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647F4" w:rsidRDefault="003647F4" w:rsidP="003647F4">
      <w:pPr>
        <w:pStyle w:val="NoSpacing"/>
        <w:jc w:val="center"/>
        <w:rPr>
          <w:rFonts w:asciiTheme="majorBidi" w:hAnsiTheme="majorBidi" w:cstheme="majorBidi"/>
          <w:b/>
          <w:bCs/>
          <w:sz w:val="24"/>
          <w:szCs w:val="24"/>
          <w:lang w:val="en-US"/>
        </w:rPr>
      </w:pPr>
      <w:r>
        <w:rPr>
          <w:rFonts w:asciiTheme="majorBidi" w:hAnsiTheme="majorBidi" w:cstheme="majorBidi"/>
          <w:b/>
          <w:bCs/>
          <w:sz w:val="24"/>
          <w:szCs w:val="24"/>
          <w:lang w:val="en-US"/>
        </w:rPr>
        <w:t xml:space="preserve">Manajemen </w:t>
      </w:r>
      <w:proofErr w:type="gramStart"/>
      <w:r w:rsidR="002160EA">
        <w:rPr>
          <w:rFonts w:asciiTheme="majorBidi" w:hAnsiTheme="majorBidi" w:cstheme="majorBidi"/>
          <w:b/>
          <w:bCs/>
          <w:sz w:val="24"/>
          <w:szCs w:val="24"/>
          <w:lang w:val="en-US"/>
        </w:rPr>
        <w:t xml:space="preserve">Karakter </w:t>
      </w:r>
      <w:r w:rsidR="00B4631B">
        <w:rPr>
          <w:rFonts w:asciiTheme="majorBidi" w:hAnsiTheme="majorBidi" w:cstheme="majorBidi"/>
          <w:b/>
          <w:bCs/>
          <w:sz w:val="24"/>
          <w:szCs w:val="24"/>
          <w:lang w:val="en-US"/>
        </w:rPr>
        <w:t xml:space="preserve"> </w:t>
      </w:r>
      <w:r w:rsidR="006605CD">
        <w:rPr>
          <w:rFonts w:asciiTheme="majorBidi" w:hAnsiTheme="majorBidi" w:cstheme="majorBidi"/>
          <w:b/>
          <w:bCs/>
          <w:sz w:val="24"/>
          <w:szCs w:val="24"/>
          <w:lang w:val="en-US"/>
        </w:rPr>
        <w:t>siswa</w:t>
      </w:r>
      <w:proofErr w:type="gramEnd"/>
      <w:r w:rsidR="002160EA">
        <w:rPr>
          <w:rFonts w:asciiTheme="majorBidi" w:hAnsiTheme="majorBidi" w:cstheme="majorBidi"/>
          <w:b/>
          <w:bCs/>
          <w:sz w:val="24"/>
          <w:szCs w:val="24"/>
          <w:lang w:val="en-US"/>
        </w:rPr>
        <w:t xml:space="preserve"> dalam menumbuhkan </w:t>
      </w:r>
      <w:r>
        <w:rPr>
          <w:rFonts w:asciiTheme="majorBidi" w:hAnsiTheme="majorBidi" w:cstheme="majorBidi"/>
          <w:b/>
          <w:bCs/>
          <w:sz w:val="24"/>
          <w:szCs w:val="24"/>
          <w:lang w:val="en-US"/>
        </w:rPr>
        <w:t>halaqah tahfid</w:t>
      </w:r>
      <w:r w:rsidR="0026576C">
        <w:rPr>
          <w:rFonts w:asciiTheme="majorBidi" w:hAnsiTheme="majorBidi" w:cstheme="majorBidi"/>
          <w:b/>
          <w:bCs/>
          <w:sz w:val="24"/>
          <w:szCs w:val="24"/>
          <w:lang w:val="en-US"/>
        </w:rPr>
        <w:t>z Al-quran di SMPIT Khoiru Ummah Curup</w:t>
      </w:r>
    </w:p>
    <w:p w:rsidR="003B1D67" w:rsidRDefault="003B1D67" w:rsidP="003647F4">
      <w:pPr>
        <w:pStyle w:val="NoSpacing"/>
        <w:jc w:val="center"/>
        <w:rPr>
          <w:rFonts w:asciiTheme="majorBidi" w:hAnsiTheme="majorBidi" w:cstheme="majorBidi"/>
          <w:b/>
          <w:bCs/>
          <w:sz w:val="24"/>
          <w:szCs w:val="24"/>
          <w:lang w:val="en-US"/>
        </w:rPr>
      </w:pPr>
      <w:r>
        <w:rPr>
          <w:rFonts w:asciiTheme="majorBidi" w:hAnsiTheme="majorBidi" w:cstheme="majorBidi"/>
          <w:b/>
          <w:bCs/>
          <w:sz w:val="24"/>
          <w:szCs w:val="24"/>
          <w:lang w:val="en-US"/>
        </w:rPr>
        <w:t>Murni Yanto</w:t>
      </w:r>
    </w:p>
    <w:p w:rsidR="003647F4" w:rsidRDefault="00145CA2" w:rsidP="003647F4">
      <w:pPr>
        <w:pStyle w:val="NoSpacing"/>
        <w:jc w:val="center"/>
        <w:rPr>
          <w:rFonts w:asciiTheme="majorBidi" w:hAnsiTheme="majorBidi" w:cstheme="majorBidi"/>
          <w:b/>
          <w:bCs/>
          <w:sz w:val="24"/>
          <w:szCs w:val="24"/>
          <w:lang w:val="en-US"/>
        </w:rPr>
      </w:pPr>
      <w:proofErr w:type="gramStart"/>
      <w:r>
        <w:rPr>
          <w:rFonts w:asciiTheme="majorBidi" w:hAnsiTheme="majorBidi" w:cstheme="majorBidi"/>
          <w:b/>
          <w:bCs/>
          <w:sz w:val="24"/>
          <w:szCs w:val="24"/>
          <w:lang w:val="en-US"/>
        </w:rPr>
        <w:t>Yanto</w:t>
      </w:r>
      <w:r w:rsidR="0005375C">
        <w:rPr>
          <w:rFonts w:asciiTheme="majorBidi" w:hAnsiTheme="majorBidi" w:cstheme="majorBidi"/>
          <w:b/>
          <w:bCs/>
          <w:sz w:val="24"/>
          <w:szCs w:val="24"/>
          <w:lang w:val="en-US"/>
        </w:rPr>
        <w:t xml:space="preserve">  </w:t>
      </w:r>
      <w:proofErr w:type="gramEnd"/>
      <w:r w:rsidR="00965909">
        <w:rPr>
          <w:rFonts w:asciiTheme="majorBidi" w:hAnsiTheme="majorBidi" w:cstheme="majorBidi"/>
          <w:b/>
          <w:bCs/>
          <w:sz w:val="24"/>
          <w:szCs w:val="24"/>
          <w:lang w:val="en-US"/>
        </w:rPr>
        <w:fldChar w:fldCharType="begin"/>
      </w:r>
      <w:r w:rsidR="00965909">
        <w:rPr>
          <w:rFonts w:asciiTheme="majorBidi" w:hAnsiTheme="majorBidi" w:cstheme="majorBidi"/>
          <w:b/>
          <w:bCs/>
          <w:sz w:val="24"/>
          <w:szCs w:val="24"/>
          <w:lang w:val="en-US"/>
        </w:rPr>
        <w:instrText xml:space="preserve"> HYPERLINK "mailto:murni.65@g.mail.com" </w:instrText>
      </w:r>
      <w:r w:rsidR="00965909">
        <w:rPr>
          <w:rFonts w:asciiTheme="majorBidi" w:hAnsiTheme="majorBidi" w:cstheme="majorBidi"/>
          <w:b/>
          <w:bCs/>
          <w:sz w:val="24"/>
          <w:szCs w:val="24"/>
          <w:lang w:val="en-US"/>
        </w:rPr>
        <w:fldChar w:fldCharType="separate"/>
      </w:r>
      <w:r w:rsidR="00965909" w:rsidRPr="00470B1E">
        <w:rPr>
          <w:rStyle w:val="Hyperlink"/>
          <w:rFonts w:asciiTheme="majorBidi" w:hAnsiTheme="majorBidi" w:cstheme="majorBidi"/>
          <w:b/>
          <w:bCs/>
          <w:sz w:val="24"/>
          <w:szCs w:val="24"/>
          <w:lang w:val="en-US"/>
        </w:rPr>
        <w:t>murni.65@g.mail.com</w:t>
      </w:r>
      <w:r w:rsidR="00965909">
        <w:rPr>
          <w:rFonts w:asciiTheme="majorBidi" w:hAnsiTheme="majorBidi" w:cstheme="majorBidi"/>
          <w:b/>
          <w:bCs/>
          <w:sz w:val="24"/>
          <w:szCs w:val="24"/>
          <w:lang w:val="en-US"/>
        </w:rPr>
        <w:fldChar w:fldCharType="end"/>
      </w:r>
    </w:p>
    <w:p w:rsidR="00965909" w:rsidRDefault="00965909" w:rsidP="003647F4">
      <w:pPr>
        <w:pStyle w:val="NoSpacing"/>
        <w:jc w:val="center"/>
        <w:rPr>
          <w:rFonts w:asciiTheme="majorBidi" w:hAnsiTheme="majorBidi" w:cstheme="majorBidi"/>
          <w:b/>
          <w:bCs/>
          <w:sz w:val="24"/>
          <w:szCs w:val="24"/>
          <w:lang w:val="en-US"/>
        </w:rPr>
      </w:pPr>
      <w:r>
        <w:rPr>
          <w:rFonts w:asciiTheme="majorBidi" w:hAnsiTheme="majorBidi" w:cstheme="majorBidi"/>
          <w:b/>
          <w:bCs/>
          <w:sz w:val="24"/>
          <w:szCs w:val="24"/>
          <w:lang w:val="en-US"/>
        </w:rPr>
        <w:t>Institut Agama Islam Negeri (IAIN) Curup</w:t>
      </w:r>
    </w:p>
    <w:p w:rsidR="003647F4" w:rsidRPr="00E21DD2" w:rsidRDefault="003647F4" w:rsidP="00E21DD2">
      <w:pPr>
        <w:pStyle w:val="NoSpacing"/>
        <w:jc w:val="center"/>
        <w:rPr>
          <w:rFonts w:asciiTheme="majorBidi" w:hAnsiTheme="majorBidi" w:cstheme="majorBidi"/>
          <w:b/>
          <w:bCs/>
          <w:sz w:val="24"/>
          <w:szCs w:val="24"/>
          <w:lang w:val="en-US"/>
        </w:rPr>
      </w:pPr>
      <w:r w:rsidRPr="002206DA">
        <w:rPr>
          <w:rFonts w:asciiTheme="majorBidi" w:hAnsiTheme="majorBidi" w:cstheme="majorBidi"/>
          <w:b/>
          <w:bCs/>
          <w:sz w:val="24"/>
          <w:szCs w:val="24"/>
        </w:rPr>
        <w:t>ABSTRAK</w:t>
      </w:r>
    </w:p>
    <w:p w:rsidR="00AE0D23" w:rsidRPr="00CA6229" w:rsidRDefault="004961EE" w:rsidP="0024585E">
      <w:pPr>
        <w:pStyle w:val="NoSpacing"/>
        <w:ind w:firstLine="720"/>
        <w:jc w:val="both"/>
        <w:rPr>
          <w:rFonts w:asciiTheme="majorBidi" w:hAnsiTheme="majorBidi" w:cstheme="majorBidi"/>
          <w:sz w:val="20"/>
          <w:szCs w:val="20"/>
          <w:lang w:val="en-US"/>
        </w:rPr>
      </w:pPr>
      <w:r w:rsidRPr="0031113C">
        <w:rPr>
          <w:rFonts w:asciiTheme="majorBidi" w:hAnsiTheme="majorBidi" w:cstheme="majorBidi"/>
          <w:sz w:val="20"/>
          <w:szCs w:val="20"/>
          <w:lang w:val="en-US"/>
        </w:rPr>
        <w:t>One of the achievements is through the manajement of halaqah</w:t>
      </w:r>
      <w:r w:rsidR="0035653E" w:rsidRPr="0031113C">
        <w:rPr>
          <w:rFonts w:asciiTheme="majorBidi" w:hAnsiTheme="majorBidi" w:cstheme="majorBidi"/>
          <w:sz w:val="20"/>
          <w:szCs w:val="20"/>
          <w:lang w:val="en-US"/>
        </w:rPr>
        <w:t xml:space="preserve"> tahfizhul </w:t>
      </w:r>
      <w:proofErr w:type="gramStart"/>
      <w:r w:rsidR="0035653E" w:rsidRPr="0031113C">
        <w:rPr>
          <w:rFonts w:asciiTheme="majorBidi" w:hAnsiTheme="majorBidi" w:cstheme="majorBidi"/>
          <w:sz w:val="20"/>
          <w:szCs w:val="20"/>
          <w:lang w:val="en-US"/>
        </w:rPr>
        <w:t>qur’a</w:t>
      </w:r>
      <w:r w:rsidR="0031113C">
        <w:rPr>
          <w:rFonts w:asciiTheme="majorBidi" w:hAnsiTheme="majorBidi" w:cstheme="majorBidi"/>
          <w:sz w:val="20"/>
          <w:szCs w:val="20"/>
          <w:lang w:val="en-US"/>
        </w:rPr>
        <w:t>n  SMPIT</w:t>
      </w:r>
      <w:proofErr w:type="gramEnd"/>
      <w:r w:rsidR="0031113C">
        <w:rPr>
          <w:rFonts w:asciiTheme="majorBidi" w:hAnsiTheme="majorBidi" w:cstheme="majorBidi"/>
          <w:sz w:val="20"/>
          <w:szCs w:val="20"/>
          <w:lang w:val="en-US"/>
        </w:rPr>
        <w:t xml:space="preserve"> khoiru Ummah Curup,as </w:t>
      </w:r>
      <w:r w:rsidR="0035653E" w:rsidRPr="0031113C">
        <w:rPr>
          <w:rFonts w:asciiTheme="majorBidi" w:hAnsiTheme="majorBidi" w:cstheme="majorBidi"/>
          <w:sz w:val="20"/>
          <w:szCs w:val="20"/>
          <w:lang w:val="en-US"/>
        </w:rPr>
        <w:t>an Islamic educational instition,</w:t>
      </w:r>
      <w:r w:rsidR="00A45ADA">
        <w:rPr>
          <w:rFonts w:asciiTheme="majorBidi" w:hAnsiTheme="majorBidi" w:cstheme="majorBidi"/>
          <w:sz w:val="20"/>
          <w:szCs w:val="20"/>
          <w:lang w:val="en-US"/>
        </w:rPr>
        <w:t>includes halaqah tahfidzhul qur’an management as the main subject in school.Because by always intracting with with the Qur”an,both reading and memorizing it,</w:t>
      </w:r>
      <w:r w:rsidR="00CA6229">
        <w:rPr>
          <w:rFonts w:asciiTheme="majorBidi" w:hAnsiTheme="majorBidi" w:cstheme="majorBidi"/>
          <w:sz w:val="20"/>
          <w:szCs w:val="20"/>
          <w:lang w:val="en-US"/>
        </w:rPr>
        <w:t xml:space="preserve">students will that are always under the supervision of Allah SWT.The purpose </w:t>
      </w:r>
      <w:r w:rsidR="00AE0D23" w:rsidRPr="00CA6229">
        <w:rPr>
          <w:rFonts w:ascii="Times New Roman" w:eastAsia="Times New Roman" w:hAnsi="Times New Roman" w:cs="Times New Roman"/>
          <w:sz w:val="20"/>
          <w:szCs w:val="20"/>
          <w:lang w:val="en"/>
        </w:rPr>
        <w:t>of this study is to find out how the management of Halaqah Tahfzhul Qur'an at SMPIT Khoiru Ummah Curup,</w:t>
      </w:r>
    </w:p>
    <w:p w:rsidR="00AE0D23" w:rsidRPr="00CA6229" w:rsidRDefault="00CA6229" w:rsidP="004961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lang w:val="en"/>
        </w:rPr>
      </w:pPr>
      <w:r>
        <w:rPr>
          <w:rFonts w:ascii="Times New Roman" w:eastAsia="Times New Roman" w:hAnsi="Times New Roman" w:cs="Times New Roman"/>
          <w:sz w:val="20"/>
          <w:szCs w:val="20"/>
          <w:lang w:val="en"/>
        </w:rPr>
        <w:tab/>
      </w:r>
      <w:r w:rsidR="00AE0D23" w:rsidRPr="00CA6229">
        <w:rPr>
          <w:rFonts w:ascii="Times New Roman" w:eastAsia="Times New Roman" w:hAnsi="Times New Roman" w:cs="Times New Roman"/>
          <w:sz w:val="20"/>
          <w:szCs w:val="20"/>
          <w:lang w:val="en"/>
        </w:rPr>
        <w:t xml:space="preserve">This study uses a qualitative approach where the data is obtained without using </w:t>
      </w:r>
      <w:proofErr w:type="gramStart"/>
      <w:r w:rsidR="00AE0D23" w:rsidRPr="00CA6229">
        <w:rPr>
          <w:rFonts w:ascii="Times New Roman" w:eastAsia="Times New Roman" w:hAnsi="Times New Roman" w:cs="Times New Roman"/>
          <w:sz w:val="20"/>
          <w:szCs w:val="20"/>
          <w:lang w:val="en"/>
        </w:rPr>
        <w:t>numbers,</w:t>
      </w:r>
      <w:proofErr w:type="gramEnd"/>
      <w:r w:rsidR="00AE0D23" w:rsidRPr="00CA6229">
        <w:rPr>
          <w:rFonts w:ascii="Times New Roman" w:eastAsia="Times New Roman" w:hAnsi="Times New Roman" w:cs="Times New Roman"/>
          <w:sz w:val="20"/>
          <w:szCs w:val="20"/>
          <w:lang w:val="en"/>
        </w:rPr>
        <w:t xml:space="preserve"> this is because the researcher made direct observations of SMPIT Khoiru Ummah students. This research is observatory participant in nature, in which the author is actively involved in the activities held at SMPIT Khoiru Ummah. As for this data collection technique, the author observes every word and action taken by the student and interviews the leadership and teaching staff and then documents them in the form of photos and videos about these activities.</w:t>
      </w:r>
    </w:p>
    <w:p w:rsidR="00AE0D23" w:rsidRDefault="00CA6229" w:rsidP="004961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lang w:val="en"/>
        </w:rPr>
      </w:pPr>
      <w:r>
        <w:rPr>
          <w:rFonts w:ascii="Times New Roman" w:eastAsia="Times New Roman" w:hAnsi="Times New Roman" w:cs="Times New Roman"/>
          <w:sz w:val="20"/>
          <w:szCs w:val="20"/>
          <w:lang w:val="en"/>
        </w:rPr>
        <w:tab/>
      </w:r>
      <w:r w:rsidR="00AE0D23" w:rsidRPr="00CA6229">
        <w:rPr>
          <w:rFonts w:ascii="Times New Roman" w:eastAsia="Times New Roman" w:hAnsi="Times New Roman" w:cs="Times New Roman"/>
          <w:sz w:val="20"/>
          <w:szCs w:val="20"/>
          <w:lang w:val="en"/>
        </w:rPr>
        <w:t>The results of the study concluded that 1) Management of Halaqah Tahfizhul Qur'an Planning at SMPIT Khoiru Ummah 2) In implementing halaqah tahfidzhul Qur'an management at SMPIT there are two stages that must be passed by halaqah participant students, namely a). The tahsin program is a stage for students who have not entered tahfizh (memorization), starting with taking tahsin lessons according to each student's level of reading ability (basic competency). This aims to form fluent reading and in accordance with lahjah "arobiyah, b). The tahfizh program is the next stage after passing the tahsin stage. Tahfizh is divided into two namely the takhassus program which is intended for students who are fluent in reading and have the ability and have a high will to memorize and the regular program which is intended for students who are fluent and fluent in reading but have the will and ability to memorize 3) After participating in Halaqah management Tahfizhul Qur'an halaqah participants show changes in behavior where they begin to show honest, disciplined, responsible, istiqomah (consistent), optimistic and polite traits.</w:t>
      </w:r>
    </w:p>
    <w:p w:rsidR="00AE0D23" w:rsidRPr="00AE0D23" w:rsidRDefault="00AE0D23" w:rsidP="004961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val="en-US"/>
        </w:rPr>
      </w:pPr>
    </w:p>
    <w:p w:rsidR="006E38CD" w:rsidRDefault="000E5847" w:rsidP="000E5847">
      <w:pPr>
        <w:pStyle w:val="NoSpacing"/>
        <w:rPr>
          <w:rFonts w:asciiTheme="majorBidi" w:hAnsiTheme="majorBidi" w:cstheme="majorBidi"/>
          <w:sz w:val="24"/>
          <w:szCs w:val="24"/>
          <w:lang w:val="en-US"/>
        </w:rPr>
      </w:pPr>
      <w:r>
        <w:rPr>
          <w:rFonts w:asciiTheme="majorBidi" w:hAnsiTheme="majorBidi" w:cstheme="majorBidi"/>
          <w:sz w:val="24"/>
          <w:szCs w:val="24"/>
          <w:lang w:val="en-US"/>
        </w:rPr>
        <w:t>Keywords: Mana</w:t>
      </w:r>
      <w:r w:rsidR="0083447B">
        <w:rPr>
          <w:rFonts w:asciiTheme="majorBidi" w:hAnsiTheme="majorBidi" w:cstheme="majorBidi"/>
          <w:sz w:val="24"/>
          <w:szCs w:val="24"/>
          <w:lang w:val="en-US"/>
        </w:rPr>
        <w:t>gement,</w:t>
      </w:r>
      <w:r w:rsidR="00556FA6">
        <w:rPr>
          <w:rFonts w:asciiTheme="majorBidi" w:hAnsiTheme="majorBidi" w:cstheme="majorBidi"/>
          <w:sz w:val="24"/>
          <w:szCs w:val="24"/>
          <w:lang w:val="en-US"/>
        </w:rPr>
        <w:t xml:space="preserve"> </w:t>
      </w:r>
      <w:r w:rsidR="0083447B">
        <w:rPr>
          <w:rFonts w:asciiTheme="majorBidi" w:hAnsiTheme="majorBidi" w:cstheme="majorBidi"/>
          <w:sz w:val="24"/>
          <w:szCs w:val="24"/>
          <w:lang w:val="en-US"/>
        </w:rPr>
        <w:t>halaqah,</w:t>
      </w:r>
      <w:r w:rsidR="00556FA6">
        <w:rPr>
          <w:rFonts w:asciiTheme="majorBidi" w:hAnsiTheme="majorBidi" w:cstheme="majorBidi"/>
          <w:sz w:val="24"/>
          <w:szCs w:val="24"/>
          <w:lang w:val="en-US"/>
        </w:rPr>
        <w:t xml:space="preserve"> </w:t>
      </w:r>
      <w:proofErr w:type="gramStart"/>
      <w:r w:rsidR="0083447B">
        <w:rPr>
          <w:rFonts w:asciiTheme="majorBidi" w:hAnsiTheme="majorBidi" w:cstheme="majorBidi"/>
          <w:sz w:val="24"/>
          <w:szCs w:val="24"/>
          <w:lang w:val="en-US"/>
        </w:rPr>
        <w:t>tahfidz  Al</w:t>
      </w:r>
      <w:proofErr w:type="gramEnd"/>
      <w:r w:rsidR="0083447B">
        <w:rPr>
          <w:rFonts w:asciiTheme="majorBidi" w:hAnsiTheme="majorBidi" w:cstheme="majorBidi"/>
          <w:sz w:val="24"/>
          <w:szCs w:val="24"/>
          <w:lang w:val="en-US"/>
        </w:rPr>
        <w:t>-Qura’</w:t>
      </w:r>
      <w:r>
        <w:rPr>
          <w:rFonts w:asciiTheme="majorBidi" w:hAnsiTheme="majorBidi" w:cstheme="majorBidi"/>
          <w:sz w:val="24"/>
          <w:szCs w:val="24"/>
          <w:lang w:val="en-US"/>
        </w:rPr>
        <w:t>an</w:t>
      </w:r>
    </w:p>
    <w:p w:rsidR="00E21DD2" w:rsidRPr="00556FA6" w:rsidRDefault="00E21DD2" w:rsidP="00E21DD2">
      <w:pPr>
        <w:pStyle w:val="ListParagraph"/>
        <w:spacing w:before="90" w:after="0" w:line="240" w:lineRule="auto"/>
        <w:ind w:left="-142" w:right="-1" w:firstLine="720"/>
        <w:jc w:val="both"/>
        <w:rPr>
          <w:rFonts w:asciiTheme="majorBidi" w:hAnsiTheme="majorBidi" w:cstheme="majorBidi"/>
          <w:sz w:val="20"/>
          <w:szCs w:val="20"/>
        </w:rPr>
      </w:pPr>
      <w:r>
        <w:rPr>
          <w:rFonts w:asciiTheme="majorBidi" w:hAnsiTheme="majorBidi" w:cstheme="majorBidi"/>
          <w:sz w:val="20"/>
          <w:szCs w:val="20"/>
          <w:lang w:val="en-US"/>
        </w:rPr>
        <w:t>Manajemen</w:t>
      </w:r>
      <w:r w:rsidRPr="00556FA6">
        <w:rPr>
          <w:rFonts w:asciiTheme="majorBidi" w:hAnsiTheme="majorBidi" w:cstheme="majorBidi"/>
          <w:sz w:val="20"/>
          <w:szCs w:val="20"/>
        </w:rPr>
        <w:t xml:space="preserve"> halaqah tahfizhul </w:t>
      </w:r>
      <w:proofErr w:type="gramStart"/>
      <w:r w:rsidRPr="00556FA6">
        <w:rPr>
          <w:rFonts w:asciiTheme="majorBidi" w:hAnsiTheme="majorBidi" w:cstheme="majorBidi"/>
          <w:sz w:val="20"/>
          <w:szCs w:val="20"/>
        </w:rPr>
        <w:t>qur'an</w:t>
      </w:r>
      <w:proofErr w:type="gramEnd"/>
      <w:r w:rsidRPr="00556FA6">
        <w:rPr>
          <w:rFonts w:asciiTheme="majorBidi" w:hAnsiTheme="majorBidi" w:cstheme="majorBidi"/>
          <w:sz w:val="20"/>
          <w:szCs w:val="20"/>
        </w:rPr>
        <w:t xml:space="preserve"> merupakan salah satu keberhasilannya. Sebagai sekolah Islam, SMPIT khoiru ummah Curup mengajarkan manajemen halaqah Tahfizhul Qur'an sebagai mata pelajaran utama. Siswa akan mendapat kesan bahwa Allah SWT selalu mengawasi mereka jika mereka membaca dan menghafal Al-Qur'an terus-menerus.</w:t>
      </w:r>
    </w:p>
    <w:p w:rsidR="00E21DD2" w:rsidRPr="00556FA6" w:rsidRDefault="00E21DD2" w:rsidP="00E21DD2">
      <w:pPr>
        <w:pStyle w:val="ListParagraph"/>
        <w:spacing w:before="90" w:after="0" w:line="240" w:lineRule="auto"/>
        <w:ind w:left="-142" w:right="-1" w:firstLine="720"/>
        <w:jc w:val="both"/>
        <w:rPr>
          <w:rFonts w:asciiTheme="majorBidi" w:hAnsiTheme="majorBidi" w:cstheme="majorBidi"/>
          <w:sz w:val="20"/>
          <w:szCs w:val="20"/>
        </w:rPr>
      </w:pPr>
      <w:r w:rsidRPr="00556FA6">
        <w:rPr>
          <w:rFonts w:asciiTheme="majorBidi" w:hAnsiTheme="majorBidi" w:cstheme="majorBidi"/>
          <w:sz w:val="20"/>
          <w:szCs w:val="20"/>
        </w:rPr>
        <w:t>Tujuan dari penelitian ini adalah untuk mempelajari bagaimana pengelolaan Halaqah Tahfzhul Qur'an di SMPIT Khoiru Ummah Curup. Peneliti melakukan observasi langsung terhadap siswa SMPIT Khoiru Ummah, sehingga data dikumpulkan secara kualitatif bukan numerik. Penulis aktif mengikuti kegiatan SMPIT Khoiru Ummah sebagai bagian dari studi observasional partisipan ini. Dalam hal metode pengumpulan data ini, penulis merekam setiap perkataan dan tindakan siswa, mewawancarai pimpinan dan staf pengajar, serta foto dan video dari kegiatan tersebut.</w:t>
      </w:r>
    </w:p>
    <w:p w:rsidR="00A136B3" w:rsidRDefault="00E21DD2" w:rsidP="00A136B3">
      <w:pPr>
        <w:pStyle w:val="ListParagraph"/>
        <w:spacing w:before="90" w:after="0" w:line="240" w:lineRule="auto"/>
        <w:ind w:left="-142" w:right="-1" w:firstLine="720"/>
        <w:jc w:val="both"/>
        <w:rPr>
          <w:rFonts w:asciiTheme="majorBidi" w:hAnsiTheme="majorBidi" w:cstheme="majorBidi"/>
          <w:sz w:val="20"/>
          <w:szCs w:val="20"/>
          <w:lang w:val="en-US"/>
        </w:rPr>
      </w:pPr>
      <w:r w:rsidRPr="00556FA6">
        <w:rPr>
          <w:rFonts w:asciiTheme="majorBidi" w:hAnsiTheme="majorBidi" w:cstheme="majorBidi"/>
          <w:sz w:val="20"/>
          <w:szCs w:val="20"/>
        </w:rPr>
        <w:t>Hasil penelitian menemukan bahwa 1) Siswa peserta Halaqah harus melewati dua tahapan dalam rangka implementasi Manajemen Halaqah tahfidzhul Qur'an di SMPIT, yaitu a) Manajemen Perencanaan Halaqah Tahfizhul Qur'an di SMPIT Khoiru Ummah Siswa yang belum memasuki tahfizh (hafalan) ) masuk program tahsin yang diawali dengan pelajaran tahsin yang disesuaikan dengan kemampuan membaca (kompetensi dasar) masing-masing siswa. Hal ini dilakukan sesuai dengan lahjah”arobiyah, b) dan bertujuan untuk mengembangkan kefasihan dalam membaca. Setelah menyelesaikan tahap tahsin, tahap selanjutnya adalah program tahfizh. 3) Setelah mengikuti halaqah pengelolaan halaqah Tahfizhul Qur’an halaqah, peserta mulai menunjukkan sifat jujur, disiplin, tanggung jawab, istiqomah (konsisten), optimis, dan santun.Program takhassus dirancang untuk siswa yang fasih membaca dan</w:t>
      </w:r>
      <w:r>
        <w:rPr>
          <w:rFonts w:asciiTheme="majorBidi" w:hAnsiTheme="majorBidi" w:cstheme="majorBidi"/>
          <w:sz w:val="20"/>
          <w:szCs w:val="20"/>
        </w:rPr>
        <w:t xml:space="preserve"> memiliki kemampuan dan kemauan </w:t>
      </w:r>
      <w:r w:rsidRPr="00556FA6">
        <w:rPr>
          <w:rFonts w:asciiTheme="majorBidi" w:hAnsiTheme="majorBidi" w:cstheme="majorBidi"/>
          <w:sz w:val="20"/>
          <w:szCs w:val="20"/>
        </w:rPr>
        <w:t>yang tinggi untuk menghafal.Program reguler dirancang untuk siswa yang fasih membaca tetapi memiliki kemauan dan kemampuan untuk menghafa</w:t>
      </w:r>
      <w:r>
        <w:rPr>
          <w:rFonts w:asciiTheme="majorBidi" w:hAnsiTheme="majorBidi" w:cstheme="majorBidi"/>
          <w:sz w:val="20"/>
          <w:szCs w:val="20"/>
          <w:lang w:val="en-US"/>
        </w:rPr>
        <w:t>l</w:t>
      </w:r>
      <w:r w:rsidRPr="00A45ADA">
        <w:rPr>
          <w:rFonts w:asciiTheme="majorBidi" w:hAnsiTheme="majorBidi" w:cstheme="majorBidi"/>
          <w:sz w:val="20"/>
          <w:szCs w:val="20"/>
          <w:lang w:val="en-US"/>
        </w:rPr>
        <w:t>.</w:t>
      </w:r>
      <w:r w:rsidR="00A136B3">
        <w:rPr>
          <w:rFonts w:asciiTheme="majorBidi" w:hAnsiTheme="majorBidi" w:cstheme="majorBidi"/>
          <w:sz w:val="20"/>
          <w:szCs w:val="20"/>
          <w:lang w:val="en-US"/>
        </w:rPr>
        <w:t xml:space="preserve">  </w:t>
      </w:r>
    </w:p>
    <w:p w:rsidR="00E21DD2" w:rsidRPr="00E21DD2" w:rsidRDefault="00E21DD2" w:rsidP="00A136B3">
      <w:pPr>
        <w:pStyle w:val="ListParagraph"/>
        <w:spacing w:before="90" w:after="0" w:line="240" w:lineRule="auto"/>
        <w:ind w:left="-142" w:right="-1" w:firstLine="720"/>
        <w:jc w:val="both"/>
        <w:rPr>
          <w:rFonts w:asciiTheme="majorBidi" w:hAnsiTheme="majorBidi" w:cstheme="majorBidi"/>
          <w:b/>
          <w:sz w:val="20"/>
          <w:szCs w:val="20"/>
          <w:lang w:val="en-US"/>
        </w:rPr>
      </w:pPr>
      <w:r w:rsidRPr="00A45ADA">
        <w:rPr>
          <w:rFonts w:asciiTheme="majorBidi" w:hAnsiTheme="majorBidi" w:cstheme="majorBidi"/>
          <w:b/>
          <w:sz w:val="20"/>
          <w:szCs w:val="20"/>
          <w:lang w:val="en-US"/>
        </w:rPr>
        <w:lastRenderedPageBreak/>
        <w:t xml:space="preserve">Kata </w:t>
      </w:r>
      <w:proofErr w:type="gramStart"/>
      <w:r w:rsidRPr="00A45ADA">
        <w:rPr>
          <w:rFonts w:asciiTheme="majorBidi" w:hAnsiTheme="majorBidi" w:cstheme="majorBidi"/>
          <w:b/>
          <w:sz w:val="20"/>
          <w:szCs w:val="20"/>
          <w:lang w:val="en-US"/>
        </w:rPr>
        <w:t>Kunci :</w:t>
      </w:r>
      <w:proofErr w:type="gramEnd"/>
      <w:r w:rsidRPr="00A45ADA">
        <w:rPr>
          <w:rFonts w:asciiTheme="majorBidi" w:hAnsiTheme="majorBidi" w:cstheme="majorBidi"/>
          <w:b/>
          <w:sz w:val="20"/>
          <w:szCs w:val="20"/>
          <w:lang w:val="en-US"/>
        </w:rPr>
        <w:t xml:space="preserve"> Mana</w:t>
      </w:r>
      <w:r>
        <w:rPr>
          <w:rFonts w:asciiTheme="majorBidi" w:hAnsiTheme="majorBidi" w:cstheme="majorBidi"/>
          <w:b/>
          <w:sz w:val="20"/>
          <w:szCs w:val="20"/>
          <w:lang w:val="en-US"/>
        </w:rPr>
        <w:t>jemen, halaqah, tahfidzul qur’a</w:t>
      </w:r>
      <w:r w:rsidR="00A579BE">
        <w:rPr>
          <w:rFonts w:asciiTheme="majorBidi" w:hAnsiTheme="majorBidi" w:cstheme="majorBidi"/>
          <w:b/>
          <w:sz w:val="20"/>
          <w:szCs w:val="20"/>
          <w:lang w:val="en-US"/>
        </w:rPr>
        <w:t>n</w:t>
      </w:r>
    </w:p>
    <w:p w:rsidR="006E38CD" w:rsidRPr="00A45ADA" w:rsidRDefault="006E38CD" w:rsidP="003647F4">
      <w:pPr>
        <w:pStyle w:val="NoSpacing"/>
        <w:jc w:val="center"/>
        <w:rPr>
          <w:rFonts w:asciiTheme="majorBidi" w:hAnsiTheme="majorBidi" w:cstheme="majorBidi"/>
          <w:sz w:val="20"/>
          <w:szCs w:val="20"/>
          <w:lang w:val="en-US"/>
        </w:rPr>
      </w:pPr>
    </w:p>
    <w:p w:rsidR="00923413" w:rsidRDefault="00923413" w:rsidP="003647F4">
      <w:pPr>
        <w:pStyle w:val="NoSpacing"/>
        <w:ind w:firstLine="709"/>
        <w:jc w:val="both"/>
        <w:rPr>
          <w:rFonts w:asciiTheme="majorBidi" w:hAnsiTheme="majorBidi" w:cstheme="majorBidi"/>
          <w:sz w:val="20"/>
          <w:szCs w:val="20"/>
        </w:rPr>
        <w:sectPr w:rsidR="00923413" w:rsidSect="00965909">
          <w:headerReference w:type="default" r:id="rId9"/>
          <w:footerReference w:type="default" r:id="rId10"/>
          <w:pgSz w:w="11906" w:h="16838"/>
          <w:pgMar w:top="2268" w:right="1701" w:bottom="1701" w:left="2268" w:header="1417" w:footer="709" w:gutter="0"/>
          <w:pgNumType w:start="1"/>
          <w:cols w:space="708"/>
          <w:docGrid w:linePitch="360"/>
        </w:sectPr>
      </w:pPr>
    </w:p>
    <w:p w:rsidR="003816F8" w:rsidRPr="004F3931" w:rsidRDefault="00A96DD1" w:rsidP="004F3931">
      <w:pPr>
        <w:pStyle w:val="ListParagraph"/>
        <w:numPr>
          <w:ilvl w:val="0"/>
          <w:numId w:val="46"/>
        </w:numPr>
        <w:spacing w:line="240" w:lineRule="auto"/>
        <w:ind w:left="270" w:hanging="270"/>
        <w:jc w:val="both"/>
        <w:rPr>
          <w:rFonts w:asciiTheme="majorBidi" w:hAnsiTheme="majorBidi" w:cstheme="majorBidi"/>
          <w:b/>
          <w:bCs/>
          <w:sz w:val="24"/>
          <w:szCs w:val="24"/>
          <w:lang w:val="en-US"/>
        </w:rPr>
      </w:pPr>
      <w:r w:rsidRPr="004F3931">
        <w:rPr>
          <w:rFonts w:asciiTheme="majorBidi" w:hAnsiTheme="majorBidi" w:cstheme="majorBidi"/>
          <w:b/>
          <w:bCs/>
          <w:sz w:val="24"/>
          <w:szCs w:val="24"/>
          <w:lang w:val="en-US"/>
        </w:rPr>
        <w:lastRenderedPageBreak/>
        <w:t>Pendahuluan</w:t>
      </w:r>
    </w:p>
    <w:p w:rsidR="00556FA6" w:rsidRPr="00556FA6" w:rsidRDefault="00556FA6" w:rsidP="00556FA6">
      <w:pPr>
        <w:pStyle w:val="BodyText"/>
        <w:spacing w:before="163"/>
        <w:ind w:firstLine="720"/>
        <w:jc w:val="both"/>
        <w:rPr>
          <w:rFonts w:asciiTheme="majorBidi" w:hAnsiTheme="majorBidi" w:cstheme="majorBidi"/>
          <w:color w:val="231F20"/>
        </w:rPr>
      </w:pPr>
      <w:r w:rsidRPr="00556FA6">
        <w:rPr>
          <w:rFonts w:asciiTheme="majorBidi" w:hAnsiTheme="majorBidi" w:cstheme="majorBidi"/>
          <w:bCs/>
        </w:rPr>
        <w:t xml:space="preserve">Agama adalah </w:t>
      </w:r>
      <w:proofErr w:type="gramStart"/>
      <w:r w:rsidRPr="00556FA6">
        <w:rPr>
          <w:rFonts w:asciiTheme="majorBidi" w:hAnsiTheme="majorBidi" w:cstheme="majorBidi"/>
          <w:bCs/>
        </w:rPr>
        <w:t>cara</w:t>
      </w:r>
      <w:proofErr w:type="gramEnd"/>
      <w:r w:rsidRPr="00556FA6">
        <w:rPr>
          <w:rFonts w:asciiTheme="majorBidi" w:hAnsiTheme="majorBidi" w:cstheme="majorBidi"/>
          <w:bCs/>
        </w:rPr>
        <w:t xml:space="preserve"> hidup dan cara mengembangkan kepribadian positif karena mengajarkan Anda untuk menjadi pemikir kritis. Jika Anda terbiasa dengan dasar-dasar pedagogi agama Islam, Anda </w:t>
      </w:r>
      <w:proofErr w:type="gramStart"/>
      <w:r w:rsidRPr="00556FA6">
        <w:rPr>
          <w:rFonts w:asciiTheme="majorBidi" w:hAnsiTheme="majorBidi" w:cstheme="majorBidi"/>
          <w:bCs/>
        </w:rPr>
        <w:t>akan</w:t>
      </w:r>
      <w:proofErr w:type="gramEnd"/>
      <w:r w:rsidRPr="00556FA6">
        <w:rPr>
          <w:rFonts w:asciiTheme="majorBidi" w:hAnsiTheme="majorBidi" w:cstheme="majorBidi"/>
          <w:bCs/>
        </w:rPr>
        <w:t xml:space="preserve"> dapat berpikir jernih dan tanpa ambiguitas dalam menghadapi tantangan hidup dan akan tumbuh dalam iman, pemahaman, dan rasa syukur. dan pengalaman siswa dengan Islam</w:t>
      </w:r>
      <w:r w:rsidR="00F5445B">
        <w:rPr>
          <w:rFonts w:asciiTheme="majorBidi" w:hAnsiTheme="majorBidi" w:cstheme="majorBidi"/>
        </w:rPr>
        <w:t xml:space="preserve">b </w:t>
      </w:r>
      <w:r w:rsidR="00F5445B">
        <w:fldChar w:fldCharType="begin"/>
      </w:r>
      <w:r w:rsidR="00F5445B">
        <w:instrText xml:space="preserve"> ADDIN ZOTERO_ITEM CSL_CITATION {"citationID":"jEsQQoeB","properties":{"formattedCitation":"(Marsiti &amp; Saihu, 2019)","plainCitation":"(Marsiti &amp; Saihu, 2019)","noteIndex":0},"citationItems":[{"id":8,"uris":["http://zotero.org/users/local/J8WbXIMO/items/UY42SDAY"],"itemData":{"id":8,"type":"article-journal","abstract":"2017 dalam Tria Masrofah, Fakhruddin, &amp; Mutia, Peran Orang Tua dalam Membina Akhlak Remaja (Studi di Kelurahan Air Duku, Rejang Lebong Bengkulu), Ta’dibuna: Jurnal Pendidikan Agama IslamVol. 2, No. 2, Mei 2020","container-title":"Ta’dibuna","journalAbbreviation":"Jurnal Pendidikan Agama Islam","title":"Yasyakur","author":[{"family":"Marsiti","given":""},{"family":"Saihu","given":""}],"issued":{"date-parts":[["2019"]]}}}],"schema":"https://github.com/citation-style-language/schema/raw/master/csl-citation.json"} </w:instrText>
      </w:r>
      <w:r w:rsidR="00F5445B">
        <w:fldChar w:fldCharType="separate"/>
      </w:r>
      <w:r w:rsidR="00F5445B" w:rsidRPr="00F5445B">
        <w:rPr>
          <w:rFonts w:ascii="Calibri" w:hAnsi="Calibri"/>
          <w:sz w:val="20"/>
        </w:rPr>
        <w:t>(Marsiti &amp; Saihu, 2019)</w:t>
      </w:r>
      <w:r w:rsidR="00F5445B">
        <w:fldChar w:fldCharType="end"/>
      </w:r>
      <w:r w:rsidR="00F5445B">
        <w:rPr>
          <w:rFonts w:asciiTheme="majorBidi" w:hAnsiTheme="majorBidi" w:cstheme="majorBidi"/>
        </w:rPr>
        <w:t xml:space="preserve">. </w:t>
      </w:r>
      <w:proofErr w:type="gramStart"/>
      <w:r w:rsidRPr="00556FA6">
        <w:rPr>
          <w:rFonts w:asciiTheme="majorBidi" w:hAnsiTheme="majorBidi" w:cstheme="majorBidi"/>
          <w:color w:val="231F20"/>
        </w:rPr>
        <w:t>Sementara itu, pendidikan Islam pada dasarnya bersifat membebaskan dan bertujuan membebaskan individu dari segala bentuk kekangan dengan harapan bertakwa kepada Tuhan semata dan menumbuhkan keberanian untuk menaati fitrah manusia.</w:t>
      </w:r>
      <w:proofErr w:type="gramEnd"/>
    </w:p>
    <w:p w:rsidR="00556FA6" w:rsidRPr="00556FA6" w:rsidRDefault="00556FA6" w:rsidP="00556FA6">
      <w:pPr>
        <w:pStyle w:val="BodyText"/>
        <w:spacing w:before="163"/>
        <w:ind w:firstLine="720"/>
        <w:jc w:val="both"/>
        <w:rPr>
          <w:rFonts w:asciiTheme="majorBidi" w:hAnsiTheme="majorBidi" w:cstheme="majorBidi"/>
          <w:color w:val="231F20"/>
        </w:rPr>
      </w:pPr>
      <w:proofErr w:type="gramStart"/>
      <w:r w:rsidRPr="00556FA6">
        <w:rPr>
          <w:rFonts w:asciiTheme="majorBidi" w:hAnsiTheme="majorBidi" w:cstheme="majorBidi"/>
          <w:color w:val="231F20"/>
        </w:rPr>
        <w:t>“Pendidikan nasional berfungsi mengembangkan dan membentuk watak serta peradaban bangsa yang bermartabat dalam rangka mencerdaskan kehidupan bangsa bertujuan untuk mengembangkan potensi peserta didik agar menjadi manusia yang utuh”, menurut Pasal 3 UU Sisdiknas Nomor 20 Tahun 2003, pendidikan karakter dibangun ke dalam dunia pendidikan.</w:t>
      </w:r>
      <w:proofErr w:type="gramEnd"/>
      <w:r w:rsidRPr="00556FA6">
        <w:rPr>
          <w:rFonts w:asciiTheme="majorBidi" w:hAnsiTheme="majorBidi" w:cstheme="majorBidi"/>
          <w:color w:val="231F20"/>
        </w:rPr>
        <w:t xml:space="preserve"> yang menaruh kepercayaan dan takut akan Tuhan Yang Maha Kuasa, memiliki pribadi yang terhormat, sehat, terpelajar, cakap, imajinatif, bebas, dan menjadi penduduk negara yang berbasis popularitas dan dapat diandalkan.</w:t>
      </w:r>
    </w:p>
    <w:p w:rsidR="000A2908" w:rsidRPr="00401089" w:rsidRDefault="00556FA6" w:rsidP="00556FA6">
      <w:pPr>
        <w:pStyle w:val="BodyText"/>
        <w:spacing w:before="163"/>
        <w:ind w:firstLine="720"/>
        <w:jc w:val="both"/>
        <w:rPr>
          <w:rFonts w:asciiTheme="majorBidi" w:hAnsiTheme="majorBidi" w:cstheme="majorBidi"/>
          <w:color w:val="231F20"/>
        </w:rPr>
      </w:pPr>
      <w:proofErr w:type="gramStart"/>
      <w:r w:rsidRPr="00556FA6">
        <w:rPr>
          <w:rFonts w:asciiTheme="majorBidi" w:hAnsiTheme="majorBidi" w:cstheme="majorBidi"/>
          <w:color w:val="231F20"/>
        </w:rPr>
        <w:t>Siswa dalam pendidikan Islam juga diajarkan untuk peka sedemikian rupa sehingga sikap dan tindakan mereka dipengaruhi oleh perasaan kuat nilai-nilai etis dan spiritual Islam, yang memandu pilihan dan pendekatan mereka terhadap semua jenis pengetahuan.</w:t>
      </w:r>
      <w:proofErr w:type="gramEnd"/>
      <w:r w:rsidRPr="00556FA6">
        <w:rPr>
          <w:rFonts w:asciiTheme="majorBidi" w:hAnsiTheme="majorBidi" w:cstheme="majorBidi"/>
          <w:color w:val="231F20"/>
        </w:rPr>
        <w:t xml:space="preserve"> </w:t>
      </w:r>
      <w:proofErr w:type="gramStart"/>
      <w:r w:rsidRPr="00556FA6">
        <w:rPr>
          <w:rFonts w:asciiTheme="majorBidi" w:hAnsiTheme="majorBidi" w:cstheme="majorBidi"/>
          <w:color w:val="231F20"/>
        </w:rPr>
        <w:t>Selain itu, pendidikan Islam bagi anak dianggap sebagai salah satu faktor terpenting dalam perkembangan manusia menjadi pribadi atau kepribadian yang sempurna.</w:t>
      </w:r>
      <w:proofErr w:type="gramEnd"/>
      <w:r w:rsidRPr="00556FA6">
        <w:rPr>
          <w:rFonts w:asciiTheme="majorBidi" w:hAnsiTheme="majorBidi" w:cstheme="majorBidi"/>
          <w:color w:val="231F20"/>
        </w:rPr>
        <w:t xml:space="preserve"> Ajaran Islam menganjurkan untuk kebahagiaan dan kemakmuran manusia, serta </w:t>
      </w:r>
      <w:proofErr w:type="gramStart"/>
      <w:r w:rsidRPr="00556FA6">
        <w:rPr>
          <w:rFonts w:asciiTheme="majorBidi" w:hAnsiTheme="majorBidi" w:cstheme="majorBidi"/>
          <w:color w:val="231F20"/>
        </w:rPr>
        <w:t>cara</w:t>
      </w:r>
      <w:proofErr w:type="gramEnd"/>
      <w:r w:rsidRPr="00556FA6">
        <w:rPr>
          <w:rFonts w:asciiTheme="majorBidi" w:hAnsiTheme="majorBidi" w:cstheme="majorBidi"/>
          <w:color w:val="231F20"/>
        </w:rPr>
        <w:t xml:space="preserve"> hidup yang paling ideal. </w:t>
      </w:r>
      <w:proofErr w:type="gramStart"/>
      <w:r w:rsidRPr="00556FA6">
        <w:rPr>
          <w:rFonts w:asciiTheme="majorBidi" w:hAnsiTheme="majorBidi" w:cstheme="majorBidi"/>
          <w:color w:val="231F20"/>
        </w:rPr>
        <w:t>Al-Qur'an yang merupakan sumber utama dan mata air yang memancarkan ajaran Islam dapat digunakan untuk mempelajari dasar-dasar dan hukum-hukum.</w:t>
      </w:r>
      <w:proofErr w:type="gramEnd"/>
      <w:r w:rsidRPr="00556FA6">
        <w:rPr>
          <w:rFonts w:asciiTheme="majorBidi" w:hAnsiTheme="majorBidi" w:cstheme="majorBidi"/>
          <w:color w:val="231F20"/>
        </w:rPr>
        <w:t xml:space="preserve"> </w:t>
      </w:r>
      <w:proofErr w:type="gramStart"/>
      <w:r w:rsidRPr="00556FA6">
        <w:rPr>
          <w:rFonts w:asciiTheme="majorBidi" w:hAnsiTheme="majorBidi" w:cstheme="majorBidi"/>
          <w:color w:val="231F20"/>
        </w:rPr>
        <w:t>Ayat-ayat Alquran menjadi sumber asli hukum Islam, yang berisi berbagai informasi tent</w:t>
      </w:r>
      <w:r w:rsidR="001C2E76">
        <w:rPr>
          <w:rFonts w:asciiTheme="majorBidi" w:hAnsiTheme="majorBidi" w:cstheme="majorBidi"/>
          <w:color w:val="231F20"/>
        </w:rPr>
        <w:t>ang prinsip dan perbuatan moral</w:t>
      </w:r>
      <w:r w:rsidR="000A2908" w:rsidRPr="00401089">
        <w:rPr>
          <w:rFonts w:asciiTheme="majorBidi" w:hAnsiTheme="majorBidi" w:cstheme="majorBidi"/>
        </w:rPr>
        <w:t>.</w:t>
      </w:r>
      <w:proofErr w:type="gramEnd"/>
    </w:p>
    <w:p w:rsidR="000A2908" w:rsidRPr="002C4F45" w:rsidRDefault="005D0597" w:rsidP="002C4F45">
      <w:pPr>
        <w:spacing w:line="240" w:lineRule="auto"/>
        <w:ind w:firstLine="720"/>
        <w:jc w:val="both"/>
        <w:rPr>
          <w:rFonts w:asciiTheme="majorBidi" w:hAnsiTheme="majorBidi" w:cstheme="majorBidi"/>
          <w:sz w:val="24"/>
          <w:szCs w:val="24"/>
          <w:lang w:val="en-US"/>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nbfXJ3CR","properties":{"formattedCitation":"(Muhyidin, 2004)","plainCitation":"(Muhyidin, 2004)","noteIndex":0},"citationItems":[{"id":9,"uris":["http://zotero.org/users/local/J8WbXIMO/items/29CMEFW6"],"itemData":{"id":9,"type":"book","event-place":"Bandung","number-of-pages":"h. 5","publisher":"Remaja Rosdakarya","publisher-place":"Bandung","title":"Mengajar Anak Berakhlaq Al-Qur’an","author":[{"family":"Muhyidin","given":"Muhammad"}],"issued":{"date-parts":[["2004"]]}}}],"schema":"https://github.com/citation-style-language/schema/raw/master/csl-citation.json"} </w:instrText>
      </w:r>
      <w:r>
        <w:rPr>
          <w:rFonts w:asciiTheme="majorBidi" w:hAnsiTheme="majorBidi" w:cstheme="majorBidi"/>
          <w:sz w:val="24"/>
          <w:szCs w:val="24"/>
        </w:rPr>
        <w:fldChar w:fldCharType="separate"/>
      </w:r>
      <w:r w:rsidRPr="005D0597">
        <w:rPr>
          <w:rFonts w:ascii="Times New Roman" w:hAnsi="Times New Roman" w:cs="Times New Roman"/>
          <w:sz w:val="24"/>
        </w:rPr>
        <w:t>(Muhyidin, 2004)</w:t>
      </w:r>
      <w:r>
        <w:rPr>
          <w:rFonts w:asciiTheme="majorBidi" w:hAnsiTheme="majorBidi" w:cstheme="majorBidi"/>
          <w:sz w:val="24"/>
          <w:szCs w:val="24"/>
        </w:rPr>
        <w:fldChar w:fldCharType="end"/>
      </w:r>
      <w:r w:rsidR="00F5445B">
        <w:rPr>
          <w:rFonts w:asciiTheme="majorBidi" w:hAnsiTheme="majorBidi" w:cstheme="majorBidi"/>
          <w:sz w:val="24"/>
          <w:szCs w:val="24"/>
          <w:lang w:val="en-US"/>
        </w:rPr>
        <w:t xml:space="preserve"> </w:t>
      </w:r>
      <w:r w:rsidR="000A2908" w:rsidRPr="002C4F45">
        <w:rPr>
          <w:rFonts w:asciiTheme="majorBidi" w:hAnsiTheme="majorBidi" w:cstheme="majorBidi"/>
          <w:sz w:val="24"/>
          <w:szCs w:val="24"/>
          <w:lang w:val="en-US"/>
        </w:rPr>
        <w:t xml:space="preserve">dalam bukunya </w:t>
      </w:r>
      <w:r w:rsidR="000A2908" w:rsidRPr="002C4F45">
        <w:rPr>
          <w:rFonts w:asciiTheme="majorBidi" w:hAnsiTheme="majorBidi" w:cstheme="majorBidi"/>
          <w:sz w:val="24"/>
          <w:szCs w:val="24"/>
        </w:rPr>
        <w:t>yang ber</w:t>
      </w:r>
      <w:r w:rsidR="002C4F45">
        <w:rPr>
          <w:rFonts w:asciiTheme="majorBidi" w:hAnsiTheme="majorBidi" w:cstheme="majorBidi"/>
          <w:sz w:val="24"/>
          <w:szCs w:val="24"/>
        </w:rPr>
        <w:t xml:space="preserve">judul “Mengajar Anak Berakhlak </w:t>
      </w:r>
      <w:r w:rsidR="002C4F45">
        <w:rPr>
          <w:rFonts w:asciiTheme="majorBidi" w:hAnsiTheme="majorBidi" w:cstheme="majorBidi"/>
          <w:sz w:val="24"/>
          <w:szCs w:val="24"/>
          <w:lang w:val="en-US"/>
        </w:rPr>
        <w:t>A</w:t>
      </w:r>
      <w:r w:rsidR="000A2908" w:rsidRPr="002C4F45">
        <w:rPr>
          <w:rFonts w:asciiTheme="majorBidi" w:hAnsiTheme="majorBidi" w:cstheme="majorBidi"/>
          <w:sz w:val="24"/>
          <w:szCs w:val="24"/>
        </w:rPr>
        <w:t xml:space="preserve">lQur’an” dituliskan , mengapa al-Qur’an perlu dipahami sejak anak-anak? Pengarang berpendapat jika anak memahami al-Qur’an sejak dini maka akhlaknya akan bagus. </w:t>
      </w:r>
      <w:r w:rsidR="001C2E76" w:rsidRPr="001C2E76">
        <w:rPr>
          <w:rFonts w:asciiTheme="majorBidi" w:hAnsiTheme="majorBidi" w:cstheme="majorBidi"/>
          <w:sz w:val="24"/>
          <w:szCs w:val="24"/>
        </w:rPr>
        <w:t>Menghafal Al-Qur’an merupakan upaya nyata untuk menjaga kemurniannya karena merupakan perbuatan yang sangat mulia baik di hadapan manusia maupun di hadapan Allah SWT. Alhasil, hafalan Alquran harus didahulukan. Karena Tahfidz lebih unggul, pihak pesantren mempertimbangkan dengan serius sejumlah faktor yang dapat mempengaruhi keberhasilannya. Mulai dari faktor psikologis, internal, dan eksternal. Lingkungan yang meliputi keluarga dan sekolah merupakan salah satu faktor yang mempengaruhi. Karena metode berpotensi mempengaruhi keberhasilan pembelajaran tahfidz Al-Quran, itulah yang menjadi perhatian pihak sekolah. Metode sebagai alat pencapaian tujuan Untuk mencapai tujuan pembelajaran tersebut, metode pembelajaran digunakan untuk menjaga interaksi antara pengajaran dan pembelajaran</w:t>
      </w:r>
      <w:r w:rsidR="001C2E76">
        <w:rPr>
          <w:rFonts w:asciiTheme="majorBidi" w:hAnsiTheme="majorBidi" w:cstheme="majorBidi"/>
          <w:sz w:val="24"/>
          <w:szCs w:val="24"/>
          <w:lang w:val="en-US"/>
        </w:rPr>
        <w:t>.</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ZOTERO_ITEM CSL_CITATION {"citationID":"UrL7FN75","properties":{"formattedCitation":"(Saputro, 1993)","plainCitation":"(Saputro, 1993)","noteIndex":0},"citationItems":[{"id":10,"uris":["http://zotero.org/users/local/J8WbXIMO/items/EJKSN97K"],"itemData":{"id":10,"type":"book","event-place":"Malang","number-of-pages":"h.143","publisher":", IKIP Malang","publisher-place":"Malang","title":"Dasar-Dasar Metodologi Pengajaran Umum","author":[{"family":"","given":"Suprihadi"},{"family":"Saputro","given":""}],"issued":{"date-parts":[["1993"]]}}}],"schema":"https://github.com/citation-style-language/schema/raw/master/csl-citation.json"} </w:instrText>
      </w:r>
      <w:r>
        <w:rPr>
          <w:rFonts w:asciiTheme="majorBidi" w:hAnsiTheme="majorBidi" w:cstheme="majorBidi"/>
          <w:sz w:val="24"/>
          <w:szCs w:val="24"/>
          <w:lang w:val="en-US"/>
        </w:rPr>
        <w:fldChar w:fldCharType="separate"/>
      </w:r>
      <w:r w:rsidRPr="005D0597">
        <w:rPr>
          <w:rFonts w:ascii="Times New Roman" w:hAnsi="Times New Roman" w:cs="Times New Roman"/>
          <w:sz w:val="24"/>
        </w:rPr>
        <w:t>(Saputro, 1993)</w:t>
      </w:r>
      <w:r>
        <w:rPr>
          <w:rFonts w:asciiTheme="majorBidi" w:hAnsiTheme="majorBidi" w:cstheme="majorBidi"/>
          <w:sz w:val="24"/>
          <w:szCs w:val="24"/>
          <w:lang w:val="en-US"/>
        </w:rPr>
        <w:fldChar w:fldCharType="end"/>
      </w:r>
    </w:p>
    <w:p w:rsidR="00632C20" w:rsidRDefault="001C2E76" w:rsidP="00632C20">
      <w:pPr>
        <w:spacing w:line="240" w:lineRule="auto"/>
        <w:ind w:firstLine="720"/>
        <w:jc w:val="both"/>
        <w:rPr>
          <w:rFonts w:asciiTheme="majorBidi" w:eastAsia="Times New Roman" w:hAnsiTheme="majorBidi" w:cstheme="majorBidi"/>
          <w:sz w:val="24"/>
          <w:szCs w:val="24"/>
          <w:lang w:val="en-US" w:eastAsia="id-ID"/>
        </w:rPr>
      </w:pPr>
      <w:r w:rsidRPr="001C2E76">
        <w:rPr>
          <w:rFonts w:asciiTheme="majorBidi" w:eastAsia="Times New Roman" w:hAnsiTheme="majorBidi" w:cstheme="majorBidi"/>
          <w:sz w:val="24"/>
          <w:szCs w:val="24"/>
          <w:lang w:eastAsia="id-ID"/>
        </w:rPr>
        <w:lastRenderedPageBreak/>
        <w:t>Sahabuddin mengutip Harun Nasution yang mengatakan bahwa tanda-tanda akhir-akhir ini menunjukkan bahwa orang Barat menjadi tidak puas dengan kehidupan material dan mencari kehidupan spiritual di Timur; Ada spiritualitas dalam Buddhisme, spiritualitas dalam Hinduisme, dan sejumlah kecil Muslim mempraktikkan spiritualitas. Manusia pada dasarnya adalah makhluk spiritual sekaligus fisik karena memiliki kecenderungan untuk kembali mencari nilai-nilai Ketuhanan (ketuhanan). Manusia membutuhkan hal-hal yang bersifat material dalam bentuk fisiknya, sedangkan makhluk spiritual membutuhkan hal-hal yang bersifat immaterial atau spiritual</w:t>
      </w:r>
      <w:r w:rsidR="00091820" w:rsidRPr="00632C20">
        <w:rPr>
          <w:rFonts w:asciiTheme="majorBidi" w:eastAsia="Times New Roman" w:hAnsiTheme="majorBidi" w:cstheme="majorBidi"/>
          <w:sz w:val="24"/>
          <w:szCs w:val="24"/>
          <w:lang w:eastAsia="id-ID"/>
        </w:rPr>
        <w:t>.</w:t>
      </w:r>
      <w:r w:rsidR="005D0597">
        <w:rPr>
          <w:rFonts w:asciiTheme="majorBidi" w:eastAsia="Times New Roman" w:hAnsiTheme="majorBidi" w:cstheme="majorBidi"/>
          <w:sz w:val="24"/>
          <w:szCs w:val="24"/>
          <w:lang w:eastAsia="id-ID"/>
        </w:rPr>
        <w:fldChar w:fldCharType="begin"/>
      </w:r>
      <w:r w:rsidR="005D0597">
        <w:rPr>
          <w:rFonts w:asciiTheme="majorBidi" w:eastAsia="Times New Roman" w:hAnsiTheme="majorBidi" w:cstheme="majorBidi"/>
          <w:sz w:val="24"/>
          <w:szCs w:val="24"/>
          <w:lang w:eastAsia="id-ID"/>
        </w:rPr>
        <w:instrText xml:space="preserve"> ADDIN ZOTERO_ITEM CSL_CITATION {"citationID":"I69goQy6","properties":{"formattedCitation":"(Nur Muhammad, 2003)","plainCitation":"(Nur Muhammad, 2003)","noteIndex":0},"citationItems":[{"id":11,"uris":["http://zotero.org/users/local/J8WbXIMO/items/K5ILCUHD"],"itemData":{"id":11,"type":"book","event-place":"Jakarta","number-of-pages":"h.3","publisher":"Logos Waca Ilmu","publisher-place":"Jakarta","title":"Pintu Menuju Allah","author":[{"family":"Nur Muhammad","given":"Sahabuddin"}],"issued":{"date-parts":[["2003"]]}}}],"schema":"https://github.com/citation-style-language/schema/raw/master/csl-citation.json"} </w:instrText>
      </w:r>
      <w:r w:rsidR="005D0597">
        <w:rPr>
          <w:rFonts w:asciiTheme="majorBidi" w:eastAsia="Times New Roman" w:hAnsiTheme="majorBidi" w:cstheme="majorBidi"/>
          <w:sz w:val="24"/>
          <w:szCs w:val="24"/>
          <w:lang w:eastAsia="id-ID"/>
        </w:rPr>
        <w:fldChar w:fldCharType="separate"/>
      </w:r>
      <w:r w:rsidR="005D0597" w:rsidRPr="005D0597">
        <w:rPr>
          <w:rFonts w:ascii="Times New Roman" w:hAnsi="Times New Roman" w:cs="Times New Roman"/>
          <w:sz w:val="24"/>
        </w:rPr>
        <w:t>(Nur Muhammad, 2003)</w:t>
      </w:r>
      <w:r w:rsidR="005D0597">
        <w:rPr>
          <w:rFonts w:asciiTheme="majorBidi" w:eastAsia="Times New Roman" w:hAnsiTheme="majorBidi" w:cstheme="majorBidi"/>
          <w:sz w:val="24"/>
          <w:szCs w:val="24"/>
          <w:lang w:eastAsia="id-ID"/>
        </w:rPr>
        <w:fldChar w:fldCharType="end"/>
      </w:r>
    </w:p>
    <w:p w:rsidR="001C2E76" w:rsidRPr="001C2E76" w:rsidRDefault="001C2E76" w:rsidP="001C2E76">
      <w:pPr>
        <w:spacing w:line="240" w:lineRule="auto"/>
        <w:ind w:firstLine="720"/>
        <w:jc w:val="both"/>
        <w:rPr>
          <w:rFonts w:asciiTheme="majorBidi" w:eastAsia="Times New Roman" w:hAnsiTheme="majorBidi" w:cstheme="majorBidi"/>
          <w:sz w:val="24"/>
          <w:szCs w:val="24"/>
          <w:lang w:eastAsia="id-ID"/>
        </w:rPr>
      </w:pPr>
      <w:r w:rsidRPr="001C2E76">
        <w:rPr>
          <w:rFonts w:asciiTheme="majorBidi" w:eastAsia="Times New Roman" w:hAnsiTheme="majorBidi" w:cstheme="majorBidi"/>
          <w:sz w:val="24"/>
          <w:szCs w:val="24"/>
          <w:lang w:eastAsia="id-ID"/>
        </w:rPr>
        <w:t>Ketika remaja di era 4.0 yang sedang mengalami disorientasi bertindak tanpa dukungan moral, muncul kekhawatiran. Kebaikan bisa disalahpahami, dan sebaliknya. Akhlak seseorang merupakan cerminan jiwanya, yang dapat dilihat dari ucapan dan perbuatannya. Seseorang tidak dapat dianggap berakhlak mulia jika hanya perkataannya yang disertai dengan perilaku yang baik. Oleh karena itu, untuk membangun manajemen halaqah, kita harus menggunakan Al-Qur'an sebagai pedoman hidup pribadi kita karena, seperti yang dikatakan hadits, akhlak yang dicontohkan oleh Nabi Muhammad SAW terkandung dalam Al-Qur'an. Tentu saja, untuk menjadi manusia yang sempurna, seseorang juga harus berubah dan mengunjungi lebih banyak firqoh, atau kelompok, yang penulis sebut sebagai halaqah. Dengan membentuk halaqah ini, kita bisa belajar mengambil pelajaran dan saling berbagi ide. dari para sahabat ini. Kita tidak bisa dipisahkan dari Al-Qur'an; untuk memperoleh sifat-sifat yang dimiliki oleh Nabi saw, kita harus bisa membaca dan mengamalkan isi dan isi Al-Qur'an melalui manajemen halaqah tahfidz. Manusia yang sempurna adalah manusia yang berakhlak mulia, bertutur kata santun, dan dapat meneladani tingkah lakunya dalam kehidupan sehari-hari. Berbeda dengan tahfidz, halaqah adalah upaya berkumpul atau bertemu dalam rangka menambah ilmu Al-Qur'an dan mampu menghafalnya. Makna halaqah secara keseluruhan dapat diartikan sebagai perkumpulan atau pertemuan dalam suatu majlis, dimana pesertanya duduk melingkar seperti dalam majlis.</w:t>
      </w:r>
    </w:p>
    <w:p w:rsidR="005C3D37" w:rsidRPr="000C4F05" w:rsidRDefault="001C2E76" w:rsidP="001C2E76">
      <w:pPr>
        <w:spacing w:line="240" w:lineRule="auto"/>
        <w:ind w:firstLine="720"/>
        <w:jc w:val="both"/>
        <w:rPr>
          <w:rFonts w:asciiTheme="majorBidi" w:hAnsiTheme="majorBidi" w:cstheme="majorBidi"/>
          <w:sz w:val="24"/>
          <w:szCs w:val="24"/>
          <w:lang w:val="en-US"/>
        </w:rPr>
      </w:pPr>
      <w:r w:rsidRPr="001C2E76">
        <w:rPr>
          <w:rFonts w:asciiTheme="majorBidi" w:eastAsia="Times New Roman" w:hAnsiTheme="majorBidi" w:cstheme="majorBidi"/>
          <w:sz w:val="24"/>
          <w:szCs w:val="24"/>
          <w:lang w:eastAsia="id-ID"/>
        </w:rPr>
        <w:t>Cara yang baik untuk menjaga kemurnian Alquran yang agung adalah dengan menghafalnya. Menempatkan ini ke dalam pikiran dan hati penghafal adalah inti dari hafalan</w:t>
      </w:r>
      <w:r w:rsidR="005D0597">
        <w:rPr>
          <w:rFonts w:asciiTheme="majorBidi" w:eastAsia="Times New Roman" w:hAnsiTheme="majorBidi" w:cstheme="majorBidi"/>
          <w:sz w:val="24"/>
          <w:szCs w:val="24"/>
          <w:lang w:val="en-US" w:eastAsia="id-ID"/>
        </w:rPr>
        <w:t xml:space="preserve">. </w:t>
      </w:r>
      <w:r w:rsidR="005D0597">
        <w:rPr>
          <w:rFonts w:asciiTheme="majorBidi" w:eastAsia="Times New Roman" w:hAnsiTheme="majorBidi" w:cstheme="majorBidi"/>
          <w:sz w:val="24"/>
          <w:szCs w:val="24"/>
          <w:lang w:val="en-US" w:eastAsia="id-ID"/>
        </w:rPr>
        <w:fldChar w:fldCharType="begin"/>
      </w:r>
      <w:r w:rsidR="005D0597">
        <w:rPr>
          <w:rFonts w:asciiTheme="majorBidi" w:eastAsia="Times New Roman" w:hAnsiTheme="majorBidi" w:cstheme="majorBidi"/>
          <w:sz w:val="24"/>
          <w:szCs w:val="24"/>
          <w:lang w:val="en-US" w:eastAsia="id-ID"/>
        </w:rPr>
        <w:instrText xml:space="preserve"> ADDIN ZOTERO_ITEM CSL_CITATION {"citationID":"aThqTcPY","properties":{"formattedCitation":"(As-Sirjani &amp; A. Khaliq, 2005)","plainCitation":"(As-Sirjani &amp; A. Khaliq, 2005)","noteIndex":0},"citationItems":[{"id":12,"uris":["http://zotero.org/users/local/J8WbXIMO/items/WI5EEQV5"],"itemData":{"id":12,"type":"book","event-place":"Solo","number-of-pages":"h. 45","publisher":"Aqwam","publisher-place":"Solo","title":"Cara Cerdas Hafal Al-Qur’an","author":[{"family":"As-Sirjani","given":"Raghib"},{"family":"A. Khaliq","given":"Abdurrahman"}],"issued":{"date-parts":[["2005"]]}}}],"schema":"https://github.com/citation-style-language/schema/raw/master/csl-citation.json"} </w:instrText>
      </w:r>
      <w:r w:rsidR="005D0597">
        <w:rPr>
          <w:rFonts w:asciiTheme="majorBidi" w:eastAsia="Times New Roman" w:hAnsiTheme="majorBidi" w:cstheme="majorBidi"/>
          <w:sz w:val="24"/>
          <w:szCs w:val="24"/>
          <w:lang w:val="en-US" w:eastAsia="id-ID"/>
        </w:rPr>
        <w:fldChar w:fldCharType="separate"/>
      </w:r>
      <w:r w:rsidR="005D0597" w:rsidRPr="005D0597">
        <w:rPr>
          <w:rFonts w:ascii="Times New Roman" w:hAnsi="Times New Roman" w:cs="Times New Roman"/>
          <w:sz w:val="24"/>
        </w:rPr>
        <w:t>(As-Sirjani &amp; A. Khaliq, 2005)</w:t>
      </w:r>
      <w:r w:rsidR="005D0597">
        <w:rPr>
          <w:rFonts w:asciiTheme="majorBidi" w:eastAsia="Times New Roman" w:hAnsiTheme="majorBidi" w:cstheme="majorBidi"/>
          <w:sz w:val="24"/>
          <w:szCs w:val="24"/>
          <w:lang w:val="en-US" w:eastAsia="id-ID"/>
        </w:rPr>
        <w:fldChar w:fldCharType="end"/>
      </w:r>
      <w:r w:rsidR="005D0597">
        <w:rPr>
          <w:rFonts w:asciiTheme="majorBidi" w:eastAsia="Times New Roman" w:hAnsiTheme="majorBidi" w:cstheme="majorBidi"/>
          <w:sz w:val="24"/>
          <w:szCs w:val="24"/>
          <w:lang w:val="en-US" w:eastAsia="id-ID"/>
        </w:rPr>
        <w:t xml:space="preserve"> </w:t>
      </w:r>
      <w:r w:rsidRPr="001C2E76">
        <w:rPr>
          <w:rFonts w:asciiTheme="majorBidi" w:hAnsiTheme="majorBidi" w:cstheme="majorBidi"/>
          <w:sz w:val="24"/>
          <w:szCs w:val="24"/>
          <w:lang w:val="en-US"/>
        </w:rPr>
        <w:t xml:space="preserve">Halaqah ini merupakan metode yang telah digunakan sejak masa kejayaan Islam hingga akhir hayatnya, dan masih dapat diterapkan hingga saat ini. </w:t>
      </w:r>
      <w:proofErr w:type="gramStart"/>
      <w:r w:rsidRPr="001C2E76">
        <w:rPr>
          <w:rFonts w:asciiTheme="majorBidi" w:hAnsiTheme="majorBidi" w:cstheme="majorBidi"/>
          <w:sz w:val="24"/>
          <w:szCs w:val="24"/>
          <w:lang w:val="en-US"/>
        </w:rPr>
        <w:t>Rasulullah SWT membentuk dan menempa para sahabatnya menjadi generasi yang unggul dalam segala aspek dengan menggunakan metode halaqah ini.</w:t>
      </w:r>
      <w:proofErr w:type="gramEnd"/>
      <w:r w:rsidRPr="001C2E76">
        <w:rPr>
          <w:rFonts w:asciiTheme="majorBidi" w:hAnsiTheme="majorBidi" w:cstheme="majorBidi"/>
          <w:sz w:val="24"/>
          <w:szCs w:val="24"/>
          <w:lang w:val="en-US"/>
        </w:rPr>
        <w:t xml:space="preserve"> Selain itu, halaqah Tahfidz Al-Qur'an dalam kelompok kecil memungkinkan peserta dan guru pendukung untuk berinteraksi dengan baik satu </w:t>
      </w:r>
      <w:proofErr w:type="gramStart"/>
      <w:r w:rsidRPr="001C2E76">
        <w:rPr>
          <w:rFonts w:asciiTheme="majorBidi" w:hAnsiTheme="majorBidi" w:cstheme="majorBidi"/>
          <w:sz w:val="24"/>
          <w:szCs w:val="24"/>
          <w:lang w:val="en-US"/>
        </w:rPr>
        <w:t>sama</w:t>
      </w:r>
      <w:proofErr w:type="gramEnd"/>
      <w:r w:rsidRPr="001C2E76">
        <w:rPr>
          <w:rFonts w:asciiTheme="majorBidi" w:hAnsiTheme="majorBidi" w:cstheme="majorBidi"/>
          <w:sz w:val="24"/>
          <w:szCs w:val="24"/>
          <w:lang w:val="en-US"/>
        </w:rPr>
        <w:t xml:space="preserve"> lain, memfasilitasi pengawasan dan evaluasi yang efektif</w:t>
      </w:r>
      <w:r w:rsidR="000D3391" w:rsidRPr="000C4F05">
        <w:rPr>
          <w:rFonts w:asciiTheme="majorBidi" w:hAnsiTheme="majorBidi" w:cstheme="majorBidi"/>
          <w:sz w:val="24"/>
          <w:szCs w:val="24"/>
        </w:rPr>
        <w:t xml:space="preserve">. </w:t>
      </w:r>
    </w:p>
    <w:p w:rsidR="0044226F" w:rsidRPr="00A136B3" w:rsidRDefault="00A136B3" w:rsidP="00A136B3">
      <w:pPr>
        <w:pStyle w:val="ListParagraph"/>
        <w:numPr>
          <w:ilvl w:val="0"/>
          <w:numId w:val="46"/>
        </w:numPr>
        <w:spacing w:line="240" w:lineRule="auto"/>
        <w:ind w:left="360"/>
        <w:jc w:val="both"/>
        <w:rPr>
          <w:rFonts w:asciiTheme="majorBidi" w:hAnsiTheme="majorBidi" w:cstheme="majorBidi"/>
          <w:b/>
          <w:sz w:val="24"/>
          <w:szCs w:val="24"/>
          <w:lang w:val="en-US"/>
        </w:rPr>
      </w:pPr>
      <w:r w:rsidRPr="00A136B3">
        <w:rPr>
          <w:rFonts w:asciiTheme="majorBidi" w:hAnsiTheme="majorBidi" w:cstheme="majorBidi"/>
          <w:b/>
          <w:sz w:val="24"/>
          <w:szCs w:val="24"/>
          <w:lang w:val="en-US"/>
        </w:rPr>
        <w:t>Tinjauan Pustaka</w:t>
      </w:r>
    </w:p>
    <w:p w:rsidR="00C82DB7" w:rsidRPr="00401089" w:rsidRDefault="00C82DB7" w:rsidP="00A941CF">
      <w:pPr>
        <w:pStyle w:val="NoSpacing"/>
        <w:jc w:val="both"/>
        <w:rPr>
          <w:rFonts w:asciiTheme="majorBidi" w:hAnsiTheme="majorBidi" w:cstheme="majorBidi"/>
          <w:b/>
          <w:bCs/>
          <w:color w:val="000000" w:themeColor="text1"/>
          <w:sz w:val="24"/>
          <w:szCs w:val="24"/>
          <w:lang w:eastAsia="id-ID"/>
        </w:rPr>
      </w:pPr>
      <w:r w:rsidRPr="00401089">
        <w:rPr>
          <w:rFonts w:asciiTheme="majorBidi" w:hAnsiTheme="majorBidi" w:cstheme="majorBidi"/>
          <w:b/>
          <w:bCs/>
          <w:color w:val="000000" w:themeColor="text1"/>
          <w:sz w:val="24"/>
          <w:szCs w:val="24"/>
          <w:lang w:eastAsia="id-ID"/>
        </w:rPr>
        <w:t xml:space="preserve">Pengertian </w:t>
      </w:r>
      <w:r w:rsidR="00884146">
        <w:rPr>
          <w:rFonts w:asciiTheme="majorBidi" w:hAnsiTheme="majorBidi" w:cstheme="majorBidi"/>
          <w:b/>
          <w:bCs/>
          <w:color w:val="000000" w:themeColor="text1"/>
          <w:sz w:val="24"/>
          <w:szCs w:val="24"/>
          <w:lang w:val="en-US" w:eastAsia="id-ID"/>
        </w:rPr>
        <w:t>Halaqah</w:t>
      </w:r>
    </w:p>
    <w:p w:rsidR="00C82DB7" w:rsidRPr="00401089" w:rsidRDefault="009C6039" w:rsidP="00E76716">
      <w:pPr>
        <w:pStyle w:val="NoSpacing"/>
        <w:ind w:firstLine="720"/>
        <w:jc w:val="both"/>
        <w:rPr>
          <w:rFonts w:asciiTheme="majorBidi" w:hAnsiTheme="majorBidi" w:cstheme="majorBidi"/>
          <w:b/>
          <w:bCs/>
          <w:color w:val="000000" w:themeColor="text1"/>
          <w:sz w:val="24"/>
          <w:szCs w:val="24"/>
          <w:lang w:eastAsia="id-ID"/>
        </w:rPr>
      </w:pPr>
      <w:r w:rsidRPr="009C6039">
        <w:rPr>
          <w:rFonts w:asciiTheme="majorBidi" w:hAnsiTheme="majorBidi" w:cstheme="majorBidi"/>
          <w:sz w:val="24"/>
          <w:szCs w:val="24"/>
        </w:rPr>
        <w:t xml:space="preserve">Halaqah diartikan sebagai “segala sesuatu yang melingkar” (kullu syai'in istidaara) dalam bahasa lughawi. Sebaliknya, dari segi struktur dan keberlanjutan, </w:t>
      </w:r>
      <w:r w:rsidRPr="009C6039">
        <w:rPr>
          <w:rFonts w:asciiTheme="majorBidi" w:hAnsiTheme="majorBidi" w:cstheme="majorBidi"/>
          <w:sz w:val="24"/>
          <w:szCs w:val="24"/>
        </w:rPr>
        <w:lastRenderedPageBreak/>
        <w:t>halaqah merupakan sistem kaderisasi yang dipimpin oleh seorang murabbi dan terdiri dari beberapa anggota (mulai dari 10 sampai 15 santri</w:t>
      </w:r>
      <w:r>
        <w:rPr>
          <w:rFonts w:asciiTheme="majorBidi" w:hAnsiTheme="majorBidi" w:cstheme="majorBidi"/>
          <w:sz w:val="24"/>
          <w:szCs w:val="24"/>
          <w:lang w:val="en-US"/>
        </w:rPr>
        <w:t>)</w:t>
      </w:r>
      <w:r w:rsidR="00C82DB7" w:rsidRPr="00401089">
        <w:rPr>
          <w:rFonts w:asciiTheme="majorBidi" w:hAnsiTheme="majorBidi" w:cstheme="majorBidi"/>
          <w:sz w:val="24"/>
          <w:szCs w:val="24"/>
        </w:rPr>
        <w:t>.</w:t>
      </w:r>
      <w:r w:rsidR="0040227B">
        <w:rPr>
          <w:rFonts w:asciiTheme="majorBidi" w:hAnsiTheme="majorBidi" w:cstheme="majorBidi"/>
          <w:sz w:val="24"/>
          <w:szCs w:val="24"/>
          <w:lang w:val="en-US"/>
        </w:rPr>
        <w:t xml:space="preserve"> </w:t>
      </w:r>
      <w:r w:rsidR="0040227B">
        <w:rPr>
          <w:rFonts w:asciiTheme="majorBidi" w:hAnsiTheme="majorBidi" w:cstheme="majorBidi"/>
          <w:sz w:val="24"/>
          <w:szCs w:val="24"/>
        </w:rPr>
        <w:fldChar w:fldCharType="begin"/>
      </w:r>
      <w:r w:rsidR="0040227B">
        <w:rPr>
          <w:rFonts w:asciiTheme="majorBidi" w:hAnsiTheme="majorBidi" w:cstheme="majorBidi"/>
          <w:sz w:val="24"/>
          <w:szCs w:val="24"/>
        </w:rPr>
        <w:instrText xml:space="preserve"> ADDIN ZOTERO_ITEM CSL_CITATION {"citationID":"izXsZhOC","properties":{"formattedCitation":"(Departemen Pendidikan Pengurus Pusat Hidayatullah, 2011, hlm. 1)","plainCitation":"(Departemen Pendidikan Pengurus Pusat Hidayatullah, 2011, hlm. 1)","noteIndex":0},"citationItems":[{"id":15,"uris":["http://zotero.org/users/local/J8WbXIMO/items/RPVJNFR4"],"itemData":{"id":15,"type":"book","title":"Managemen Halaqah Pandu","author":[{"family":"Departemen Pendidikan Pengurus Pusat Hidayatullah","given":""}],"issued":{"date-parts":[["2011"]]}},"locator":"1","label":"page"}],"schema":"https://github.com/citation-style-language/schema/raw/master/csl-citation.json"} </w:instrText>
      </w:r>
      <w:r w:rsidR="0040227B">
        <w:rPr>
          <w:rFonts w:asciiTheme="majorBidi" w:hAnsiTheme="majorBidi" w:cstheme="majorBidi"/>
          <w:sz w:val="24"/>
          <w:szCs w:val="24"/>
        </w:rPr>
        <w:fldChar w:fldCharType="separate"/>
      </w:r>
      <w:r w:rsidR="0040227B" w:rsidRPr="0040227B">
        <w:rPr>
          <w:rFonts w:ascii="Times New Roman" w:hAnsi="Times New Roman" w:cs="Times New Roman"/>
          <w:sz w:val="24"/>
        </w:rPr>
        <w:t>(Departemen Pendidikan Pengurus Pusat Hidayatullah, 2011, hlm. 1)</w:t>
      </w:r>
      <w:r w:rsidR="0040227B">
        <w:rPr>
          <w:rFonts w:asciiTheme="majorBidi" w:hAnsiTheme="majorBidi" w:cstheme="majorBidi"/>
          <w:sz w:val="24"/>
          <w:szCs w:val="24"/>
        </w:rPr>
        <w:fldChar w:fldCharType="end"/>
      </w:r>
    </w:p>
    <w:p w:rsidR="00C82DB7" w:rsidRDefault="009C6039" w:rsidP="00E76716">
      <w:pPr>
        <w:pStyle w:val="NoSpacing"/>
        <w:ind w:firstLine="720"/>
        <w:jc w:val="both"/>
        <w:rPr>
          <w:rFonts w:asciiTheme="majorBidi" w:hAnsiTheme="majorBidi" w:cstheme="majorBidi"/>
          <w:sz w:val="24"/>
          <w:szCs w:val="24"/>
          <w:lang w:val="en-US"/>
        </w:rPr>
      </w:pPr>
      <w:r w:rsidRPr="009C6039">
        <w:rPr>
          <w:rFonts w:asciiTheme="majorBidi" w:hAnsiTheme="majorBidi" w:cstheme="majorBidi"/>
          <w:sz w:val="24"/>
          <w:szCs w:val="24"/>
        </w:rPr>
        <w:t>Halaqah adalah jenis pendidikan informal yang pertama kali diajarkan Rasulullah SAW di rumah-rumah para sahabat, khususnya rumah Al-Arqam bin Abil Arqam. Pendidikan ini terkait dengan upaya dakwah untuk mengajarkan akidah Islam dan pembebasan manusia dari segala bentuk penindasan. Halaqah ini diresmikan dengan penggunaan istilah "madrasah", atau sekolah, mengikuti pembentukan komunitas Islam. Sekolah negeri atau madrasah tidak bisa dihilangkan. Bahkan, ia menerima perannya dalam upaya penyebaran pengetahuan. Namun, halaqah kecil harus digunakan dalam pendidikan Islam untuk mencapai tujuan besar dan menghasilkan orang-orang hebat. Meskipun halaqah bukanlah segala-galanya, namun segala sesuatu dimulai dari halaqah, dan diharapkan akan lahir orang-orang baik seperti Abu Bakar, Utsman, dan Ali dari halaqah kecil ini</w:t>
      </w:r>
      <w:r w:rsidR="00DC6D3A">
        <w:rPr>
          <w:rFonts w:asciiTheme="majorBidi" w:hAnsiTheme="majorBidi" w:cstheme="majorBidi"/>
          <w:sz w:val="24"/>
          <w:szCs w:val="24"/>
        </w:rPr>
        <w:fldChar w:fldCharType="begin"/>
      </w:r>
      <w:r w:rsidR="00DC6D3A">
        <w:rPr>
          <w:rFonts w:asciiTheme="majorBidi" w:hAnsiTheme="majorBidi" w:cstheme="majorBidi"/>
          <w:sz w:val="24"/>
          <w:szCs w:val="24"/>
        </w:rPr>
        <w:instrText xml:space="preserve"> ADDIN ZOTERO_ITEM CSL_CITATION {"citationID":"XNg4REgS","properties":{"formattedCitation":"(Sajirun, 2017, hlm. 6\\uc0\\u8211{}12)","plainCitation":"(Sajirun, 2017, hlm. 6–12)","noteIndex":0},"citationItems":[{"id":16,"uris":["http://zotero.org/users/local/J8WbXIMO/items/IUIA4PIR"],"itemData":{"id":16,"type":"book","event-place":"Solo","publisher":"PT Era Adicitra Intermedia","publisher-place":"Solo","title":"Manajemen Halaqah Efektif Agar Halaqah Menjadi Bergairah Dan Produktif,","author":[{"family":"Sajirun","given":"Muhammad"}],"issued":{"date-parts":[["2017"]]}},"locator":"6-12","label":"page"}],"schema":"https://github.com/citation-style-language/schema/raw/master/csl-citation.json"} </w:instrText>
      </w:r>
      <w:r w:rsidR="00DC6D3A">
        <w:rPr>
          <w:rFonts w:asciiTheme="majorBidi" w:hAnsiTheme="majorBidi" w:cstheme="majorBidi"/>
          <w:sz w:val="24"/>
          <w:szCs w:val="24"/>
        </w:rPr>
        <w:fldChar w:fldCharType="separate"/>
      </w:r>
      <w:r w:rsidR="00DC6D3A" w:rsidRPr="00DC6D3A">
        <w:rPr>
          <w:rFonts w:ascii="Times New Roman" w:hAnsi="Times New Roman" w:cs="Times New Roman"/>
          <w:sz w:val="24"/>
          <w:szCs w:val="24"/>
        </w:rPr>
        <w:t>(Sajirun, 2017, hlm. 6–12)</w:t>
      </w:r>
      <w:r w:rsidR="00DC6D3A">
        <w:rPr>
          <w:rFonts w:asciiTheme="majorBidi" w:hAnsiTheme="majorBidi" w:cstheme="majorBidi"/>
          <w:sz w:val="24"/>
          <w:szCs w:val="24"/>
        </w:rPr>
        <w:fldChar w:fldCharType="end"/>
      </w:r>
      <w:r w:rsidR="006A6A86">
        <w:rPr>
          <w:rFonts w:asciiTheme="majorBidi" w:hAnsiTheme="majorBidi" w:cstheme="majorBidi"/>
          <w:sz w:val="24"/>
          <w:szCs w:val="24"/>
          <w:lang w:val="en-US"/>
        </w:rPr>
        <w:t xml:space="preserve"> </w:t>
      </w:r>
    </w:p>
    <w:p w:rsidR="007B17AF" w:rsidRDefault="009C6039" w:rsidP="008A02B3">
      <w:pPr>
        <w:pStyle w:val="NoSpacing"/>
        <w:ind w:firstLine="567"/>
        <w:jc w:val="both"/>
        <w:rPr>
          <w:rFonts w:asciiTheme="majorBidi" w:hAnsiTheme="majorBidi" w:cstheme="majorBidi"/>
          <w:sz w:val="24"/>
          <w:szCs w:val="24"/>
          <w:lang w:val="en-US"/>
        </w:rPr>
      </w:pPr>
      <w:proofErr w:type="gramStart"/>
      <w:r w:rsidRPr="009C6039">
        <w:rPr>
          <w:rFonts w:asciiTheme="majorBidi" w:hAnsiTheme="majorBidi" w:cstheme="majorBidi"/>
          <w:sz w:val="24"/>
          <w:szCs w:val="24"/>
          <w:lang w:val="en-US"/>
        </w:rPr>
        <w:t>Halaqah sekarang banyak dipraktikkan di kalangan umat Islam di berbagai tempat.</w:t>
      </w:r>
      <w:proofErr w:type="gramEnd"/>
      <w:r w:rsidRPr="009C6039">
        <w:rPr>
          <w:rFonts w:asciiTheme="majorBidi" w:hAnsiTheme="majorBidi" w:cstheme="majorBidi"/>
          <w:sz w:val="24"/>
          <w:szCs w:val="24"/>
          <w:lang w:val="en-US"/>
        </w:rPr>
        <w:t xml:space="preserve"> </w:t>
      </w:r>
      <w:proofErr w:type="gramStart"/>
      <w:r w:rsidRPr="009C6039">
        <w:rPr>
          <w:rFonts w:asciiTheme="majorBidi" w:hAnsiTheme="majorBidi" w:cstheme="majorBidi"/>
          <w:sz w:val="24"/>
          <w:szCs w:val="24"/>
          <w:lang w:val="en-US"/>
        </w:rPr>
        <w:t>meskipun</w:t>
      </w:r>
      <w:proofErr w:type="gramEnd"/>
      <w:r w:rsidRPr="009C6039">
        <w:rPr>
          <w:rFonts w:asciiTheme="majorBidi" w:hAnsiTheme="majorBidi" w:cstheme="majorBidi"/>
          <w:sz w:val="24"/>
          <w:szCs w:val="24"/>
          <w:lang w:val="en-US"/>
        </w:rPr>
        <w:t xml:space="preserve"> mungkin dengan nama yang berbeda. Keberhasilan halaqah dalam mendidik pesertanya untuk menjadi mukmin yang lurus akhlaknya tidak lepas dari penyebarannya yang cepat </w:t>
      </w:r>
      <w:r w:rsidR="00C82DB7" w:rsidRPr="00401089">
        <w:rPr>
          <w:rFonts w:asciiTheme="majorBidi" w:hAnsiTheme="majorBidi" w:cstheme="majorBidi"/>
          <w:sz w:val="24"/>
          <w:szCs w:val="24"/>
        </w:rPr>
        <w:t>dan bertakwa kepada Allah SWT</w:t>
      </w:r>
      <w:r w:rsidR="00DC6D3A">
        <w:rPr>
          <w:rFonts w:asciiTheme="majorBidi" w:hAnsiTheme="majorBidi" w:cstheme="majorBidi"/>
          <w:sz w:val="24"/>
          <w:szCs w:val="24"/>
          <w:lang w:val="en-US"/>
        </w:rPr>
        <w:t xml:space="preserve"> </w:t>
      </w:r>
      <w:r w:rsidR="00DC6D3A">
        <w:rPr>
          <w:rFonts w:asciiTheme="majorBidi" w:hAnsiTheme="majorBidi" w:cstheme="majorBidi"/>
          <w:sz w:val="24"/>
          <w:szCs w:val="24"/>
          <w:lang w:val="en-US"/>
        </w:rPr>
        <w:fldChar w:fldCharType="begin"/>
      </w:r>
      <w:r w:rsidR="00DC6D3A">
        <w:rPr>
          <w:rFonts w:asciiTheme="majorBidi" w:hAnsiTheme="majorBidi" w:cstheme="majorBidi"/>
          <w:sz w:val="24"/>
          <w:szCs w:val="24"/>
          <w:lang w:val="en-US"/>
        </w:rPr>
        <w:instrText xml:space="preserve"> ADDIN ZOTERO_ITEM CSL_CITATION {"citationID":"5Afj1pXi","properties":{"formattedCitation":"(Hadi Lubis, 2010, hlm. 18)","plainCitation":"(Hadi Lubis, 2010, hlm. 18)","noteIndex":0},"citationItems":[{"id":17,"uris":["http://zotero.org/users/local/J8WbXIMO/items/DMZCDR4A"],"itemData":{"id":17,"type":"book","event-place":"Yogyakarta","publisher":"PT Pro U Media","publisher-place":"Yogyakarta","title":"Menggairahkan Perjalanan Halaqah Kiat Agar Halaqah Lebih Dahsyat Full ManfaaT","author":[{"family":"Hadi Lubis","given":"Satria"}],"issued":{"date-parts":[["2010"]]}},"locator":"18","label":"page"}],"schema":"https://github.com/citation-style-language/schema/raw/master/csl-citation.json"} </w:instrText>
      </w:r>
      <w:r w:rsidR="00DC6D3A">
        <w:rPr>
          <w:rFonts w:asciiTheme="majorBidi" w:hAnsiTheme="majorBidi" w:cstheme="majorBidi"/>
          <w:sz w:val="24"/>
          <w:szCs w:val="24"/>
          <w:lang w:val="en-US"/>
        </w:rPr>
        <w:fldChar w:fldCharType="separate"/>
      </w:r>
      <w:r w:rsidR="00DC6D3A" w:rsidRPr="00DC6D3A">
        <w:rPr>
          <w:rFonts w:ascii="Times New Roman" w:hAnsi="Times New Roman" w:cs="Times New Roman"/>
          <w:sz w:val="24"/>
        </w:rPr>
        <w:t>(Hadi Lubis, 2010, hlm. 18)</w:t>
      </w:r>
      <w:r w:rsidR="00DC6D3A">
        <w:rPr>
          <w:rFonts w:asciiTheme="majorBidi" w:hAnsiTheme="majorBidi" w:cstheme="majorBidi"/>
          <w:sz w:val="24"/>
          <w:szCs w:val="24"/>
          <w:lang w:val="en-US"/>
        </w:rPr>
        <w:fldChar w:fldCharType="end"/>
      </w:r>
    </w:p>
    <w:p w:rsidR="007B13D1" w:rsidRPr="007B13D1" w:rsidRDefault="007B13D1" w:rsidP="008A02B3">
      <w:pPr>
        <w:pStyle w:val="NoSpacing"/>
        <w:ind w:firstLine="567"/>
        <w:jc w:val="both"/>
        <w:rPr>
          <w:rFonts w:asciiTheme="majorBidi" w:hAnsiTheme="majorBidi" w:cstheme="majorBidi"/>
          <w:sz w:val="24"/>
          <w:szCs w:val="24"/>
          <w:lang w:val="en-US"/>
        </w:rPr>
      </w:pPr>
    </w:p>
    <w:p w:rsidR="00C82DB7" w:rsidRPr="00401089" w:rsidRDefault="00C82DB7" w:rsidP="00A941CF">
      <w:pPr>
        <w:pStyle w:val="NoSpacing"/>
        <w:jc w:val="both"/>
        <w:rPr>
          <w:rFonts w:asciiTheme="majorBidi" w:hAnsiTheme="majorBidi" w:cstheme="majorBidi"/>
          <w:b/>
          <w:sz w:val="24"/>
          <w:szCs w:val="24"/>
          <w:lang w:val="en-US"/>
        </w:rPr>
      </w:pPr>
      <w:r w:rsidRPr="00401089">
        <w:rPr>
          <w:rFonts w:asciiTheme="majorBidi" w:hAnsiTheme="majorBidi" w:cstheme="majorBidi"/>
          <w:b/>
          <w:sz w:val="24"/>
          <w:szCs w:val="24"/>
          <w:lang w:val="en-US"/>
        </w:rPr>
        <w:t xml:space="preserve">Pengertian </w:t>
      </w:r>
      <w:r w:rsidR="00884146">
        <w:rPr>
          <w:rFonts w:asciiTheme="majorBidi" w:hAnsiTheme="majorBidi" w:cstheme="majorBidi"/>
          <w:b/>
          <w:sz w:val="24"/>
          <w:szCs w:val="24"/>
          <w:lang w:val="en-US"/>
        </w:rPr>
        <w:t>Tahfidz Al-Qur’an</w:t>
      </w:r>
    </w:p>
    <w:p w:rsidR="00C82DB7" w:rsidRPr="00DC6D3A" w:rsidRDefault="009C6039" w:rsidP="008A02B3">
      <w:pPr>
        <w:pStyle w:val="NoSpacing"/>
        <w:ind w:firstLine="720"/>
        <w:jc w:val="both"/>
        <w:rPr>
          <w:rFonts w:asciiTheme="majorBidi" w:hAnsiTheme="majorBidi" w:cstheme="majorBidi"/>
          <w:color w:val="000000"/>
          <w:sz w:val="24"/>
          <w:szCs w:val="24"/>
          <w:lang w:val="en-US"/>
        </w:rPr>
      </w:pPr>
      <w:r w:rsidRPr="009C6039">
        <w:rPr>
          <w:rFonts w:asciiTheme="majorBidi" w:hAnsiTheme="majorBidi" w:cstheme="majorBidi"/>
          <w:color w:val="000000"/>
          <w:sz w:val="24"/>
          <w:szCs w:val="24"/>
        </w:rPr>
        <w:t>Tahfidz al-Qur'an terdiri dari dua suku kata, yaitu tahfidz dan Al-Qur'an, yang keduanya memiliki implikasi yang beragam. Pertama, tahfidz, artinya menghafal kata dasar bahasa Arab hafidza, yahfadzu, dan hifdzan. Ini berbeda dengan lupa yang artinya selalu ingat dan sedikit lupa</w:t>
      </w:r>
      <w:r w:rsidR="00DC6D3A">
        <w:rPr>
          <w:rFonts w:asciiTheme="majorBidi" w:hAnsiTheme="majorBidi" w:cstheme="majorBidi"/>
          <w:color w:val="000000"/>
          <w:sz w:val="24"/>
          <w:szCs w:val="24"/>
          <w:lang w:val="en-US"/>
        </w:rPr>
        <w:t>.</w:t>
      </w:r>
    </w:p>
    <w:p w:rsidR="00CC6E8E" w:rsidRDefault="00DC6D3A" w:rsidP="007B13D1">
      <w:pPr>
        <w:pStyle w:val="NoSpacing"/>
        <w:ind w:firstLine="720"/>
        <w:jc w:val="both"/>
        <w:rPr>
          <w:rFonts w:asciiTheme="majorBidi" w:hAnsiTheme="majorBidi" w:cstheme="majorBidi"/>
          <w:color w:val="000000"/>
          <w:sz w:val="24"/>
          <w:szCs w:val="24"/>
          <w:lang w:val="en-US"/>
        </w:rPr>
      </w:pPr>
      <w:r>
        <w:rPr>
          <w:rFonts w:asciiTheme="majorBidi" w:hAnsiTheme="majorBidi" w:cstheme="majorBidi"/>
          <w:color w:val="000000"/>
          <w:sz w:val="24"/>
          <w:szCs w:val="24"/>
        </w:rPr>
        <w:t xml:space="preserve">Mengingat berarti mengikuti, menjaga, </w:t>
      </w:r>
      <w:r w:rsidR="009C6039" w:rsidRPr="009C6039">
        <w:rPr>
          <w:rFonts w:asciiTheme="majorBidi" w:hAnsiTheme="majorBidi" w:cstheme="majorBidi"/>
          <w:color w:val="000000"/>
          <w:sz w:val="24"/>
          <w:szCs w:val="24"/>
        </w:rPr>
        <w:t>mempertahankan</w:t>
      </w:r>
      <w:r w:rsidR="009C6039">
        <w:rPr>
          <w:rStyle w:val="FootnoteReference"/>
          <w:rFonts w:asciiTheme="majorBidi" w:hAnsiTheme="majorBidi" w:cstheme="majorBidi"/>
          <w:color w:val="000000"/>
          <w:sz w:val="24"/>
          <w:szCs w:val="24"/>
          <w:vertAlign w:val="baseline"/>
        </w:rPr>
        <w:t>.</w:t>
      </w:r>
      <w:r>
        <w:rPr>
          <w:rFonts w:asciiTheme="majorBidi" w:hAnsiTheme="majorBidi" w:cstheme="majorBidi"/>
          <w:color w:val="000000"/>
          <w:sz w:val="24"/>
          <w:szCs w:val="24"/>
          <w:lang w:val="en-US"/>
        </w:rPr>
        <w:t xml:space="preserve">   </w:t>
      </w: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ZOTERO_ITEM CSL_CITATION {"citationID":"0rj4hJsD","properties":{"formattedCitation":"(Mahmud, 1999, hlm. 105)","plainCitation":"(Mahmud, 1999, hlm. 105)","noteIndex":0},"citationItems":[{"id":18,"uris":["http://zotero.org/users/local/J8WbXIMO/items/KDUYQEQM"],"itemData":{"id":18,"type":"book","event-place":"Jakarta","publisher":"Hidakarya Agung","publisher-place":"Jakarta","title":"Kamus Arab-Indonesia","author":[{"family":"Mahmud","given":"Yunus"}],"issued":{"date-parts":[["1999"]]}},"locator":"105","label":"page"}],"schema":"https://github.com/citation-style-language/schema/raw/master/csl-citation.json"} </w:instrText>
      </w:r>
      <w:r>
        <w:rPr>
          <w:rFonts w:asciiTheme="majorBidi" w:hAnsiTheme="majorBidi" w:cstheme="majorBidi"/>
          <w:color w:val="000000"/>
          <w:sz w:val="24"/>
          <w:szCs w:val="24"/>
        </w:rPr>
        <w:fldChar w:fldCharType="separate"/>
      </w:r>
      <w:r w:rsidRPr="00DC6D3A">
        <w:rPr>
          <w:rFonts w:ascii="Times New Roman" w:hAnsi="Times New Roman" w:cs="Times New Roman"/>
          <w:sz w:val="24"/>
        </w:rPr>
        <w:t>(Mahmud, 1999, hlm. 105)</w:t>
      </w:r>
      <w:r>
        <w:rPr>
          <w:rFonts w:asciiTheme="majorBidi" w:hAnsiTheme="majorBidi" w:cstheme="majorBidi"/>
          <w:color w:val="000000"/>
          <w:sz w:val="24"/>
          <w:szCs w:val="24"/>
        </w:rPr>
        <w:fldChar w:fldCharType="end"/>
      </w:r>
      <w:r w:rsidR="007A177F" w:rsidRPr="00401089">
        <w:rPr>
          <w:rFonts w:asciiTheme="majorBidi" w:hAnsiTheme="majorBidi" w:cstheme="majorBidi"/>
          <w:color w:val="000000"/>
          <w:sz w:val="24"/>
          <w:szCs w:val="24"/>
        </w:rPr>
        <w:t xml:space="preserve"> </w:t>
      </w:r>
      <w:r w:rsidR="009C6039" w:rsidRPr="009C6039">
        <w:rPr>
          <w:rFonts w:asciiTheme="majorBidi" w:hAnsiTheme="majorBidi" w:cstheme="majorBidi"/>
          <w:color w:val="000000"/>
          <w:sz w:val="24"/>
          <w:szCs w:val="24"/>
        </w:rPr>
        <w:t>Kata "dihafal", yang berarti "dimasukkan ke dalam ingatan" atau "mampu mengatakan sesuatu di luar kepala tanpa melihat buku atau catatan lain", adalah akar kata dari "menghafal". Oleh karena itu, menghafal berarti berusaha mendarah daging dalam benak seseorang agar informasi tersebut selalu diingat tanpa mengacu pada buku catatan aslinya</w:t>
      </w:r>
      <w:r w:rsidR="009C6240" w:rsidRPr="00401089">
        <w:rPr>
          <w:rFonts w:asciiTheme="majorBidi" w:hAnsiTheme="majorBidi" w:cstheme="majorBidi"/>
          <w:color w:val="000000"/>
          <w:sz w:val="24"/>
          <w:szCs w:val="24"/>
          <w:lang w:val="en-US"/>
        </w:rPr>
        <w:t>.</w:t>
      </w:r>
      <w:r>
        <w:rPr>
          <w:rFonts w:asciiTheme="majorBidi" w:hAnsiTheme="majorBidi" w:cstheme="majorBidi"/>
          <w:color w:val="000000"/>
          <w:sz w:val="24"/>
          <w:szCs w:val="24"/>
          <w:lang w:val="en-US"/>
        </w:rPr>
        <w:t xml:space="preserve"> </w:t>
      </w:r>
      <w:r>
        <w:rPr>
          <w:rFonts w:asciiTheme="majorBidi" w:hAnsiTheme="majorBidi" w:cstheme="majorBidi"/>
          <w:color w:val="000000"/>
          <w:sz w:val="24"/>
          <w:szCs w:val="24"/>
          <w:lang w:val="en-US"/>
        </w:rPr>
        <w:fldChar w:fldCharType="begin"/>
      </w:r>
      <w:r>
        <w:rPr>
          <w:rFonts w:asciiTheme="majorBidi" w:hAnsiTheme="majorBidi" w:cstheme="majorBidi"/>
          <w:color w:val="000000"/>
          <w:sz w:val="24"/>
          <w:szCs w:val="24"/>
          <w:lang w:val="en-US"/>
        </w:rPr>
        <w:instrText xml:space="preserve"> ADDIN ZOTERO_ITEM CSL_CITATION {"citationID":"rxAxrGXR","properties":{"formattedCitation":"(Abdul Fattah Az-Zawawi, 2011, hlm. 5)","plainCitation":"(Abdul Fattah Az-Zawawi, 2011, hlm. 5)","noteIndex":0},"citationItems":[{"id":19,"uris":["http://zotero.org/users/local/J8WbXIMO/items/GRARQNEK"],"itemData":{"id":19,"type":"book","event-place":"Solo","publisher":"Insan Kamil","publisher-place":"Solo","title":"Revolusi Menghafal Al-Qur’an","author":[{"family":"Abdul Fattah Az-Zawawi","given":"Yahya"}],"issued":{"date-parts":[["2011"]]}},"locator":"5","label":"page"}],"schema":"https://github.com/citation-style-language/schema/raw/master/csl-citation.json"} </w:instrText>
      </w:r>
      <w:r>
        <w:rPr>
          <w:rFonts w:asciiTheme="majorBidi" w:hAnsiTheme="majorBidi" w:cstheme="majorBidi"/>
          <w:color w:val="000000"/>
          <w:sz w:val="24"/>
          <w:szCs w:val="24"/>
          <w:lang w:val="en-US"/>
        </w:rPr>
        <w:fldChar w:fldCharType="separate"/>
      </w:r>
      <w:r w:rsidRPr="00DC6D3A">
        <w:rPr>
          <w:rFonts w:ascii="Times New Roman" w:hAnsi="Times New Roman" w:cs="Times New Roman"/>
          <w:sz w:val="24"/>
        </w:rPr>
        <w:t>(Abdul Fattah Az-Zawawi, 2011, hlm. 5)</w:t>
      </w:r>
      <w:r>
        <w:rPr>
          <w:rFonts w:asciiTheme="majorBidi" w:hAnsiTheme="majorBidi" w:cstheme="majorBidi"/>
          <w:color w:val="000000"/>
          <w:sz w:val="24"/>
          <w:szCs w:val="24"/>
          <w:lang w:val="en-US"/>
        </w:rPr>
        <w:fldChar w:fldCharType="end"/>
      </w:r>
      <w:r w:rsidR="009C6039" w:rsidRPr="009C6039">
        <w:t xml:space="preserve"> </w:t>
      </w:r>
      <w:r w:rsidR="009C6039" w:rsidRPr="009C6039">
        <w:rPr>
          <w:rFonts w:asciiTheme="majorBidi" w:hAnsiTheme="majorBidi" w:cstheme="majorBidi"/>
          <w:color w:val="000000"/>
          <w:sz w:val="24"/>
          <w:szCs w:val="24"/>
          <w:lang w:val="en-US"/>
        </w:rPr>
        <w:t>Proses mental menghafal dan menyimpan kesan yang nantinya bisa, jika perlu, dipanggil kembali ke kesadaran dikenal sebagai menghafal. Proses mengingat disebut juga dengan hafalan, dimana semua ayat Al-Qur'an yang telah dihafal harus hafal dengan sempurna tanpa meneliti mushaf Al-Qur'an</w:t>
      </w:r>
      <w:r w:rsidR="00651D92">
        <w:rPr>
          <w:rFonts w:asciiTheme="majorBidi" w:hAnsiTheme="majorBidi" w:cstheme="majorBidi"/>
          <w:color w:val="000000"/>
          <w:sz w:val="24"/>
          <w:szCs w:val="24"/>
          <w:lang w:val="en-US"/>
        </w:rPr>
        <w:t xml:space="preserve"> </w:t>
      </w:r>
      <w:r w:rsidR="00651D92">
        <w:rPr>
          <w:rFonts w:asciiTheme="majorBidi" w:hAnsiTheme="majorBidi" w:cstheme="majorBidi"/>
          <w:color w:val="000000"/>
          <w:sz w:val="24"/>
          <w:szCs w:val="24"/>
          <w:lang w:val="en-US"/>
        </w:rPr>
        <w:fldChar w:fldCharType="begin"/>
      </w:r>
      <w:r w:rsidR="00651D92">
        <w:rPr>
          <w:rFonts w:asciiTheme="majorBidi" w:hAnsiTheme="majorBidi" w:cstheme="majorBidi"/>
          <w:color w:val="000000"/>
          <w:sz w:val="24"/>
          <w:szCs w:val="24"/>
          <w:lang w:val="en-US"/>
        </w:rPr>
        <w:instrText xml:space="preserve"> ADDIN ZOTERO_ITEM CSL_CITATION {"citationID":"SgKf9eN7","properties":{"formattedCitation":"(Yanto, 2021, hlm. 235\\uc0\\u8211{}248)","plainCitation":"(Yanto, 2021, hlm. 235–248)","noteIndex":0},"citationItems":[{"id":13,"uris":["http://zotero.org/users/local/J8WbXIMO/items/32IQ9ETB"],"itemData":{"id":13,"type":"article-journal","container-title":"Nazhruna: Jurnal Pendidikan Islam 4","title":"Management Problems of Madrasah Diniah Takmiliyah Awaliyah  Rejang Lebong Old Religious Units in Memorizing Al-Qur’an Juz Amma","volume":"02","author":[{"family":"Yanto","given":"Murni"}],"issued":{"date-parts":[["2021"]]}},"locator":"235–248","label":"page"}],"schema":"https://github.com/citation-style-language/schema/raw/master/csl-citation.json"} </w:instrText>
      </w:r>
      <w:r w:rsidR="00651D92">
        <w:rPr>
          <w:rFonts w:asciiTheme="majorBidi" w:hAnsiTheme="majorBidi" w:cstheme="majorBidi"/>
          <w:color w:val="000000"/>
          <w:sz w:val="24"/>
          <w:szCs w:val="24"/>
          <w:lang w:val="en-US"/>
        </w:rPr>
        <w:fldChar w:fldCharType="separate"/>
      </w:r>
      <w:r w:rsidR="00651D92" w:rsidRPr="00651D92">
        <w:rPr>
          <w:rFonts w:ascii="Times New Roman" w:hAnsi="Times New Roman" w:cs="Times New Roman"/>
          <w:sz w:val="24"/>
          <w:szCs w:val="24"/>
        </w:rPr>
        <w:t>(Yanto, 2021, hlm. 235–248)</w:t>
      </w:r>
      <w:r w:rsidR="00651D92">
        <w:rPr>
          <w:rFonts w:asciiTheme="majorBidi" w:hAnsiTheme="majorBidi" w:cstheme="majorBidi"/>
          <w:color w:val="000000"/>
          <w:sz w:val="24"/>
          <w:szCs w:val="24"/>
          <w:lang w:val="en-US"/>
        </w:rPr>
        <w:fldChar w:fldCharType="end"/>
      </w:r>
      <w:r w:rsidR="00651D92">
        <w:rPr>
          <w:rFonts w:asciiTheme="majorBidi" w:hAnsiTheme="majorBidi" w:cstheme="majorBidi"/>
          <w:color w:val="000000"/>
          <w:sz w:val="24"/>
          <w:szCs w:val="24"/>
          <w:lang w:val="en-US"/>
        </w:rPr>
        <w:t>.</w:t>
      </w:r>
    </w:p>
    <w:p w:rsidR="00051904" w:rsidRPr="00401089" w:rsidRDefault="00051904" w:rsidP="007B13D1">
      <w:pPr>
        <w:pStyle w:val="NoSpacing"/>
        <w:ind w:firstLine="720"/>
        <w:jc w:val="both"/>
        <w:rPr>
          <w:rFonts w:asciiTheme="majorBidi" w:hAnsiTheme="majorBidi" w:cstheme="majorBidi"/>
          <w:color w:val="000000"/>
          <w:sz w:val="24"/>
          <w:szCs w:val="24"/>
          <w:lang w:val="en-US"/>
        </w:rPr>
      </w:pPr>
      <w:r w:rsidRPr="00401089">
        <w:rPr>
          <w:rFonts w:asciiTheme="majorBidi" w:hAnsiTheme="majorBidi" w:cstheme="majorBidi"/>
          <w:color w:val="000000"/>
          <w:sz w:val="24"/>
          <w:szCs w:val="24"/>
          <w:lang w:val="en-US"/>
        </w:rPr>
        <w:t xml:space="preserve">Ditinjau dari aspek psikologi, </w:t>
      </w:r>
      <w:r w:rsidR="009C6039" w:rsidRPr="009C6039">
        <w:rPr>
          <w:rFonts w:asciiTheme="majorBidi" w:hAnsiTheme="majorBidi" w:cstheme="majorBidi"/>
          <w:color w:val="000000"/>
          <w:sz w:val="24"/>
          <w:szCs w:val="24"/>
          <w:lang w:val="en-US"/>
        </w:rPr>
        <w:t xml:space="preserve">Kegiatan menghafal setara dengan proses mengingat (memori). </w:t>
      </w:r>
      <w:proofErr w:type="gramStart"/>
      <w:r w:rsidR="009C6039" w:rsidRPr="009C6039">
        <w:rPr>
          <w:rFonts w:asciiTheme="majorBidi" w:hAnsiTheme="majorBidi" w:cstheme="majorBidi"/>
          <w:color w:val="000000"/>
          <w:sz w:val="24"/>
          <w:szCs w:val="24"/>
          <w:lang w:val="en-US"/>
        </w:rPr>
        <w:t>Otak manusia menggunakan memori untuk memproses informasi kapan saja.</w:t>
      </w:r>
      <w:proofErr w:type="gramEnd"/>
      <w:r w:rsidR="009C6039" w:rsidRPr="009C6039">
        <w:rPr>
          <w:rFonts w:asciiTheme="majorBidi" w:hAnsiTheme="majorBidi" w:cstheme="majorBidi"/>
          <w:color w:val="000000"/>
          <w:sz w:val="24"/>
          <w:szCs w:val="24"/>
          <w:lang w:val="en-US"/>
        </w:rPr>
        <w:t xml:space="preserve"> Singkatnya, fungsi memori dalam tiga tahap: merekam, menyimpan, dan mengingat. Proses perekaman informasi menggunakan reseptor sensorik dan sirkuit saraf internal dikenal sebagai pengkodean. Sistem berikut adalah kapasitas, yang menentukan berapa lama data berada bersama kita, dalam struktur </w:t>
      </w:r>
      <w:proofErr w:type="gramStart"/>
      <w:r w:rsidR="009C6039" w:rsidRPr="009C6039">
        <w:rPr>
          <w:rFonts w:asciiTheme="majorBidi" w:hAnsiTheme="majorBidi" w:cstheme="majorBidi"/>
          <w:color w:val="000000"/>
          <w:sz w:val="24"/>
          <w:szCs w:val="24"/>
          <w:lang w:val="en-US"/>
        </w:rPr>
        <w:t>apa</w:t>
      </w:r>
      <w:proofErr w:type="gramEnd"/>
      <w:r w:rsidR="009C6039" w:rsidRPr="009C6039">
        <w:rPr>
          <w:rFonts w:asciiTheme="majorBidi" w:hAnsiTheme="majorBidi" w:cstheme="majorBidi"/>
          <w:color w:val="000000"/>
          <w:sz w:val="24"/>
          <w:szCs w:val="24"/>
          <w:lang w:val="en-US"/>
        </w:rPr>
        <w:t xml:space="preserve"> dan di mana. </w:t>
      </w:r>
      <w:proofErr w:type="gramStart"/>
      <w:r w:rsidR="009C6039" w:rsidRPr="009C6039">
        <w:rPr>
          <w:rFonts w:asciiTheme="majorBidi" w:hAnsiTheme="majorBidi" w:cstheme="majorBidi"/>
          <w:color w:val="000000"/>
          <w:sz w:val="24"/>
          <w:szCs w:val="24"/>
          <w:lang w:val="en-US"/>
        </w:rPr>
        <w:t>Ada opsi penyimpanan aktif atau pasif.</w:t>
      </w:r>
      <w:proofErr w:type="gramEnd"/>
      <w:r w:rsidR="009C6039" w:rsidRPr="009C6039">
        <w:rPr>
          <w:rFonts w:asciiTheme="majorBidi" w:hAnsiTheme="majorBidi" w:cstheme="majorBidi"/>
          <w:color w:val="000000"/>
          <w:sz w:val="24"/>
          <w:szCs w:val="24"/>
          <w:lang w:val="en-US"/>
        </w:rPr>
        <w:t xml:space="preserve"> </w:t>
      </w:r>
      <w:proofErr w:type="gramStart"/>
      <w:r w:rsidR="009C6039" w:rsidRPr="009C6039">
        <w:rPr>
          <w:rFonts w:asciiTheme="majorBidi" w:hAnsiTheme="majorBidi" w:cstheme="majorBidi"/>
          <w:color w:val="000000"/>
          <w:sz w:val="24"/>
          <w:szCs w:val="24"/>
          <w:lang w:val="en-US"/>
        </w:rPr>
        <w:t>Ketika lebih banyak informasi ditambahkan, itu dianggap aktif; jika tidak, itu pasif.</w:t>
      </w:r>
      <w:proofErr w:type="gramEnd"/>
      <w:r w:rsidR="009C6039" w:rsidRPr="009C6039">
        <w:rPr>
          <w:rFonts w:asciiTheme="majorBidi" w:hAnsiTheme="majorBidi" w:cstheme="majorBidi"/>
          <w:color w:val="000000"/>
          <w:sz w:val="24"/>
          <w:szCs w:val="24"/>
          <w:lang w:val="en-US"/>
        </w:rPr>
        <w:t xml:space="preserve"> Langkah </w:t>
      </w:r>
      <w:r w:rsidR="009C6039" w:rsidRPr="009C6039">
        <w:rPr>
          <w:rFonts w:asciiTheme="majorBidi" w:hAnsiTheme="majorBidi" w:cstheme="majorBidi"/>
          <w:color w:val="000000"/>
          <w:sz w:val="24"/>
          <w:szCs w:val="24"/>
          <w:lang w:val="en-US"/>
        </w:rPr>
        <w:lastRenderedPageBreak/>
        <w:t>selanjutnya adalah pengambilan, atau, menggunakan bahasa sehari-hari, mengingat kembali informasi yang diingat sebelumnya</w:t>
      </w:r>
      <w:r w:rsidRPr="00401089">
        <w:rPr>
          <w:rFonts w:asciiTheme="majorBidi" w:hAnsiTheme="majorBidi" w:cstheme="majorBidi"/>
          <w:color w:val="000000"/>
          <w:sz w:val="24"/>
          <w:szCs w:val="24"/>
          <w:lang w:val="en-US"/>
        </w:rPr>
        <w:t>.</w:t>
      </w:r>
      <w:r w:rsidR="00651D92">
        <w:rPr>
          <w:rFonts w:asciiTheme="majorBidi" w:hAnsiTheme="majorBidi" w:cstheme="majorBidi"/>
          <w:color w:val="000000"/>
          <w:sz w:val="24"/>
          <w:szCs w:val="24"/>
          <w:lang w:val="en-US"/>
        </w:rPr>
        <w:fldChar w:fldCharType="begin"/>
      </w:r>
      <w:r w:rsidR="00651D92">
        <w:rPr>
          <w:rFonts w:asciiTheme="majorBidi" w:hAnsiTheme="majorBidi" w:cstheme="majorBidi"/>
          <w:color w:val="000000"/>
          <w:sz w:val="24"/>
          <w:szCs w:val="24"/>
          <w:lang w:val="en-US"/>
        </w:rPr>
        <w:instrText xml:space="preserve"> ADDIN ZOTERO_ITEM CSL_CITATION {"citationID":"gTpbAYpH","properties":{"formattedCitation":"(Munjahid, 2007, hlm. 18)","plainCitation":"(Munjahid, 2007, hlm. 18)","noteIndex":0},"citationItems":[{"id":21,"uris":["http://zotero.org/users/local/J8WbXIMO/items/297ID7F7"],"itemData":{"id":21,"type":"book","event-place":"Yogyakarta","publisher":"Idea Press","publisher-place":"Yogyakarta","title":"Strategi Menghafal Al-Qur’an 10 Bulan","author":[{"family":"Munjahid","given":""}],"issued":{"date-parts":[["2007"]]}},"locator":"18","label":"page"}],"schema":"https://github.com/citation-style-language/schema/raw/master/csl-citation.json"} </w:instrText>
      </w:r>
      <w:r w:rsidR="00651D92">
        <w:rPr>
          <w:rFonts w:asciiTheme="majorBidi" w:hAnsiTheme="majorBidi" w:cstheme="majorBidi"/>
          <w:color w:val="000000"/>
          <w:sz w:val="24"/>
          <w:szCs w:val="24"/>
          <w:lang w:val="en-US"/>
        </w:rPr>
        <w:fldChar w:fldCharType="separate"/>
      </w:r>
      <w:r w:rsidR="00651D92" w:rsidRPr="00651D92">
        <w:rPr>
          <w:rFonts w:ascii="Times New Roman" w:hAnsi="Times New Roman" w:cs="Times New Roman"/>
          <w:sz w:val="24"/>
        </w:rPr>
        <w:t>(Munjahid, 2007, hlm. 18)</w:t>
      </w:r>
      <w:r w:rsidR="00651D92">
        <w:rPr>
          <w:rFonts w:asciiTheme="majorBidi" w:hAnsiTheme="majorBidi" w:cstheme="majorBidi"/>
          <w:color w:val="000000"/>
          <w:sz w:val="24"/>
          <w:szCs w:val="24"/>
          <w:lang w:val="en-US"/>
        </w:rPr>
        <w:fldChar w:fldCharType="end"/>
      </w:r>
    </w:p>
    <w:p w:rsidR="00AB0349" w:rsidRPr="00401089" w:rsidRDefault="003B4E46" w:rsidP="007B13D1">
      <w:pPr>
        <w:pStyle w:val="NoSpacing"/>
        <w:ind w:firstLine="720"/>
        <w:jc w:val="both"/>
        <w:rPr>
          <w:rFonts w:asciiTheme="majorBidi" w:hAnsiTheme="majorBidi" w:cstheme="majorBidi"/>
          <w:color w:val="000000"/>
          <w:sz w:val="24"/>
          <w:szCs w:val="24"/>
          <w:lang w:val="en-US"/>
        </w:rPr>
      </w:pPr>
      <w:r>
        <w:rPr>
          <w:rFonts w:asciiTheme="majorBidi" w:hAnsiTheme="majorBidi" w:cstheme="majorBidi"/>
          <w:color w:val="000000"/>
          <w:sz w:val="24"/>
          <w:szCs w:val="24"/>
          <w:lang w:val="en-US"/>
        </w:rPr>
        <w:t>Begitupula dalam menghafal A</w:t>
      </w:r>
      <w:r w:rsidR="00AB0349" w:rsidRPr="00401089">
        <w:rPr>
          <w:rFonts w:asciiTheme="majorBidi" w:hAnsiTheme="majorBidi" w:cstheme="majorBidi"/>
          <w:color w:val="000000"/>
          <w:sz w:val="24"/>
          <w:szCs w:val="24"/>
          <w:lang w:val="en-US"/>
        </w:rPr>
        <w:t xml:space="preserve">l-Qur’an, informasi yang baru saja diterima melalui membaca atau dengan teknik-teknik yang biasa digunakan dalam proses menghafal al-Qur’an juga terdapat tiga tahapan antara lain perekaman, penyimpanan dan pemanggilan. </w:t>
      </w:r>
      <w:proofErr w:type="gramStart"/>
      <w:r w:rsidR="00AB0349" w:rsidRPr="00401089">
        <w:rPr>
          <w:rFonts w:asciiTheme="majorBidi" w:hAnsiTheme="majorBidi" w:cstheme="majorBidi"/>
          <w:color w:val="000000"/>
          <w:sz w:val="24"/>
          <w:szCs w:val="24"/>
          <w:lang w:val="en-US"/>
        </w:rPr>
        <w:t xml:space="preserve">Perekaman terlihat ketika para siswa peserta </w:t>
      </w:r>
      <w:r w:rsidR="00884146">
        <w:rPr>
          <w:rFonts w:asciiTheme="majorBidi" w:hAnsiTheme="majorBidi" w:cstheme="majorBidi"/>
          <w:color w:val="000000"/>
          <w:sz w:val="24"/>
          <w:szCs w:val="24"/>
          <w:lang w:val="en-US"/>
        </w:rPr>
        <w:t>halaqah</w:t>
      </w:r>
      <w:r>
        <w:rPr>
          <w:rFonts w:asciiTheme="majorBidi" w:hAnsiTheme="majorBidi" w:cstheme="majorBidi"/>
          <w:color w:val="000000"/>
          <w:sz w:val="24"/>
          <w:szCs w:val="24"/>
          <w:lang w:val="en-US"/>
        </w:rPr>
        <w:t xml:space="preserve"> </w:t>
      </w:r>
      <w:r w:rsidR="00A35445">
        <w:rPr>
          <w:rFonts w:asciiTheme="majorBidi" w:hAnsiTheme="majorBidi" w:cstheme="majorBidi"/>
          <w:color w:val="000000"/>
          <w:sz w:val="24"/>
          <w:szCs w:val="24"/>
          <w:lang w:val="en-US"/>
        </w:rPr>
        <w:t>tahfidz Al-Qur’an</w:t>
      </w:r>
      <w:r w:rsidR="00AB0349" w:rsidRPr="00401089">
        <w:rPr>
          <w:rFonts w:asciiTheme="majorBidi" w:hAnsiTheme="majorBidi" w:cstheme="majorBidi"/>
          <w:color w:val="000000"/>
          <w:sz w:val="24"/>
          <w:szCs w:val="24"/>
          <w:lang w:val="en-US"/>
        </w:rPr>
        <w:t xml:space="preserve"> </w:t>
      </w:r>
      <w:r>
        <w:rPr>
          <w:rFonts w:asciiTheme="majorBidi" w:hAnsiTheme="majorBidi" w:cstheme="majorBidi"/>
          <w:color w:val="000000"/>
          <w:sz w:val="24"/>
          <w:szCs w:val="24"/>
          <w:lang w:val="en-US"/>
        </w:rPr>
        <w:t>mencoba menghafalkan ayat-ayat A</w:t>
      </w:r>
      <w:r w:rsidR="00AB0349" w:rsidRPr="00401089">
        <w:rPr>
          <w:rFonts w:asciiTheme="majorBidi" w:hAnsiTheme="majorBidi" w:cstheme="majorBidi"/>
          <w:color w:val="000000"/>
          <w:sz w:val="24"/>
          <w:szCs w:val="24"/>
          <w:lang w:val="en-US"/>
        </w:rPr>
        <w:t>l-Qur’an yang dilakukan secara terus menerus sehingga pada akhirnya masuk dalam tahap penyimpanan pada otak memori dalam jangka pendek dan jangka panjang selanjutnya pada fase pemanggilan memori yang telah tersimpan yaitu pada saat siswa mentasmi’kan hafalannya.</w:t>
      </w:r>
      <w:proofErr w:type="gramEnd"/>
    </w:p>
    <w:p w:rsidR="00C82DB7" w:rsidRPr="00401089" w:rsidRDefault="00C82DB7" w:rsidP="007B13D1">
      <w:pPr>
        <w:pStyle w:val="NoSpacing"/>
        <w:ind w:firstLine="720"/>
        <w:jc w:val="both"/>
        <w:rPr>
          <w:rFonts w:asciiTheme="majorBidi" w:hAnsiTheme="majorBidi" w:cstheme="majorBidi"/>
          <w:sz w:val="24"/>
          <w:szCs w:val="24"/>
        </w:rPr>
      </w:pPr>
      <w:r w:rsidRPr="00401089">
        <w:rPr>
          <w:rFonts w:asciiTheme="majorBidi" w:hAnsiTheme="majorBidi" w:cstheme="majorBidi"/>
          <w:sz w:val="24"/>
          <w:szCs w:val="24"/>
        </w:rPr>
        <w:t xml:space="preserve">Istilah </w:t>
      </w:r>
      <w:r w:rsidRPr="00401089">
        <w:rPr>
          <w:rFonts w:asciiTheme="majorBidi" w:hAnsiTheme="majorBidi" w:cstheme="majorBidi"/>
          <w:i/>
          <w:iCs/>
          <w:sz w:val="24"/>
          <w:szCs w:val="24"/>
        </w:rPr>
        <w:t xml:space="preserve">Tahfidz al-Qur’an </w:t>
      </w:r>
      <w:r w:rsidRPr="00401089">
        <w:rPr>
          <w:rFonts w:asciiTheme="majorBidi" w:hAnsiTheme="majorBidi" w:cstheme="majorBidi"/>
          <w:sz w:val="24"/>
          <w:szCs w:val="24"/>
        </w:rPr>
        <w:t xml:space="preserve">merupakan gabungan dari </w:t>
      </w:r>
      <w:r w:rsidR="003B4E46">
        <w:rPr>
          <w:rFonts w:asciiTheme="majorBidi" w:hAnsiTheme="majorBidi" w:cstheme="majorBidi"/>
          <w:i/>
          <w:iCs/>
          <w:sz w:val="24"/>
          <w:szCs w:val="24"/>
        </w:rPr>
        <w:t xml:space="preserve">tahfidz dan </w:t>
      </w:r>
      <w:r w:rsidR="003B4E46">
        <w:rPr>
          <w:rFonts w:asciiTheme="majorBidi" w:hAnsiTheme="majorBidi" w:cstheme="majorBidi"/>
          <w:i/>
          <w:iCs/>
          <w:sz w:val="24"/>
          <w:szCs w:val="24"/>
          <w:lang w:val="en-US"/>
        </w:rPr>
        <w:t>A</w:t>
      </w:r>
      <w:r w:rsidRPr="00401089">
        <w:rPr>
          <w:rFonts w:asciiTheme="majorBidi" w:hAnsiTheme="majorBidi" w:cstheme="majorBidi"/>
          <w:i/>
          <w:iCs/>
          <w:sz w:val="24"/>
          <w:szCs w:val="24"/>
        </w:rPr>
        <w:t xml:space="preserve">l-Qur’an. Tahfidz </w:t>
      </w:r>
      <w:r w:rsidRPr="00401089">
        <w:rPr>
          <w:rFonts w:asciiTheme="majorBidi" w:hAnsiTheme="majorBidi" w:cstheme="majorBidi"/>
          <w:sz w:val="24"/>
          <w:szCs w:val="24"/>
        </w:rPr>
        <w:t>berarti memelihara, menjaga atatu menghafal. Sedangkan</w:t>
      </w:r>
      <w:r w:rsidR="003B4E46">
        <w:rPr>
          <w:rFonts w:asciiTheme="majorBidi" w:hAnsiTheme="majorBidi" w:cstheme="majorBidi"/>
          <w:sz w:val="24"/>
          <w:szCs w:val="24"/>
          <w:lang w:val="en-US"/>
        </w:rPr>
        <w:t xml:space="preserve"> </w:t>
      </w:r>
      <w:r w:rsidRPr="00401089">
        <w:rPr>
          <w:rFonts w:asciiTheme="majorBidi" w:hAnsiTheme="majorBidi" w:cstheme="majorBidi"/>
          <w:i/>
          <w:iCs/>
          <w:sz w:val="24"/>
          <w:szCs w:val="24"/>
        </w:rPr>
        <w:t xml:space="preserve">al-Qur’an </w:t>
      </w:r>
      <w:r w:rsidRPr="00401089">
        <w:rPr>
          <w:rFonts w:asciiTheme="majorBidi" w:hAnsiTheme="majorBidi" w:cstheme="majorBidi"/>
          <w:sz w:val="24"/>
          <w:szCs w:val="24"/>
        </w:rPr>
        <w:t xml:space="preserve">secara etimologi (asal kata) </w:t>
      </w:r>
      <w:r w:rsidRPr="00401089">
        <w:rPr>
          <w:rFonts w:asciiTheme="majorBidi" w:hAnsiTheme="majorBidi" w:cstheme="majorBidi"/>
          <w:i/>
          <w:iCs/>
          <w:sz w:val="24"/>
          <w:szCs w:val="24"/>
        </w:rPr>
        <w:t xml:space="preserve">al-Qur’an </w:t>
      </w:r>
      <w:r w:rsidRPr="00401089">
        <w:rPr>
          <w:rFonts w:asciiTheme="majorBidi" w:hAnsiTheme="majorBidi" w:cstheme="majorBidi"/>
          <w:sz w:val="24"/>
          <w:szCs w:val="24"/>
        </w:rPr>
        <w:t>berasal dari kata Arab</w:t>
      </w:r>
      <w:r w:rsidRPr="00401089">
        <w:rPr>
          <w:rFonts w:asciiTheme="majorBidi" w:hAnsiTheme="majorBidi" w:cstheme="majorBidi"/>
          <w:i/>
          <w:iCs/>
          <w:sz w:val="24"/>
          <w:szCs w:val="24"/>
        </w:rPr>
        <w:t xml:space="preserve">qaraa </w:t>
      </w:r>
      <w:r w:rsidRPr="00401089">
        <w:rPr>
          <w:rFonts w:asciiTheme="majorBidi" w:hAnsiTheme="majorBidi" w:cstheme="majorBidi"/>
          <w:sz w:val="24"/>
          <w:szCs w:val="24"/>
        </w:rPr>
        <w:t xml:space="preserve">( </w:t>
      </w:r>
      <w:r w:rsidRPr="00401089">
        <w:rPr>
          <w:rFonts w:asciiTheme="majorBidi" w:hAnsiTheme="majorBidi" w:cstheme="majorBidi"/>
          <w:sz w:val="24"/>
          <w:szCs w:val="24"/>
          <w:rtl/>
        </w:rPr>
        <w:t>قرأ</w:t>
      </w:r>
      <w:r w:rsidRPr="00401089">
        <w:rPr>
          <w:rFonts w:asciiTheme="majorBidi" w:hAnsiTheme="majorBidi" w:cstheme="majorBidi"/>
          <w:sz w:val="24"/>
          <w:szCs w:val="24"/>
        </w:rPr>
        <w:t xml:space="preserve"> ) yang berarti membaca, sedangkan al-Farra’ mengatakan bahwakata </w:t>
      </w:r>
      <w:r w:rsidRPr="00401089">
        <w:rPr>
          <w:rFonts w:asciiTheme="majorBidi" w:hAnsiTheme="majorBidi" w:cstheme="majorBidi"/>
          <w:i/>
          <w:iCs/>
          <w:sz w:val="24"/>
          <w:szCs w:val="24"/>
        </w:rPr>
        <w:t xml:space="preserve">al-Qur’an </w:t>
      </w:r>
      <w:r w:rsidRPr="00401089">
        <w:rPr>
          <w:rFonts w:asciiTheme="majorBidi" w:hAnsiTheme="majorBidi" w:cstheme="majorBidi"/>
          <w:sz w:val="24"/>
          <w:szCs w:val="24"/>
        </w:rPr>
        <w:t xml:space="preserve">berasal dari kata </w:t>
      </w:r>
      <w:r w:rsidRPr="00401089">
        <w:rPr>
          <w:rFonts w:asciiTheme="majorBidi" w:hAnsiTheme="majorBidi" w:cstheme="majorBidi"/>
          <w:i/>
          <w:iCs/>
          <w:sz w:val="24"/>
          <w:szCs w:val="24"/>
        </w:rPr>
        <w:t xml:space="preserve">qarain </w:t>
      </w:r>
      <w:r w:rsidRPr="00401089">
        <w:rPr>
          <w:rFonts w:asciiTheme="majorBidi" w:hAnsiTheme="majorBidi" w:cstheme="majorBidi"/>
          <w:sz w:val="24"/>
          <w:szCs w:val="24"/>
        </w:rPr>
        <w:t xml:space="preserve">( </w:t>
      </w:r>
      <w:r w:rsidRPr="00401089">
        <w:rPr>
          <w:rFonts w:asciiTheme="majorBidi" w:hAnsiTheme="majorBidi" w:cstheme="majorBidi"/>
          <w:sz w:val="24"/>
          <w:szCs w:val="24"/>
          <w:rtl/>
        </w:rPr>
        <w:t>قرائن</w:t>
      </w:r>
      <w:r w:rsidRPr="00401089">
        <w:rPr>
          <w:rFonts w:asciiTheme="majorBidi" w:hAnsiTheme="majorBidi" w:cstheme="majorBidi"/>
          <w:sz w:val="24"/>
          <w:szCs w:val="24"/>
        </w:rPr>
        <w:t xml:space="preserve"> ) jamak dari </w:t>
      </w:r>
      <w:r w:rsidRPr="00401089">
        <w:rPr>
          <w:rFonts w:asciiTheme="majorBidi" w:hAnsiTheme="majorBidi" w:cstheme="majorBidi"/>
          <w:i/>
          <w:iCs/>
          <w:sz w:val="24"/>
          <w:szCs w:val="24"/>
        </w:rPr>
        <w:t xml:space="preserve">qarinah </w:t>
      </w:r>
      <w:r w:rsidRPr="00401089">
        <w:rPr>
          <w:rFonts w:asciiTheme="majorBidi" w:hAnsiTheme="majorBidi" w:cstheme="majorBidi"/>
          <w:sz w:val="24"/>
          <w:szCs w:val="24"/>
        </w:rPr>
        <w:t>(</w:t>
      </w:r>
      <w:r w:rsidRPr="00401089">
        <w:rPr>
          <w:rFonts w:asciiTheme="majorBidi" w:hAnsiTheme="majorBidi" w:cstheme="majorBidi"/>
          <w:sz w:val="24"/>
          <w:szCs w:val="24"/>
          <w:rtl/>
        </w:rPr>
        <w:t>قرينة</w:t>
      </w:r>
      <w:r w:rsidRPr="00401089">
        <w:rPr>
          <w:rFonts w:asciiTheme="majorBidi" w:hAnsiTheme="majorBidi" w:cstheme="majorBidi"/>
          <w:sz w:val="24"/>
          <w:szCs w:val="24"/>
        </w:rPr>
        <w:t xml:space="preserve">)dengan makna berkait-kait, karena bagian </w:t>
      </w:r>
      <w:r w:rsidRPr="00401089">
        <w:rPr>
          <w:rFonts w:asciiTheme="majorBidi" w:hAnsiTheme="majorBidi" w:cstheme="majorBidi"/>
          <w:i/>
          <w:iCs/>
          <w:sz w:val="24"/>
          <w:szCs w:val="24"/>
        </w:rPr>
        <w:t xml:space="preserve">al-Qur’an </w:t>
      </w:r>
      <w:r w:rsidRPr="00401089">
        <w:rPr>
          <w:rFonts w:asciiTheme="majorBidi" w:hAnsiTheme="majorBidi" w:cstheme="majorBidi"/>
          <w:sz w:val="24"/>
          <w:szCs w:val="24"/>
        </w:rPr>
        <w:t xml:space="preserve">yang satuberkaitan dengan bagian yang lain. Al-Asy’ari mengidentifikasi etimologi </w:t>
      </w:r>
      <w:r w:rsidRPr="00401089">
        <w:rPr>
          <w:rFonts w:asciiTheme="majorBidi" w:hAnsiTheme="majorBidi" w:cstheme="majorBidi"/>
          <w:i/>
          <w:iCs/>
          <w:sz w:val="24"/>
          <w:szCs w:val="24"/>
        </w:rPr>
        <w:t xml:space="preserve">al-Qur’an </w:t>
      </w:r>
      <w:r w:rsidRPr="00401089">
        <w:rPr>
          <w:rFonts w:asciiTheme="majorBidi" w:hAnsiTheme="majorBidi" w:cstheme="majorBidi"/>
          <w:sz w:val="24"/>
          <w:szCs w:val="24"/>
        </w:rPr>
        <w:t xml:space="preserve">berasal dari kata qarn ( </w:t>
      </w:r>
      <w:r w:rsidRPr="00401089">
        <w:rPr>
          <w:rFonts w:asciiTheme="majorBidi" w:hAnsiTheme="majorBidi" w:cstheme="majorBidi"/>
          <w:sz w:val="24"/>
          <w:szCs w:val="24"/>
          <w:rtl/>
        </w:rPr>
        <w:t>نرق</w:t>
      </w:r>
      <w:r w:rsidRPr="00401089">
        <w:rPr>
          <w:rFonts w:asciiTheme="majorBidi" w:hAnsiTheme="majorBidi" w:cstheme="majorBidi"/>
          <w:sz w:val="24"/>
          <w:szCs w:val="24"/>
        </w:rPr>
        <w:t xml:space="preserve"> ) yang berarti gabungan dari berbagai</w:t>
      </w:r>
      <w:r w:rsidR="003B4E46">
        <w:rPr>
          <w:rFonts w:asciiTheme="majorBidi" w:hAnsiTheme="majorBidi" w:cstheme="majorBidi"/>
          <w:sz w:val="24"/>
          <w:szCs w:val="24"/>
          <w:lang w:val="en-US"/>
        </w:rPr>
        <w:t xml:space="preserve"> </w:t>
      </w:r>
      <w:r w:rsidRPr="00401089">
        <w:rPr>
          <w:rFonts w:asciiTheme="majorBidi" w:hAnsiTheme="majorBidi" w:cstheme="majorBidi"/>
          <w:sz w:val="24"/>
          <w:szCs w:val="24"/>
        </w:rPr>
        <w:t>ayat, surat dan sebagainya</w:t>
      </w:r>
      <w:r w:rsidR="001D7C51">
        <w:rPr>
          <w:rFonts w:asciiTheme="majorBidi" w:hAnsiTheme="majorBidi" w:cstheme="majorBidi"/>
          <w:sz w:val="24"/>
          <w:szCs w:val="24"/>
        </w:rPr>
        <w:fldChar w:fldCharType="begin"/>
      </w:r>
      <w:r w:rsidR="001D7C51">
        <w:rPr>
          <w:rFonts w:asciiTheme="majorBidi" w:hAnsiTheme="majorBidi" w:cstheme="majorBidi"/>
          <w:sz w:val="24"/>
          <w:szCs w:val="24"/>
        </w:rPr>
        <w:instrText xml:space="preserve"> ADDIN ZOTERO_ITEM CSL_CITATION {"citationID":"gYSVqz3e","properties":{"formattedCitation":"(Mahmud, 1999, hlm. 105)","plainCitation":"(Mahmud, 1999, hlm. 105)","noteIndex":0},"citationItems":[{"id":18,"uris":["http://zotero.org/users/local/J8WbXIMO/items/KDUYQEQM"],"itemData":{"id":18,"type":"book","event-place":"Jakarta","publisher":"Hidakarya Agung","publisher-place":"Jakarta","title":"Kamus Arab-Indonesia","author":[{"family":"Mahmud","given":"Yunus"}],"issued":{"date-parts":[["1999"]]}},"locator":"105","label":"page"}],"schema":"https://github.com/citation-style-language/schema/raw/master/csl-citation.json"} </w:instrText>
      </w:r>
      <w:r w:rsidR="001D7C51">
        <w:rPr>
          <w:rFonts w:asciiTheme="majorBidi" w:hAnsiTheme="majorBidi" w:cstheme="majorBidi"/>
          <w:sz w:val="24"/>
          <w:szCs w:val="24"/>
        </w:rPr>
        <w:fldChar w:fldCharType="separate"/>
      </w:r>
      <w:r w:rsidR="001D7C51" w:rsidRPr="001D7C51">
        <w:rPr>
          <w:rFonts w:ascii="Times New Roman" w:hAnsi="Times New Roman" w:cs="Times New Roman"/>
          <w:sz w:val="24"/>
        </w:rPr>
        <w:t>(Mahmud, 1999, hlm. 105)</w:t>
      </w:r>
      <w:r w:rsidR="001D7C51">
        <w:rPr>
          <w:rFonts w:asciiTheme="majorBidi" w:hAnsiTheme="majorBidi" w:cstheme="majorBidi"/>
          <w:sz w:val="24"/>
          <w:szCs w:val="24"/>
        </w:rPr>
        <w:fldChar w:fldCharType="end"/>
      </w:r>
    </w:p>
    <w:p w:rsidR="007B17AF" w:rsidRDefault="009C6039" w:rsidP="007B13D1">
      <w:pPr>
        <w:pStyle w:val="NoSpacing"/>
        <w:ind w:firstLine="720"/>
        <w:jc w:val="both"/>
        <w:rPr>
          <w:rFonts w:asciiTheme="majorBidi" w:hAnsiTheme="majorBidi" w:cstheme="majorBidi"/>
          <w:sz w:val="24"/>
          <w:szCs w:val="24"/>
          <w:lang w:val="en-US"/>
        </w:rPr>
      </w:pPr>
      <w:r w:rsidRPr="009C6039">
        <w:rPr>
          <w:rFonts w:asciiTheme="majorBidi" w:hAnsiTheme="majorBidi" w:cstheme="majorBidi"/>
          <w:sz w:val="24"/>
          <w:szCs w:val="24"/>
        </w:rPr>
        <w:t>Meskipun Alquran disebut sebagai firman Allah dan diwahyukan kepada Nabi Muhammad SAW dalam bahasa Arab oleh Jibril, isinya dijamin benar dan menjadi bukti kerasulannya. Ini termasuk hukum untuk semua orang, petunjuk ibadah, dan menganggap ibadah ketika membacanya. Mereka dikumpulkan dalam mushaf yang dimulai dengan surah al-Fatihah dan diakhiri dengan surah an-Nas, yang diriwayatkan kepada kita melalui</w:t>
      </w:r>
      <w:r>
        <w:rPr>
          <w:rFonts w:asciiTheme="majorBidi" w:hAnsiTheme="majorBidi" w:cstheme="majorBidi"/>
          <w:sz w:val="24"/>
          <w:szCs w:val="24"/>
          <w:lang w:val="en-US"/>
        </w:rPr>
        <w:t>.</w:t>
      </w:r>
      <w:r w:rsidR="00AF6C43">
        <w:rPr>
          <w:rFonts w:asciiTheme="majorBidi" w:hAnsiTheme="majorBidi" w:cstheme="majorBidi"/>
          <w:sz w:val="24"/>
          <w:szCs w:val="24"/>
          <w:lang w:val="en-US"/>
        </w:rPr>
        <w:fldChar w:fldCharType="begin"/>
      </w:r>
      <w:r w:rsidR="00AF6C43">
        <w:rPr>
          <w:rFonts w:asciiTheme="majorBidi" w:hAnsiTheme="majorBidi" w:cstheme="majorBidi"/>
          <w:sz w:val="24"/>
          <w:szCs w:val="24"/>
          <w:lang w:val="en-US"/>
        </w:rPr>
        <w:instrText xml:space="preserve"> ADDIN ZOTERO_ITEM CSL_CITATION {"citationID":"gOiQhmbZ","properties":{"formattedCitation":"(Al-Wahab al-Khallaf, 1972, hlm. 30)","plainCitation":"(Al-Wahab al-Khallaf, 1972, hlm. 30)","noteIndex":0},"citationItems":[{"id":24,"uris":["http://zotero.org/users/local/J8WbXIMO/items/2MYMGBJY"],"itemData":{"id":24,"type":"book","event-place":"Jakarta","publisher":"Majlis al-‘Ala al-Indonesia li al-Da’wah al-Islamiyah","publisher-place":"Jakarta","title":"‘Ilm Ushul al-Fiqh","author":[{"family":"Al-Wahab al-Khallaf","given":"Abd"}],"issued":{"date-parts":[["1972"]]}},"locator":"30","label":"page"}],"schema":"https://github.com/citation-style-language/schema/raw/master/csl-citation.json"} </w:instrText>
      </w:r>
      <w:r w:rsidR="00AF6C43">
        <w:rPr>
          <w:rFonts w:asciiTheme="majorBidi" w:hAnsiTheme="majorBidi" w:cstheme="majorBidi"/>
          <w:sz w:val="24"/>
          <w:szCs w:val="24"/>
          <w:lang w:val="en-US"/>
        </w:rPr>
        <w:fldChar w:fldCharType="separate"/>
      </w:r>
      <w:r w:rsidR="00AF6C43" w:rsidRPr="00AF6C43">
        <w:rPr>
          <w:rFonts w:ascii="Times New Roman" w:hAnsi="Times New Roman" w:cs="Times New Roman"/>
          <w:sz w:val="24"/>
        </w:rPr>
        <w:t>(Al-Wahab al-Khallaf, 1972, hlm. 30)</w:t>
      </w:r>
      <w:r w:rsidR="00AF6C43">
        <w:rPr>
          <w:rFonts w:asciiTheme="majorBidi" w:hAnsiTheme="majorBidi" w:cstheme="majorBidi"/>
          <w:sz w:val="24"/>
          <w:szCs w:val="24"/>
          <w:lang w:val="en-US"/>
        </w:rPr>
        <w:fldChar w:fldCharType="end"/>
      </w:r>
    </w:p>
    <w:p w:rsidR="00261BEE" w:rsidRPr="00261BEE" w:rsidRDefault="00261BEE" w:rsidP="00261BEE">
      <w:pPr>
        <w:pStyle w:val="NoSpacing"/>
        <w:ind w:left="993" w:firstLine="709"/>
        <w:jc w:val="both"/>
        <w:rPr>
          <w:rFonts w:asciiTheme="majorBidi" w:hAnsiTheme="majorBidi" w:cstheme="majorBidi"/>
          <w:sz w:val="24"/>
          <w:szCs w:val="24"/>
          <w:lang w:val="en-US"/>
        </w:rPr>
      </w:pPr>
    </w:p>
    <w:p w:rsidR="00AB0349" w:rsidRPr="00A941CF" w:rsidRDefault="00A50C48" w:rsidP="00A941CF">
      <w:pPr>
        <w:spacing w:after="60" w:line="240" w:lineRule="auto"/>
        <w:jc w:val="both"/>
        <w:rPr>
          <w:rFonts w:asciiTheme="majorBidi" w:hAnsiTheme="majorBidi" w:cstheme="majorBidi"/>
          <w:b/>
          <w:sz w:val="24"/>
          <w:szCs w:val="24"/>
          <w:lang w:val="en-US"/>
        </w:rPr>
      </w:pPr>
      <w:r>
        <w:rPr>
          <w:rFonts w:asciiTheme="majorBidi" w:hAnsiTheme="majorBidi" w:cstheme="majorBidi"/>
          <w:b/>
          <w:sz w:val="24"/>
          <w:szCs w:val="24"/>
          <w:lang w:val="en-US"/>
        </w:rPr>
        <w:t xml:space="preserve">Syarat-syarat </w:t>
      </w:r>
      <w:proofErr w:type="gramStart"/>
      <w:r>
        <w:rPr>
          <w:rFonts w:asciiTheme="majorBidi" w:hAnsiTheme="majorBidi" w:cstheme="majorBidi"/>
          <w:b/>
          <w:sz w:val="24"/>
          <w:szCs w:val="24"/>
          <w:lang w:val="en-US"/>
        </w:rPr>
        <w:t>menghafal  A</w:t>
      </w:r>
      <w:r w:rsidR="00AB0349" w:rsidRPr="00A941CF">
        <w:rPr>
          <w:rFonts w:asciiTheme="majorBidi" w:hAnsiTheme="majorBidi" w:cstheme="majorBidi"/>
          <w:b/>
          <w:sz w:val="24"/>
          <w:szCs w:val="24"/>
          <w:lang w:val="en-US"/>
        </w:rPr>
        <w:t>l</w:t>
      </w:r>
      <w:proofErr w:type="gramEnd"/>
      <w:r w:rsidR="00AB0349" w:rsidRPr="00A941CF">
        <w:rPr>
          <w:rFonts w:asciiTheme="majorBidi" w:hAnsiTheme="majorBidi" w:cstheme="majorBidi"/>
          <w:b/>
          <w:sz w:val="24"/>
          <w:szCs w:val="24"/>
          <w:lang w:val="en-US"/>
        </w:rPr>
        <w:t>-Qur’an</w:t>
      </w:r>
    </w:p>
    <w:p w:rsidR="00AB0349" w:rsidRPr="007C07DC" w:rsidRDefault="009C6039" w:rsidP="007C07DC">
      <w:pPr>
        <w:spacing w:after="60" w:line="240" w:lineRule="auto"/>
        <w:ind w:firstLine="720"/>
        <w:jc w:val="both"/>
        <w:rPr>
          <w:rFonts w:asciiTheme="majorBidi" w:hAnsiTheme="majorBidi" w:cstheme="majorBidi"/>
          <w:sz w:val="24"/>
          <w:szCs w:val="24"/>
          <w:lang w:val="en-US"/>
        </w:rPr>
      </w:pPr>
      <w:r w:rsidRPr="009C6039">
        <w:rPr>
          <w:rFonts w:asciiTheme="majorBidi" w:hAnsiTheme="majorBidi" w:cstheme="majorBidi"/>
          <w:sz w:val="24"/>
          <w:szCs w:val="24"/>
        </w:rPr>
        <w:t>Sebelum memulai proses menghafal Al-Qur'an, sejumlah prasyarat harus dipenuhi, di antaranya</w:t>
      </w:r>
      <w:r w:rsidR="00AB0349" w:rsidRPr="007C07DC">
        <w:rPr>
          <w:rFonts w:asciiTheme="majorBidi" w:hAnsiTheme="majorBidi" w:cstheme="majorBidi"/>
          <w:sz w:val="24"/>
          <w:szCs w:val="24"/>
        </w:rPr>
        <w:t>:</w:t>
      </w:r>
    </w:p>
    <w:p w:rsidR="009C6039" w:rsidRPr="009C6039" w:rsidRDefault="009C6039" w:rsidP="009C6039">
      <w:pPr>
        <w:pStyle w:val="ListParagraph"/>
        <w:numPr>
          <w:ilvl w:val="0"/>
          <w:numId w:val="35"/>
        </w:numPr>
        <w:spacing w:after="60" w:line="240" w:lineRule="auto"/>
        <w:ind w:left="426"/>
        <w:jc w:val="both"/>
        <w:rPr>
          <w:rFonts w:asciiTheme="majorBidi" w:hAnsiTheme="majorBidi" w:cstheme="majorBidi"/>
          <w:sz w:val="24"/>
          <w:szCs w:val="24"/>
        </w:rPr>
      </w:pPr>
      <w:r w:rsidRPr="009C6039">
        <w:rPr>
          <w:rFonts w:asciiTheme="majorBidi" w:hAnsiTheme="majorBidi" w:cstheme="majorBidi"/>
          <w:sz w:val="24"/>
          <w:szCs w:val="24"/>
        </w:rPr>
        <w:t>Mampu menyingkirkan ide, teori, atau masalah yang mungkin menghalangi.</w:t>
      </w:r>
    </w:p>
    <w:p w:rsidR="009C6039" w:rsidRPr="009C6039" w:rsidRDefault="009C6039" w:rsidP="009C6039">
      <w:pPr>
        <w:pStyle w:val="ListParagraph"/>
        <w:numPr>
          <w:ilvl w:val="0"/>
          <w:numId w:val="35"/>
        </w:numPr>
        <w:spacing w:after="60" w:line="240" w:lineRule="auto"/>
        <w:ind w:left="426"/>
        <w:jc w:val="both"/>
        <w:rPr>
          <w:rFonts w:asciiTheme="majorBidi" w:hAnsiTheme="majorBidi" w:cstheme="majorBidi"/>
          <w:sz w:val="24"/>
          <w:szCs w:val="24"/>
        </w:rPr>
      </w:pPr>
      <w:r w:rsidRPr="009C6039">
        <w:rPr>
          <w:rFonts w:asciiTheme="majorBidi" w:hAnsiTheme="majorBidi" w:cstheme="majorBidi"/>
          <w:sz w:val="24"/>
          <w:szCs w:val="24"/>
        </w:rPr>
        <w:t>Niatkan dengan tulus niat yang tulus dan tulus akan membawa seseorang ke tempat yang diinginkannya dan akan memperkuat serta melindungi kita dari segala tantangan yang mungkin muncul di sepanjang jalan.</w:t>
      </w:r>
    </w:p>
    <w:p w:rsidR="00A42A14" w:rsidRPr="00401089" w:rsidRDefault="009C6039" w:rsidP="009C6039">
      <w:pPr>
        <w:pStyle w:val="ListParagraph"/>
        <w:numPr>
          <w:ilvl w:val="0"/>
          <w:numId w:val="35"/>
        </w:numPr>
        <w:spacing w:after="60" w:line="240" w:lineRule="auto"/>
        <w:ind w:left="426"/>
        <w:contextualSpacing w:val="0"/>
        <w:jc w:val="both"/>
        <w:rPr>
          <w:rFonts w:asciiTheme="majorBidi" w:hAnsiTheme="majorBidi" w:cstheme="majorBidi"/>
          <w:sz w:val="24"/>
          <w:szCs w:val="24"/>
          <w:lang w:val="en-US"/>
        </w:rPr>
      </w:pPr>
      <w:r w:rsidRPr="009C6039">
        <w:rPr>
          <w:rFonts w:asciiTheme="majorBidi" w:hAnsiTheme="majorBidi" w:cstheme="majorBidi"/>
          <w:sz w:val="24"/>
          <w:szCs w:val="24"/>
        </w:rPr>
        <w:t>Memiliki keteguhan dan ketekunan, keteguhan dan kesabaran merupakan komponen penting bagi orang yang sedang mengamalkan al-qur'an karena dalam mengingat al-qur'an akan banyak hambatan, seperti kelelahan, kelelahan, gangguan lingkungan yang riuh. Dan itu juga bisa menjadi pengaruh yang meresahkan dari dalam hati kita sendiri dan kadang-kadang bahkan dihadapkan pada kesulitan mengingat pengulangan tertentu yang sulit untuk diingat dan yang jauh lebih sulit adalah menjaga koherensi dalam mengingat Al-Qur'an</w:t>
      </w:r>
      <w:r w:rsidR="00A42A14" w:rsidRPr="00401089">
        <w:rPr>
          <w:rFonts w:asciiTheme="majorBidi" w:hAnsiTheme="majorBidi" w:cstheme="majorBidi"/>
          <w:sz w:val="24"/>
          <w:szCs w:val="24"/>
          <w:lang w:val="en-US"/>
        </w:rPr>
        <w:t>.</w:t>
      </w:r>
    </w:p>
    <w:p w:rsidR="00A42A14" w:rsidRPr="007C07DC" w:rsidRDefault="009C6039" w:rsidP="007C07DC">
      <w:pPr>
        <w:spacing w:after="60" w:line="240" w:lineRule="auto"/>
        <w:ind w:left="180" w:firstLine="720"/>
        <w:jc w:val="both"/>
        <w:rPr>
          <w:rFonts w:asciiTheme="majorBidi" w:hAnsiTheme="majorBidi" w:cstheme="majorBidi"/>
          <w:sz w:val="24"/>
          <w:szCs w:val="24"/>
          <w:lang w:val="en-US"/>
        </w:rPr>
      </w:pPr>
      <w:proofErr w:type="gramStart"/>
      <w:r w:rsidRPr="009C6039">
        <w:rPr>
          <w:rFonts w:asciiTheme="majorBidi" w:hAnsiTheme="majorBidi" w:cstheme="majorBidi"/>
          <w:sz w:val="24"/>
          <w:szCs w:val="24"/>
          <w:lang w:val="en-US"/>
        </w:rPr>
        <w:t>Karena kunci utama keberhasilan dalam menghafal Al-Qur'an adalah ketekunan dalam menghafal dan mengulang-ulang ayat-ayat yang dihafalkan, diperlukan tekad dan kesabaran untuk selalu bisa menjaga hafalan.</w:t>
      </w:r>
      <w:proofErr w:type="gramEnd"/>
      <w:r w:rsidRPr="009C6039">
        <w:rPr>
          <w:rFonts w:asciiTheme="majorBidi" w:hAnsiTheme="majorBidi" w:cstheme="majorBidi"/>
          <w:sz w:val="24"/>
          <w:szCs w:val="24"/>
          <w:lang w:val="en-US"/>
        </w:rPr>
        <w:t xml:space="preserve"> Para </w:t>
      </w:r>
      <w:r w:rsidRPr="009C6039">
        <w:rPr>
          <w:rFonts w:asciiTheme="majorBidi" w:hAnsiTheme="majorBidi" w:cstheme="majorBidi"/>
          <w:sz w:val="24"/>
          <w:szCs w:val="24"/>
          <w:lang w:val="en-US"/>
        </w:rPr>
        <w:lastRenderedPageBreak/>
        <w:t>penghafal Al-Qur'an harus selalu memperhatikan hafalannya, sebagaimana yang selalu ditekankan oleh Nabi Muhammad SAW</w:t>
      </w:r>
      <w:r w:rsidR="00B45EA3" w:rsidRPr="007C07DC">
        <w:rPr>
          <w:rFonts w:asciiTheme="majorBidi" w:hAnsiTheme="majorBidi" w:cstheme="majorBidi"/>
          <w:sz w:val="24"/>
          <w:szCs w:val="24"/>
          <w:lang w:val="en-US"/>
        </w:rPr>
        <w:t>:</w:t>
      </w:r>
    </w:p>
    <w:p w:rsidR="00B45EA3" w:rsidRPr="00401089" w:rsidRDefault="00B45EA3" w:rsidP="007C07DC">
      <w:pPr>
        <w:pStyle w:val="ListParagraph"/>
        <w:numPr>
          <w:ilvl w:val="0"/>
          <w:numId w:val="36"/>
        </w:numPr>
        <w:spacing w:after="60" w:line="240" w:lineRule="auto"/>
        <w:ind w:left="450" w:hanging="270"/>
        <w:contextualSpacing w:val="0"/>
        <w:jc w:val="both"/>
        <w:rPr>
          <w:rFonts w:asciiTheme="majorBidi" w:hAnsiTheme="majorBidi" w:cstheme="majorBidi"/>
          <w:sz w:val="24"/>
          <w:szCs w:val="24"/>
          <w:lang w:val="en-US"/>
        </w:rPr>
      </w:pPr>
      <w:r w:rsidRPr="00401089">
        <w:rPr>
          <w:rFonts w:asciiTheme="majorBidi" w:hAnsiTheme="majorBidi" w:cstheme="majorBidi"/>
          <w:sz w:val="24"/>
          <w:szCs w:val="24"/>
          <w:lang w:val="en-US"/>
        </w:rPr>
        <w:t>Istiqomah</w:t>
      </w:r>
    </w:p>
    <w:p w:rsidR="00B45EA3" w:rsidRPr="007C07DC" w:rsidRDefault="009C6039" w:rsidP="007C07DC">
      <w:pPr>
        <w:spacing w:after="60" w:line="240" w:lineRule="auto"/>
        <w:ind w:left="180" w:firstLine="720"/>
        <w:jc w:val="both"/>
        <w:rPr>
          <w:rFonts w:asciiTheme="majorBidi" w:hAnsiTheme="majorBidi" w:cstheme="majorBidi"/>
          <w:sz w:val="24"/>
          <w:szCs w:val="24"/>
          <w:lang w:val="en-US"/>
        </w:rPr>
      </w:pPr>
      <w:proofErr w:type="gramStart"/>
      <w:r w:rsidRPr="009C6039">
        <w:rPr>
          <w:rFonts w:asciiTheme="majorBidi" w:hAnsiTheme="majorBidi" w:cstheme="majorBidi"/>
          <w:sz w:val="24"/>
          <w:szCs w:val="24"/>
          <w:lang w:val="en-US"/>
        </w:rPr>
        <w:t>Istiqomah artinya istiqomah, tidak hanya secara lisan tetapi juga istiqomah (anggota tubuh dan perbuatan) secara menyeluruh, yang berarti konsisten dalam menghafal Al-Qur'an.</w:t>
      </w:r>
      <w:proofErr w:type="gramEnd"/>
      <w:r w:rsidRPr="009C6039">
        <w:rPr>
          <w:rFonts w:asciiTheme="majorBidi" w:hAnsiTheme="majorBidi" w:cstheme="majorBidi"/>
          <w:sz w:val="24"/>
          <w:szCs w:val="24"/>
          <w:lang w:val="en-US"/>
        </w:rPr>
        <w:t xml:space="preserve"> Seseorang yang konsisten menghafal Al-Qur'an </w:t>
      </w:r>
      <w:proofErr w:type="gramStart"/>
      <w:r w:rsidRPr="009C6039">
        <w:rPr>
          <w:rFonts w:asciiTheme="majorBidi" w:hAnsiTheme="majorBidi" w:cstheme="majorBidi"/>
          <w:sz w:val="24"/>
          <w:szCs w:val="24"/>
          <w:lang w:val="en-US"/>
        </w:rPr>
        <w:t>akan</w:t>
      </w:r>
      <w:proofErr w:type="gramEnd"/>
      <w:r w:rsidRPr="009C6039">
        <w:rPr>
          <w:rFonts w:asciiTheme="majorBidi" w:hAnsiTheme="majorBidi" w:cstheme="majorBidi"/>
          <w:sz w:val="24"/>
          <w:szCs w:val="24"/>
          <w:lang w:val="en-US"/>
        </w:rPr>
        <w:t xml:space="preserve"> menghargai dan memanfaatkan waktunya dengan baik, yang akan berdampak signifikan pada intuisinya ketika memiliki waktu luang, mendorongnya untuk segera kembali kepada Al-Qur'an. Istiqomah, atau konsistensi yang baik, konsisten dan bertahan lama setelah batas </w:t>
      </w:r>
      <w:proofErr w:type="gramStart"/>
      <w:r w:rsidRPr="009C6039">
        <w:rPr>
          <w:rFonts w:asciiTheme="majorBidi" w:hAnsiTheme="majorBidi" w:cstheme="majorBidi"/>
          <w:sz w:val="24"/>
          <w:szCs w:val="24"/>
          <w:lang w:val="en-US"/>
        </w:rPr>
        <w:t>usia</w:t>
      </w:r>
      <w:proofErr w:type="gramEnd"/>
      <w:r w:rsidRPr="009C6039">
        <w:rPr>
          <w:rFonts w:asciiTheme="majorBidi" w:hAnsiTheme="majorBidi" w:cstheme="majorBidi"/>
          <w:sz w:val="24"/>
          <w:szCs w:val="24"/>
          <w:lang w:val="en-US"/>
        </w:rPr>
        <w:t xml:space="preserve"> tercapai</w:t>
      </w:r>
      <w:r w:rsidR="00B45EA3" w:rsidRPr="007C07DC">
        <w:rPr>
          <w:rFonts w:asciiTheme="majorBidi" w:hAnsiTheme="majorBidi" w:cstheme="majorBidi"/>
          <w:sz w:val="24"/>
          <w:szCs w:val="24"/>
          <w:lang w:val="en-US"/>
        </w:rPr>
        <w:t>.</w:t>
      </w:r>
    </w:p>
    <w:p w:rsidR="00B45EA3" w:rsidRPr="00401089" w:rsidRDefault="00B45EA3" w:rsidP="00C14A74">
      <w:pPr>
        <w:pStyle w:val="ListParagraph"/>
        <w:numPr>
          <w:ilvl w:val="0"/>
          <w:numId w:val="36"/>
        </w:numPr>
        <w:spacing w:after="60" w:line="240" w:lineRule="auto"/>
        <w:ind w:left="540"/>
        <w:contextualSpacing w:val="0"/>
        <w:jc w:val="both"/>
        <w:rPr>
          <w:rFonts w:asciiTheme="majorBidi" w:hAnsiTheme="majorBidi" w:cstheme="majorBidi"/>
          <w:sz w:val="24"/>
          <w:szCs w:val="24"/>
          <w:lang w:val="en-US"/>
        </w:rPr>
      </w:pPr>
      <w:r w:rsidRPr="00401089">
        <w:rPr>
          <w:rFonts w:asciiTheme="majorBidi" w:hAnsiTheme="majorBidi" w:cstheme="majorBidi"/>
          <w:sz w:val="24"/>
          <w:szCs w:val="24"/>
          <w:lang w:val="en-US"/>
        </w:rPr>
        <w:t>Menjauhkan diri dari maksiat dan sifat-sifat tercela</w:t>
      </w:r>
    </w:p>
    <w:p w:rsidR="00B45EA3" w:rsidRPr="00C14A74" w:rsidRDefault="00F14D80" w:rsidP="00C14A74">
      <w:pPr>
        <w:spacing w:after="60" w:line="240" w:lineRule="auto"/>
        <w:ind w:left="180" w:firstLine="720"/>
        <w:jc w:val="both"/>
        <w:rPr>
          <w:rFonts w:asciiTheme="majorBidi" w:hAnsiTheme="majorBidi" w:cstheme="majorBidi"/>
          <w:sz w:val="24"/>
          <w:szCs w:val="24"/>
          <w:lang w:val="en-US"/>
        </w:rPr>
      </w:pPr>
      <w:proofErr w:type="gramStart"/>
      <w:r w:rsidRPr="00F14D80">
        <w:rPr>
          <w:rFonts w:asciiTheme="majorBidi" w:hAnsiTheme="majorBidi" w:cstheme="majorBidi"/>
          <w:sz w:val="24"/>
          <w:szCs w:val="24"/>
          <w:lang w:val="en-US"/>
        </w:rPr>
        <w:t>Kemaksiatan dan perilaku tercela lainnya harus dihindari oleh umat Islam pada umumnya maupun para penghafal Al-Qur'an karena berdampak signifikan terhadap pertumbuhan spiritual dan dapat mengganggu ketenangan jiwa para penghafal Al-Qur'an.</w:t>
      </w:r>
      <w:proofErr w:type="gramEnd"/>
      <w:r w:rsidRPr="00F14D80">
        <w:rPr>
          <w:rFonts w:asciiTheme="majorBidi" w:hAnsiTheme="majorBidi" w:cstheme="majorBidi"/>
          <w:sz w:val="24"/>
          <w:szCs w:val="24"/>
          <w:lang w:val="en-US"/>
        </w:rPr>
        <w:t xml:space="preserve"> Al-Qur'an memperingatkan bahwa hal itu akan menyabotase fokus dan konsistensi yang telah dikembangkan dengan cara ini</w:t>
      </w:r>
      <w:r w:rsidR="00AF6C43">
        <w:rPr>
          <w:rFonts w:asciiTheme="majorBidi" w:hAnsiTheme="majorBidi" w:cstheme="majorBidi"/>
          <w:sz w:val="24"/>
          <w:szCs w:val="24"/>
          <w:lang w:val="en-US"/>
        </w:rPr>
        <w:t xml:space="preserve"> </w:t>
      </w:r>
      <w:r w:rsidR="00AF6C43">
        <w:rPr>
          <w:rFonts w:asciiTheme="majorBidi" w:hAnsiTheme="majorBidi" w:cstheme="majorBidi"/>
          <w:sz w:val="24"/>
          <w:szCs w:val="24"/>
          <w:lang w:val="en-US"/>
        </w:rPr>
        <w:fldChar w:fldCharType="begin"/>
      </w:r>
      <w:r w:rsidR="00AF6C43">
        <w:rPr>
          <w:rFonts w:asciiTheme="majorBidi" w:hAnsiTheme="majorBidi" w:cstheme="majorBidi"/>
          <w:sz w:val="24"/>
          <w:szCs w:val="24"/>
          <w:lang w:val="en-US"/>
        </w:rPr>
        <w:instrText xml:space="preserve"> ADDIN ZOTERO_ITEM CSL_CITATION {"citationID":"rbsfW5O6","properties":{"formattedCitation":"(Hidayatullah, t.t., hlm. 32)","plainCitation":"(Hidayatullah, t.t., hlm. 32)","noteIndex":0},"citationItems":[{"id":25,"uris":["http://zotero.org/users/local/J8WbXIMO/items/MGYH9E4B"],"itemData":{"id":25,"type":"book","event-place":"Surakarta","publisher":"Yuma Pustaka","publisher-place":"Surakarta","title":"Pendidikan Karakter","author":[{"family":"Hidayatullah","given":"Furqon"}]},"locator":"32","label":"page"}],"schema":"https://github.com/citation-style-language/schema/raw/master/csl-citation.json"} </w:instrText>
      </w:r>
      <w:r w:rsidR="00AF6C43">
        <w:rPr>
          <w:rFonts w:asciiTheme="majorBidi" w:hAnsiTheme="majorBidi" w:cstheme="majorBidi"/>
          <w:sz w:val="24"/>
          <w:szCs w:val="24"/>
          <w:lang w:val="en-US"/>
        </w:rPr>
        <w:fldChar w:fldCharType="separate"/>
      </w:r>
      <w:r w:rsidR="00AF6C43" w:rsidRPr="00AF6C43">
        <w:rPr>
          <w:rFonts w:ascii="Times New Roman" w:hAnsi="Times New Roman" w:cs="Times New Roman"/>
          <w:sz w:val="24"/>
        </w:rPr>
        <w:t>(Hidayatullah, t.t., hlm. 32)</w:t>
      </w:r>
      <w:r w:rsidR="00AF6C43">
        <w:rPr>
          <w:rFonts w:asciiTheme="majorBidi" w:hAnsiTheme="majorBidi" w:cstheme="majorBidi"/>
          <w:sz w:val="24"/>
          <w:szCs w:val="24"/>
          <w:lang w:val="en-US"/>
        </w:rPr>
        <w:fldChar w:fldCharType="end"/>
      </w:r>
    </w:p>
    <w:p w:rsidR="0058604A" w:rsidRPr="00401089" w:rsidRDefault="0058604A" w:rsidP="00C14A74">
      <w:pPr>
        <w:pStyle w:val="ListParagraph"/>
        <w:spacing w:after="60" w:line="240" w:lineRule="auto"/>
        <w:ind w:left="1843" w:hanging="1663"/>
        <w:jc w:val="both"/>
        <w:rPr>
          <w:rFonts w:asciiTheme="majorBidi" w:hAnsiTheme="majorBidi" w:cstheme="majorBidi"/>
          <w:sz w:val="24"/>
          <w:szCs w:val="24"/>
          <w:lang w:val="en-US"/>
        </w:rPr>
      </w:pPr>
      <w:r w:rsidRPr="00401089">
        <w:rPr>
          <w:rFonts w:asciiTheme="majorBidi" w:hAnsiTheme="majorBidi" w:cstheme="majorBidi"/>
          <w:sz w:val="24"/>
          <w:szCs w:val="24"/>
          <w:lang w:val="en-US"/>
        </w:rPr>
        <w:t>c.</w:t>
      </w:r>
      <w:proofErr w:type="gramStart"/>
      <w:r w:rsidR="007B17AF">
        <w:rPr>
          <w:rFonts w:asciiTheme="majorBidi" w:hAnsiTheme="majorBidi" w:cstheme="majorBidi"/>
          <w:sz w:val="24"/>
          <w:szCs w:val="24"/>
        </w:rPr>
        <w:t>  </w:t>
      </w:r>
      <w:r w:rsidRPr="00401089">
        <w:rPr>
          <w:rFonts w:asciiTheme="majorBidi" w:hAnsiTheme="majorBidi" w:cstheme="majorBidi"/>
          <w:sz w:val="24"/>
          <w:szCs w:val="24"/>
          <w:lang w:val="en-US"/>
        </w:rPr>
        <w:t>Izin</w:t>
      </w:r>
      <w:proofErr w:type="gramEnd"/>
      <w:r w:rsidRPr="00401089">
        <w:rPr>
          <w:rFonts w:asciiTheme="majorBidi" w:hAnsiTheme="majorBidi" w:cstheme="majorBidi"/>
          <w:sz w:val="24"/>
          <w:szCs w:val="24"/>
          <w:lang w:val="en-US"/>
        </w:rPr>
        <w:t xml:space="preserve"> orang tua, wali atau suami</w:t>
      </w:r>
    </w:p>
    <w:p w:rsidR="0058604A" w:rsidRPr="00401089" w:rsidRDefault="0058604A" w:rsidP="00C14A74">
      <w:pPr>
        <w:pStyle w:val="ListParagraph"/>
        <w:spacing w:after="60" w:line="240" w:lineRule="auto"/>
        <w:ind w:left="1843" w:hanging="1663"/>
        <w:jc w:val="both"/>
        <w:rPr>
          <w:rFonts w:asciiTheme="majorBidi" w:hAnsiTheme="majorBidi" w:cstheme="majorBidi"/>
          <w:sz w:val="24"/>
          <w:szCs w:val="24"/>
          <w:lang w:val="en-US"/>
        </w:rPr>
      </w:pPr>
      <w:r w:rsidRPr="00401089">
        <w:rPr>
          <w:rFonts w:asciiTheme="majorBidi" w:hAnsiTheme="majorBidi" w:cstheme="majorBidi"/>
          <w:sz w:val="24"/>
          <w:szCs w:val="24"/>
          <w:lang w:val="en-US"/>
        </w:rPr>
        <w:t>d.</w:t>
      </w:r>
      <w:proofErr w:type="gramStart"/>
      <w:r w:rsidR="007B17AF">
        <w:rPr>
          <w:rFonts w:asciiTheme="majorBidi" w:hAnsiTheme="majorBidi" w:cstheme="majorBidi"/>
          <w:sz w:val="24"/>
          <w:szCs w:val="24"/>
        </w:rPr>
        <w:t> </w:t>
      </w:r>
      <w:r w:rsidRPr="00401089">
        <w:rPr>
          <w:rFonts w:asciiTheme="majorBidi" w:hAnsiTheme="majorBidi" w:cstheme="majorBidi"/>
          <w:sz w:val="24"/>
          <w:szCs w:val="24"/>
          <w:lang w:val="en-US"/>
        </w:rPr>
        <w:t xml:space="preserve"> Menentukan</w:t>
      </w:r>
      <w:proofErr w:type="gramEnd"/>
      <w:r w:rsidRPr="00401089">
        <w:rPr>
          <w:rFonts w:asciiTheme="majorBidi" w:hAnsiTheme="majorBidi" w:cstheme="majorBidi"/>
          <w:sz w:val="24"/>
          <w:szCs w:val="24"/>
          <w:lang w:val="en-US"/>
        </w:rPr>
        <w:t xml:space="preserve"> target hafalan. </w:t>
      </w:r>
    </w:p>
    <w:p w:rsidR="00F14D80" w:rsidRPr="00F14D80" w:rsidRDefault="00F14D80" w:rsidP="00F14D80">
      <w:pPr>
        <w:spacing w:after="60" w:line="240" w:lineRule="auto"/>
        <w:ind w:firstLine="720"/>
        <w:jc w:val="both"/>
        <w:rPr>
          <w:rFonts w:asciiTheme="majorBidi" w:hAnsiTheme="majorBidi" w:cstheme="majorBidi"/>
          <w:sz w:val="24"/>
          <w:szCs w:val="24"/>
          <w:lang w:val="en-US"/>
        </w:rPr>
      </w:pPr>
      <w:proofErr w:type="gramStart"/>
      <w:r w:rsidRPr="00F14D80">
        <w:rPr>
          <w:rFonts w:asciiTheme="majorBidi" w:hAnsiTheme="majorBidi" w:cstheme="majorBidi"/>
          <w:sz w:val="24"/>
          <w:szCs w:val="24"/>
          <w:lang w:val="en-US"/>
        </w:rPr>
        <w:t>Penghafal Al-Qur'an perlu menetapkan tujuan harian untuk menentukan berapa banyak waktu yang diperlukan untuk menyelesaikan program yang direncanakan.</w:t>
      </w:r>
      <w:proofErr w:type="gramEnd"/>
      <w:r w:rsidRPr="00F14D80">
        <w:rPr>
          <w:rFonts w:asciiTheme="majorBidi" w:hAnsiTheme="majorBidi" w:cstheme="majorBidi"/>
          <w:sz w:val="24"/>
          <w:szCs w:val="24"/>
          <w:lang w:val="en-US"/>
        </w:rPr>
        <w:t xml:space="preserve"> </w:t>
      </w:r>
      <w:proofErr w:type="gramStart"/>
      <w:r w:rsidRPr="00F14D80">
        <w:rPr>
          <w:rFonts w:asciiTheme="majorBidi" w:hAnsiTheme="majorBidi" w:cstheme="majorBidi"/>
          <w:sz w:val="24"/>
          <w:szCs w:val="24"/>
          <w:lang w:val="en-US"/>
        </w:rPr>
        <w:t>Tujuan ini hanyalah sebuah kerangka kerja yang dibangun sesuai dengan kemampuan dan waktu yang tersedia.</w:t>
      </w:r>
      <w:proofErr w:type="gramEnd"/>
      <w:r w:rsidRPr="00F14D80">
        <w:rPr>
          <w:rFonts w:asciiTheme="majorBidi" w:hAnsiTheme="majorBidi" w:cstheme="majorBidi"/>
          <w:sz w:val="24"/>
          <w:szCs w:val="24"/>
          <w:lang w:val="en-US"/>
        </w:rPr>
        <w:t xml:space="preserve"> </w:t>
      </w:r>
      <w:proofErr w:type="gramStart"/>
      <w:r w:rsidRPr="00F14D80">
        <w:rPr>
          <w:rFonts w:asciiTheme="majorBidi" w:hAnsiTheme="majorBidi" w:cstheme="majorBidi"/>
          <w:sz w:val="24"/>
          <w:szCs w:val="24"/>
          <w:lang w:val="en-US"/>
        </w:rPr>
        <w:t>Itu bukan aturan yang dipaksakan.</w:t>
      </w:r>
      <w:proofErr w:type="gramEnd"/>
    </w:p>
    <w:p w:rsidR="00F14D80" w:rsidRPr="00F14D80" w:rsidRDefault="00F14D80" w:rsidP="00F14D80">
      <w:pPr>
        <w:spacing w:after="60" w:line="240" w:lineRule="auto"/>
        <w:ind w:firstLine="720"/>
        <w:jc w:val="both"/>
        <w:rPr>
          <w:rFonts w:asciiTheme="majorBidi" w:hAnsiTheme="majorBidi" w:cstheme="majorBidi"/>
          <w:sz w:val="24"/>
          <w:szCs w:val="24"/>
          <w:lang w:val="en-US"/>
        </w:rPr>
      </w:pPr>
      <w:proofErr w:type="gramStart"/>
      <w:r w:rsidRPr="00F14D80">
        <w:rPr>
          <w:rFonts w:asciiTheme="majorBidi" w:hAnsiTheme="majorBidi" w:cstheme="majorBidi"/>
          <w:sz w:val="24"/>
          <w:szCs w:val="24"/>
          <w:lang w:val="en-US"/>
        </w:rPr>
        <w:t>Tujuan harian untuk menghafal satu halaman (satu wajah) dapat ditetapkan untuk penghafal dengan sisa waktu sekitar empat jam.</w:t>
      </w:r>
      <w:proofErr w:type="gramEnd"/>
      <w:r w:rsidRPr="00F14D80">
        <w:rPr>
          <w:rFonts w:asciiTheme="majorBidi" w:hAnsiTheme="majorBidi" w:cstheme="majorBidi"/>
          <w:sz w:val="24"/>
          <w:szCs w:val="24"/>
          <w:lang w:val="en-US"/>
        </w:rPr>
        <w:t xml:space="preserve"> </w:t>
      </w:r>
      <w:proofErr w:type="gramStart"/>
      <w:r w:rsidRPr="00F14D80">
        <w:rPr>
          <w:rFonts w:asciiTheme="majorBidi" w:hAnsiTheme="majorBidi" w:cstheme="majorBidi"/>
          <w:sz w:val="24"/>
          <w:szCs w:val="24"/>
          <w:lang w:val="en-US"/>
        </w:rPr>
        <w:t>Ukuran ideal untuk menghafal tambahan satu aspek adalah empat jam.</w:t>
      </w:r>
      <w:proofErr w:type="gramEnd"/>
    </w:p>
    <w:p w:rsidR="007D5884" w:rsidRDefault="00F14D80" w:rsidP="00F14D80">
      <w:pPr>
        <w:spacing w:after="60" w:line="240" w:lineRule="auto"/>
        <w:ind w:firstLine="720"/>
        <w:jc w:val="both"/>
        <w:rPr>
          <w:rFonts w:asciiTheme="majorBidi" w:hAnsiTheme="majorBidi" w:cstheme="majorBidi"/>
          <w:sz w:val="24"/>
          <w:szCs w:val="24"/>
          <w:lang w:val="en-US"/>
        </w:rPr>
      </w:pPr>
      <w:r w:rsidRPr="00F14D80">
        <w:rPr>
          <w:rFonts w:asciiTheme="majorBidi" w:hAnsiTheme="majorBidi" w:cstheme="majorBidi"/>
          <w:sz w:val="24"/>
          <w:szCs w:val="24"/>
          <w:lang w:val="en-US"/>
        </w:rPr>
        <w:t xml:space="preserve">Alokasi waktu dapat dibangun dengan menghafal satu jam di pagi hari dan satu jam lagi untuk konsolidasi di siang hari, serta mengulang (taktir) satu jam di siang hari dan satu jam di malam hari. </w:t>
      </w:r>
      <w:proofErr w:type="gramStart"/>
      <w:r w:rsidRPr="00F14D80">
        <w:rPr>
          <w:rFonts w:asciiTheme="majorBidi" w:hAnsiTheme="majorBidi" w:cstheme="majorBidi"/>
          <w:sz w:val="24"/>
          <w:szCs w:val="24"/>
          <w:lang w:val="en-US"/>
        </w:rPr>
        <w:t>Siang hari untuk takrir atau mengikuti hafalan baru; di malam hari, mengulang dari juz pertama sampai bagian terakhir yang dihafal secara terencana dan teratur, seperti setiap</w:t>
      </w:r>
      <w:r>
        <w:rPr>
          <w:rFonts w:asciiTheme="majorBidi" w:hAnsiTheme="majorBidi" w:cstheme="majorBidi"/>
          <w:sz w:val="24"/>
          <w:szCs w:val="24"/>
          <w:lang w:val="en-US"/>
        </w:rPr>
        <w:t xml:space="preserve"> hari</w:t>
      </w:r>
      <w:r w:rsidRPr="00F14D80">
        <w:rPr>
          <w:rFonts w:asciiTheme="majorBidi" w:hAnsiTheme="majorBidi" w:cstheme="majorBidi"/>
          <w:sz w:val="24"/>
          <w:szCs w:val="24"/>
          <w:lang w:val="en-US"/>
        </w:rPr>
        <w:t xml:space="preserve"> dua atau tiga </w:t>
      </w:r>
      <w:r w:rsidR="001132F9" w:rsidRPr="00C14A74">
        <w:rPr>
          <w:rFonts w:asciiTheme="majorBidi" w:hAnsiTheme="majorBidi" w:cstheme="majorBidi"/>
          <w:sz w:val="24"/>
          <w:szCs w:val="24"/>
        </w:rPr>
        <w:t>juz dan seterusnya.</w:t>
      </w:r>
      <w:proofErr w:type="gramEnd"/>
    </w:p>
    <w:p w:rsidR="00A941CF" w:rsidRPr="00A941CF" w:rsidRDefault="00A941CF" w:rsidP="00C14A74">
      <w:pPr>
        <w:spacing w:after="60" w:line="240" w:lineRule="auto"/>
        <w:ind w:firstLine="720"/>
        <w:jc w:val="both"/>
        <w:rPr>
          <w:rFonts w:asciiTheme="majorBidi" w:hAnsiTheme="majorBidi" w:cstheme="majorBidi"/>
          <w:sz w:val="24"/>
          <w:szCs w:val="24"/>
          <w:lang w:val="en-US"/>
        </w:rPr>
      </w:pPr>
    </w:p>
    <w:p w:rsidR="00C82DB7" w:rsidRPr="00A941CF" w:rsidRDefault="00727D5D" w:rsidP="00A941CF">
      <w:pPr>
        <w:spacing w:after="60" w:line="240" w:lineRule="auto"/>
        <w:jc w:val="both"/>
        <w:rPr>
          <w:rFonts w:asciiTheme="majorBidi" w:hAnsiTheme="majorBidi" w:cstheme="majorBidi"/>
          <w:b/>
          <w:sz w:val="24"/>
          <w:szCs w:val="24"/>
          <w:lang w:val="en-US"/>
        </w:rPr>
      </w:pPr>
      <w:r w:rsidRPr="00A941CF">
        <w:rPr>
          <w:rFonts w:asciiTheme="majorBidi" w:hAnsiTheme="majorBidi" w:cstheme="majorBidi"/>
          <w:b/>
          <w:sz w:val="24"/>
          <w:szCs w:val="24"/>
        </w:rPr>
        <w:t xml:space="preserve">Manfaat </w:t>
      </w:r>
      <w:r w:rsidRPr="00A941CF">
        <w:rPr>
          <w:rFonts w:asciiTheme="majorBidi" w:hAnsiTheme="majorBidi" w:cstheme="majorBidi"/>
          <w:b/>
          <w:sz w:val="24"/>
          <w:szCs w:val="24"/>
          <w:lang w:val="en-US"/>
        </w:rPr>
        <w:t xml:space="preserve">Manajemen </w:t>
      </w:r>
      <w:r w:rsidR="007D5884" w:rsidRPr="00A941CF">
        <w:rPr>
          <w:rFonts w:asciiTheme="majorBidi" w:hAnsiTheme="majorBidi" w:cstheme="majorBidi"/>
          <w:b/>
          <w:sz w:val="24"/>
          <w:szCs w:val="24"/>
          <w:lang w:val="en-US"/>
        </w:rPr>
        <w:t xml:space="preserve">Halaqah </w:t>
      </w:r>
      <w:r w:rsidR="006A64DE">
        <w:rPr>
          <w:rFonts w:asciiTheme="majorBidi" w:hAnsiTheme="majorBidi" w:cstheme="majorBidi"/>
          <w:b/>
          <w:sz w:val="24"/>
          <w:szCs w:val="24"/>
        </w:rPr>
        <w:t xml:space="preserve">Tahfidz </w:t>
      </w:r>
      <w:r w:rsidR="006A64DE">
        <w:rPr>
          <w:rFonts w:asciiTheme="majorBidi" w:hAnsiTheme="majorBidi" w:cstheme="majorBidi"/>
          <w:b/>
          <w:sz w:val="24"/>
          <w:szCs w:val="24"/>
          <w:lang w:val="en-US"/>
        </w:rPr>
        <w:t>A</w:t>
      </w:r>
      <w:r w:rsidR="00C82DB7" w:rsidRPr="00A941CF">
        <w:rPr>
          <w:rFonts w:asciiTheme="majorBidi" w:hAnsiTheme="majorBidi" w:cstheme="majorBidi"/>
          <w:b/>
          <w:sz w:val="24"/>
          <w:szCs w:val="24"/>
        </w:rPr>
        <w:t xml:space="preserve">l-Qur’an </w:t>
      </w:r>
    </w:p>
    <w:p w:rsidR="00C82DB7" w:rsidRPr="00401089" w:rsidRDefault="00727D5D" w:rsidP="00A941CF">
      <w:pPr>
        <w:autoSpaceDE w:val="0"/>
        <w:autoSpaceDN w:val="0"/>
        <w:adjustRightInd w:val="0"/>
        <w:spacing w:after="60" w:line="240" w:lineRule="auto"/>
        <w:ind w:firstLine="720"/>
        <w:jc w:val="both"/>
        <w:rPr>
          <w:rFonts w:asciiTheme="majorBidi" w:hAnsiTheme="majorBidi" w:cstheme="majorBidi"/>
          <w:sz w:val="24"/>
          <w:szCs w:val="24"/>
        </w:rPr>
      </w:pPr>
      <w:proofErr w:type="gramStart"/>
      <w:r>
        <w:rPr>
          <w:rFonts w:asciiTheme="majorBidi" w:hAnsiTheme="majorBidi" w:cstheme="majorBidi"/>
          <w:sz w:val="24"/>
          <w:szCs w:val="24"/>
          <w:lang w:val="en-US"/>
        </w:rPr>
        <w:t>Manajemen</w:t>
      </w:r>
      <w:r w:rsidR="00DE7A10">
        <w:rPr>
          <w:rFonts w:asciiTheme="majorBidi" w:hAnsiTheme="majorBidi" w:cstheme="majorBidi"/>
          <w:sz w:val="24"/>
          <w:szCs w:val="24"/>
        </w:rPr>
        <w:t xml:space="preserve"> </w:t>
      </w:r>
      <w:r w:rsidR="00F14D80" w:rsidRPr="00F14D80">
        <w:rPr>
          <w:rFonts w:asciiTheme="majorBidi" w:hAnsiTheme="majorBidi" w:cstheme="majorBidi"/>
          <w:sz w:val="24"/>
          <w:szCs w:val="24"/>
        </w:rPr>
        <w:t xml:space="preserve"> tahfidz</w:t>
      </w:r>
      <w:proofErr w:type="gramEnd"/>
      <w:r w:rsidR="00F14D80" w:rsidRPr="00F14D80">
        <w:rPr>
          <w:rFonts w:asciiTheme="majorBidi" w:hAnsiTheme="majorBidi" w:cstheme="majorBidi"/>
          <w:sz w:val="24"/>
          <w:szCs w:val="24"/>
        </w:rPr>
        <w:t xml:space="preserve"> Al-Qur'an berperan penting dalam pengembangan pendidikan agama Islam, baik di sekolah maupun di lingkungan non formal seperti TPA (Taman Pendidikan Al-Qur'an) dan pondok pesantren. Program Tahfidz Al-Qur'an mampu meningkatkan kualitas membaca dan menulis Al-Qur'an di kalangan anak-anak serta memperluas pengetahuan Islam mereka. Tahfidz Al-Qur'an dapat berperan langsung dalam pembentukan akhlak al-karimah sejak kecil. Pengelolaan tahfidz al-Qur’an dapat digunakan untuk memudahkan pendidik mengevaluasi ilmu agama yang diajarkan kepada peserta didik. Dengan membiasakan pendalaman kandungan Al-Qur’an dalam program tahfidz al-Qur’an, para pendidik dapat dengan mudah menjelaskan kitab-kitab </w:t>
      </w:r>
      <w:r w:rsidR="00F14D80" w:rsidRPr="00F14D80">
        <w:rPr>
          <w:rFonts w:asciiTheme="majorBidi" w:hAnsiTheme="majorBidi" w:cstheme="majorBidi"/>
          <w:sz w:val="24"/>
          <w:szCs w:val="24"/>
        </w:rPr>
        <w:lastRenderedPageBreak/>
        <w:t>agama yang menjadi acuan dalam mengkaji masalah-masalah agama Islam yang berbasis Al-Qur’an. Untuk memahami isi Al-Qur'an, seseorang harus berjuang untuk menjelaskan dalil-dalil dalam Al-Qur'an. Jika direnungkan betapa pentingnya menghafal Al-Qur'an, sangat mudah bagi setiap muslim untuk melakukannya, apalagi saat mereka masih kecil di bangku sekolah. Orang yang berakal dangkal tidak akan mampu memahami besarnya pahala yang akan diperoleh orang yang membaca dan menghafal Al-Qur'an. Pada hari kiamat nanti, Al-Qur'an akan membela para pembacanya. Dan membantu mereka yang mampu membaca, menghafal, mengamalkan, dan mengabarkannya. Menurut penciptanya, secara keseluruhan ada dua metodologi dalam menggunakan penyelenggaraan tahfidz al-Qur'an untuk pelatihan dan pembelajaran, khususnya</w:t>
      </w:r>
      <w:r w:rsidR="00C82DB7" w:rsidRPr="00401089">
        <w:rPr>
          <w:rFonts w:asciiTheme="majorBidi" w:hAnsiTheme="majorBidi" w:cstheme="majorBidi"/>
          <w:sz w:val="24"/>
          <w:szCs w:val="24"/>
        </w:rPr>
        <w:t>:</w:t>
      </w:r>
    </w:p>
    <w:p w:rsidR="00C82DB7" w:rsidRPr="00401089" w:rsidRDefault="00C82DB7" w:rsidP="00F14D80">
      <w:pPr>
        <w:pStyle w:val="ListParagraph"/>
        <w:numPr>
          <w:ilvl w:val="1"/>
          <w:numId w:val="6"/>
        </w:numPr>
        <w:autoSpaceDE w:val="0"/>
        <w:autoSpaceDN w:val="0"/>
        <w:adjustRightInd w:val="0"/>
        <w:spacing w:after="60" w:line="240" w:lineRule="auto"/>
        <w:ind w:left="426"/>
        <w:contextualSpacing w:val="0"/>
        <w:jc w:val="both"/>
        <w:rPr>
          <w:rFonts w:asciiTheme="majorBidi" w:hAnsiTheme="majorBidi" w:cstheme="majorBidi"/>
          <w:sz w:val="24"/>
          <w:szCs w:val="24"/>
        </w:rPr>
      </w:pPr>
      <w:r w:rsidRPr="00401089">
        <w:rPr>
          <w:rFonts w:asciiTheme="majorBidi" w:hAnsiTheme="majorBidi" w:cstheme="majorBidi"/>
          <w:sz w:val="24"/>
          <w:szCs w:val="24"/>
        </w:rPr>
        <w:t>Learning about Qur’</w:t>
      </w:r>
      <w:r w:rsidR="00DE7A10">
        <w:rPr>
          <w:rFonts w:asciiTheme="majorBidi" w:hAnsiTheme="majorBidi" w:cstheme="majorBidi"/>
          <w:sz w:val="24"/>
          <w:szCs w:val="24"/>
        </w:rPr>
        <w:t xml:space="preserve">an, </w:t>
      </w:r>
      <w:r w:rsidR="00F14D80" w:rsidRPr="00F14D80">
        <w:rPr>
          <w:rFonts w:asciiTheme="majorBidi" w:hAnsiTheme="majorBidi" w:cstheme="majorBidi"/>
          <w:sz w:val="24"/>
          <w:szCs w:val="24"/>
        </w:rPr>
        <w:t>dimana tujuan utamanya adalah untuk menghafal ayat-ayat Al-Qur'an. Al-Qur’an digunakan sebagai sarana pembelajaran, seperti ilmu Al-Qur’an. Artinya memasukkan Alquran ke dalam kurikulum madrasah diniyah</w:t>
      </w:r>
      <w:r w:rsidRPr="00401089">
        <w:rPr>
          <w:rFonts w:asciiTheme="majorBidi" w:hAnsiTheme="majorBidi" w:cstheme="majorBidi"/>
          <w:sz w:val="24"/>
          <w:szCs w:val="24"/>
        </w:rPr>
        <w:t>.</w:t>
      </w:r>
    </w:p>
    <w:p w:rsidR="007D5884" w:rsidRPr="00A941CF" w:rsidRDefault="00F14D80" w:rsidP="00F14D80">
      <w:pPr>
        <w:pStyle w:val="ListParagraph"/>
        <w:numPr>
          <w:ilvl w:val="0"/>
          <w:numId w:val="6"/>
        </w:numPr>
        <w:autoSpaceDE w:val="0"/>
        <w:autoSpaceDN w:val="0"/>
        <w:adjustRightInd w:val="0"/>
        <w:spacing w:after="60" w:line="240" w:lineRule="auto"/>
        <w:ind w:left="426"/>
        <w:contextualSpacing w:val="0"/>
        <w:jc w:val="both"/>
        <w:rPr>
          <w:rFonts w:asciiTheme="majorBidi" w:hAnsiTheme="majorBidi" w:cstheme="majorBidi"/>
          <w:sz w:val="24"/>
          <w:szCs w:val="24"/>
        </w:rPr>
      </w:pPr>
      <w:r>
        <w:rPr>
          <w:rFonts w:asciiTheme="majorBidi" w:hAnsiTheme="majorBidi" w:cstheme="majorBidi"/>
          <w:sz w:val="24"/>
          <w:szCs w:val="24"/>
          <w:lang w:val="en-US"/>
        </w:rPr>
        <w:t xml:space="preserve"> </w:t>
      </w:r>
      <w:r w:rsidR="00C82DB7" w:rsidRPr="00401089">
        <w:rPr>
          <w:rFonts w:asciiTheme="majorBidi" w:hAnsiTheme="majorBidi" w:cstheme="majorBidi"/>
          <w:sz w:val="24"/>
          <w:szCs w:val="24"/>
        </w:rPr>
        <w:t xml:space="preserve">Learning with Qur’an, </w:t>
      </w:r>
      <w:r w:rsidRPr="00F14D80">
        <w:rPr>
          <w:rFonts w:asciiTheme="majorBidi" w:hAnsiTheme="majorBidi" w:cstheme="majorBidi"/>
          <w:sz w:val="24"/>
          <w:szCs w:val="24"/>
        </w:rPr>
        <w:t>dimana untuk menghafal ayat-ayat yang menjadi dasar dari setiap topik yang dibahas di madrasah diniyah. Misalnya, pembahasan surah shalat, di mana siswa diminta untuk menghafalkan dalil-dalil yang berkaitan dengan shalat</w:t>
      </w:r>
      <w:r w:rsidR="00C82DB7" w:rsidRPr="00401089">
        <w:rPr>
          <w:rFonts w:asciiTheme="majorBidi" w:hAnsiTheme="majorBidi" w:cstheme="majorBidi"/>
          <w:sz w:val="24"/>
          <w:szCs w:val="24"/>
        </w:rPr>
        <w:t>.</w:t>
      </w:r>
    </w:p>
    <w:p w:rsidR="00A941CF" w:rsidRPr="0029031C" w:rsidRDefault="00A941CF" w:rsidP="00A941CF">
      <w:pPr>
        <w:pStyle w:val="ListParagraph"/>
        <w:autoSpaceDE w:val="0"/>
        <w:autoSpaceDN w:val="0"/>
        <w:adjustRightInd w:val="0"/>
        <w:spacing w:after="60" w:line="240" w:lineRule="auto"/>
        <w:ind w:left="450"/>
        <w:contextualSpacing w:val="0"/>
        <w:jc w:val="both"/>
        <w:rPr>
          <w:rFonts w:asciiTheme="majorBidi" w:hAnsiTheme="majorBidi" w:cstheme="majorBidi"/>
          <w:sz w:val="24"/>
          <w:szCs w:val="24"/>
        </w:rPr>
      </w:pPr>
    </w:p>
    <w:p w:rsidR="00C82DB7" w:rsidRPr="00A941CF" w:rsidRDefault="00C82DB7" w:rsidP="00A941CF">
      <w:pPr>
        <w:autoSpaceDE w:val="0"/>
        <w:autoSpaceDN w:val="0"/>
        <w:adjustRightInd w:val="0"/>
        <w:spacing w:after="60" w:line="240" w:lineRule="auto"/>
        <w:jc w:val="both"/>
        <w:rPr>
          <w:rFonts w:asciiTheme="majorBidi" w:hAnsiTheme="majorBidi" w:cstheme="majorBidi"/>
          <w:b/>
          <w:sz w:val="24"/>
          <w:szCs w:val="24"/>
        </w:rPr>
      </w:pPr>
      <w:r w:rsidRPr="00A941CF">
        <w:rPr>
          <w:rFonts w:asciiTheme="majorBidi" w:hAnsiTheme="majorBidi" w:cstheme="majorBidi"/>
          <w:b/>
          <w:sz w:val="24"/>
          <w:szCs w:val="24"/>
          <w:lang w:val="en-US"/>
        </w:rPr>
        <w:t xml:space="preserve">Tujuan Halaqah </w:t>
      </w:r>
      <w:r w:rsidR="00884146" w:rsidRPr="00A941CF">
        <w:rPr>
          <w:rFonts w:asciiTheme="majorBidi" w:hAnsiTheme="majorBidi" w:cstheme="majorBidi"/>
          <w:b/>
          <w:sz w:val="24"/>
          <w:szCs w:val="24"/>
          <w:lang w:val="en-US"/>
        </w:rPr>
        <w:t>Tahfidz Al-Qur’an</w:t>
      </w:r>
    </w:p>
    <w:p w:rsidR="00F14D80" w:rsidRPr="00F14D80" w:rsidRDefault="00F14D80" w:rsidP="00F14D80">
      <w:pPr>
        <w:autoSpaceDE w:val="0"/>
        <w:autoSpaceDN w:val="0"/>
        <w:adjustRightInd w:val="0"/>
        <w:spacing w:after="60" w:line="240" w:lineRule="auto"/>
        <w:ind w:firstLine="567"/>
        <w:jc w:val="both"/>
        <w:rPr>
          <w:rFonts w:asciiTheme="majorBidi" w:hAnsiTheme="majorBidi" w:cstheme="majorBidi"/>
          <w:sz w:val="24"/>
          <w:szCs w:val="24"/>
          <w:lang w:val="en-US"/>
        </w:rPr>
      </w:pPr>
      <w:proofErr w:type="gramStart"/>
      <w:r w:rsidRPr="00F14D80">
        <w:rPr>
          <w:rFonts w:asciiTheme="majorBidi" w:hAnsiTheme="majorBidi" w:cstheme="majorBidi"/>
          <w:sz w:val="24"/>
          <w:szCs w:val="24"/>
          <w:lang w:val="en-US"/>
        </w:rPr>
        <w:t>Tujuan Halaqah Tahfidz Al-Qur'an adalah untuk meningkatkan daya ingat siswa.</w:t>
      </w:r>
      <w:proofErr w:type="gramEnd"/>
      <w:r w:rsidRPr="00F14D80">
        <w:rPr>
          <w:rFonts w:asciiTheme="majorBidi" w:hAnsiTheme="majorBidi" w:cstheme="majorBidi"/>
          <w:sz w:val="24"/>
          <w:szCs w:val="24"/>
          <w:lang w:val="en-US"/>
        </w:rPr>
        <w:t xml:space="preserve"> Siswa </w:t>
      </w:r>
      <w:proofErr w:type="gramStart"/>
      <w:r w:rsidRPr="00F14D80">
        <w:rPr>
          <w:rFonts w:asciiTheme="majorBidi" w:hAnsiTheme="majorBidi" w:cstheme="majorBidi"/>
          <w:sz w:val="24"/>
          <w:szCs w:val="24"/>
          <w:lang w:val="en-US"/>
        </w:rPr>
        <w:t>akan</w:t>
      </w:r>
      <w:proofErr w:type="gramEnd"/>
      <w:r w:rsidRPr="00F14D80">
        <w:rPr>
          <w:rFonts w:asciiTheme="majorBidi" w:hAnsiTheme="majorBidi" w:cstheme="majorBidi"/>
          <w:sz w:val="24"/>
          <w:szCs w:val="24"/>
          <w:lang w:val="en-US"/>
        </w:rPr>
        <w:t xml:space="preserve"> membaca Al-Qur'an dengan intensitas yang lebih besar sebagai hasil dari kegiatan halaqah ini, dan diharapkan dari hasil membaca dan menghafal mereka sebelumnya, mereka akan memiliki kesan bahwa Allah SWT mengawasi mereka saat mereka pergi. </w:t>
      </w:r>
      <w:proofErr w:type="gramStart"/>
      <w:r w:rsidRPr="00F14D80">
        <w:rPr>
          <w:rFonts w:asciiTheme="majorBidi" w:hAnsiTheme="majorBidi" w:cstheme="majorBidi"/>
          <w:sz w:val="24"/>
          <w:szCs w:val="24"/>
          <w:lang w:val="en-US"/>
        </w:rPr>
        <w:t>kegiatan</w:t>
      </w:r>
      <w:proofErr w:type="gramEnd"/>
      <w:r w:rsidRPr="00F14D80">
        <w:rPr>
          <w:rFonts w:asciiTheme="majorBidi" w:hAnsiTheme="majorBidi" w:cstheme="majorBidi"/>
          <w:sz w:val="24"/>
          <w:szCs w:val="24"/>
          <w:lang w:val="en-US"/>
        </w:rPr>
        <w:t xml:space="preserve"> sehari-hari mereka.</w:t>
      </w:r>
    </w:p>
    <w:p w:rsidR="007B17AF" w:rsidRDefault="00F14D80" w:rsidP="00F14D80">
      <w:pPr>
        <w:autoSpaceDE w:val="0"/>
        <w:autoSpaceDN w:val="0"/>
        <w:adjustRightInd w:val="0"/>
        <w:spacing w:after="60" w:line="240" w:lineRule="auto"/>
        <w:ind w:firstLine="567"/>
        <w:jc w:val="both"/>
        <w:rPr>
          <w:rFonts w:asciiTheme="majorBidi" w:hAnsiTheme="majorBidi" w:cstheme="majorBidi"/>
          <w:sz w:val="24"/>
          <w:szCs w:val="24"/>
          <w:lang w:val="en-US"/>
        </w:rPr>
      </w:pPr>
      <w:r w:rsidRPr="00F14D80">
        <w:rPr>
          <w:rFonts w:asciiTheme="majorBidi" w:hAnsiTheme="majorBidi" w:cstheme="majorBidi"/>
          <w:sz w:val="24"/>
          <w:szCs w:val="24"/>
          <w:lang w:val="en-US"/>
        </w:rPr>
        <w:t xml:space="preserve">Diharapkan dengan sikap santri yang selalu merasa berada di bawah pengawasan Allah SWT akan menghasilkan pribadi santri yang berkepribadian muslim yang kuat (Syakhsiyah Islamiyah), generasi umat Islam yang siap mengemban amanah dakwah, dan generasi ukhuwah Islamiyah yang selalu bisa. </w:t>
      </w:r>
      <w:proofErr w:type="gramStart"/>
      <w:r w:rsidRPr="00F14D80">
        <w:rPr>
          <w:rFonts w:asciiTheme="majorBidi" w:hAnsiTheme="majorBidi" w:cstheme="majorBidi"/>
          <w:sz w:val="24"/>
          <w:szCs w:val="24"/>
          <w:lang w:val="en-US"/>
        </w:rPr>
        <w:t>bekerja</w:t>
      </w:r>
      <w:proofErr w:type="gramEnd"/>
      <w:r w:rsidRPr="00F14D80">
        <w:rPr>
          <w:rFonts w:asciiTheme="majorBidi" w:hAnsiTheme="majorBidi" w:cstheme="majorBidi"/>
          <w:sz w:val="24"/>
          <w:szCs w:val="24"/>
          <w:lang w:val="en-US"/>
        </w:rPr>
        <w:t xml:space="preserve"> sama dalam organisasi</w:t>
      </w:r>
      <w:r w:rsidR="00C82DB7" w:rsidRPr="00A941CF">
        <w:rPr>
          <w:rFonts w:asciiTheme="majorBidi" w:hAnsiTheme="majorBidi" w:cstheme="majorBidi"/>
          <w:sz w:val="24"/>
          <w:szCs w:val="24"/>
          <w:lang w:val="en-US"/>
        </w:rPr>
        <w:t xml:space="preserve"> (berjamaah).</w:t>
      </w:r>
    </w:p>
    <w:p w:rsidR="00FA7A11" w:rsidRPr="00A941CF" w:rsidRDefault="00FA7A11" w:rsidP="00F14D80">
      <w:pPr>
        <w:autoSpaceDE w:val="0"/>
        <w:autoSpaceDN w:val="0"/>
        <w:adjustRightInd w:val="0"/>
        <w:spacing w:after="60" w:line="240" w:lineRule="auto"/>
        <w:ind w:firstLine="567"/>
        <w:jc w:val="both"/>
        <w:rPr>
          <w:rFonts w:asciiTheme="majorBidi" w:hAnsiTheme="majorBidi" w:cstheme="majorBidi"/>
          <w:sz w:val="24"/>
          <w:szCs w:val="24"/>
        </w:rPr>
      </w:pPr>
    </w:p>
    <w:p w:rsidR="00C82DB7" w:rsidRPr="00D22216" w:rsidRDefault="00C82DB7" w:rsidP="00D22216">
      <w:pPr>
        <w:autoSpaceDE w:val="0"/>
        <w:autoSpaceDN w:val="0"/>
        <w:adjustRightInd w:val="0"/>
        <w:spacing w:after="60" w:line="240" w:lineRule="auto"/>
        <w:jc w:val="both"/>
        <w:rPr>
          <w:rFonts w:asciiTheme="majorBidi" w:hAnsiTheme="majorBidi" w:cstheme="majorBidi"/>
          <w:b/>
          <w:sz w:val="24"/>
          <w:szCs w:val="24"/>
          <w:lang w:val="en-US"/>
        </w:rPr>
      </w:pPr>
      <w:r w:rsidRPr="00D22216">
        <w:rPr>
          <w:rFonts w:asciiTheme="majorBidi" w:hAnsiTheme="majorBidi" w:cstheme="majorBidi"/>
          <w:b/>
          <w:sz w:val="24"/>
          <w:szCs w:val="24"/>
          <w:lang w:val="en-US"/>
        </w:rPr>
        <w:t>Fungsi Halaqah Tahf</w:t>
      </w:r>
      <w:r w:rsidR="00F33F23" w:rsidRPr="00D22216">
        <w:rPr>
          <w:rFonts w:asciiTheme="majorBidi" w:hAnsiTheme="majorBidi" w:cstheme="majorBidi"/>
          <w:b/>
          <w:sz w:val="24"/>
          <w:szCs w:val="24"/>
          <w:lang w:val="en-US"/>
        </w:rPr>
        <w:t>i</w:t>
      </w:r>
      <w:r w:rsidRPr="00D22216">
        <w:rPr>
          <w:rFonts w:asciiTheme="majorBidi" w:hAnsiTheme="majorBidi" w:cstheme="majorBidi"/>
          <w:b/>
          <w:sz w:val="24"/>
          <w:szCs w:val="24"/>
          <w:lang w:val="en-US"/>
        </w:rPr>
        <w:t>dz</w:t>
      </w:r>
      <w:r w:rsidR="00F33F23" w:rsidRPr="00D22216">
        <w:rPr>
          <w:rFonts w:asciiTheme="majorBidi" w:hAnsiTheme="majorBidi" w:cstheme="majorBidi"/>
          <w:b/>
          <w:sz w:val="24"/>
          <w:szCs w:val="24"/>
          <w:lang w:val="en-US"/>
        </w:rPr>
        <w:t xml:space="preserve"> Al-</w:t>
      </w:r>
      <w:r w:rsidRPr="00D22216">
        <w:rPr>
          <w:rFonts w:asciiTheme="majorBidi" w:hAnsiTheme="majorBidi" w:cstheme="majorBidi"/>
          <w:b/>
          <w:sz w:val="24"/>
          <w:szCs w:val="24"/>
          <w:lang w:val="en-US"/>
        </w:rPr>
        <w:t>Qur’an</w:t>
      </w:r>
    </w:p>
    <w:p w:rsidR="00F14D80" w:rsidRPr="00F14D80" w:rsidRDefault="00F14D80" w:rsidP="00F14D80">
      <w:pPr>
        <w:autoSpaceDE w:val="0"/>
        <w:autoSpaceDN w:val="0"/>
        <w:adjustRightInd w:val="0"/>
        <w:spacing w:after="60" w:line="240" w:lineRule="auto"/>
        <w:ind w:firstLine="720"/>
        <w:jc w:val="both"/>
        <w:rPr>
          <w:rFonts w:asciiTheme="majorBidi" w:hAnsiTheme="majorBidi" w:cstheme="majorBidi"/>
          <w:sz w:val="24"/>
          <w:szCs w:val="24"/>
          <w:lang w:val="en-US"/>
        </w:rPr>
      </w:pPr>
      <w:proofErr w:type="gramStart"/>
      <w:r w:rsidRPr="00F14D80">
        <w:rPr>
          <w:rFonts w:asciiTheme="majorBidi" w:hAnsiTheme="majorBidi" w:cstheme="majorBidi"/>
          <w:sz w:val="24"/>
          <w:szCs w:val="24"/>
          <w:lang w:val="en-US"/>
        </w:rPr>
        <w:t>Halaqah Tahfidz Al-Qur'an berfungsi sebagai sarana muakhoh, atau persaudaraan, di mana anggota halaqah membentuk ikatan yang erat untuk saling mengenal (taaruf), saling memahami (tafahum), saling mendukung (ta 'awun), dan saling memikul beban (takaful).</w:t>
      </w:r>
      <w:proofErr w:type="gramEnd"/>
      <w:r w:rsidRPr="00F14D80">
        <w:rPr>
          <w:rFonts w:asciiTheme="majorBidi" w:hAnsiTheme="majorBidi" w:cstheme="majorBidi"/>
          <w:sz w:val="24"/>
          <w:szCs w:val="24"/>
          <w:lang w:val="en-US"/>
        </w:rPr>
        <w:t xml:space="preserve"> Semua masalah yang muncul di antara anggota halaqah </w:t>
      </w:r>
      <w:proofErr w:type="gramStart"/>
      <w:r w:rsidRPr="00F14D80">
        <w:rPr>
          <w:rFonts w:asciiTheme="majorBidi" w:hAnsiTheme="majorBidi" w:cstheme="majorBidi"/>
          <w:sz w:val="24"/>
          <w:szCs w:val="24"/>
          <w:lang w:val="en-US"/>
        </w:rPr>
        <w:t>akan</w:t>
      </w:r>
      <w:proofErr w:type="gramEnd"/>
      <w:r w:rsidRPr="00F14D80">
        <w:rPr>
          <w:rFonts w:asciiTheme="majorBidi" w:hAnsiTheme="majorBidi" w:cstheme="majorBidi"/>
          <w:sz w:val="24"/>
          <w:szCs w:val="24"/>
          <w:lang w:val="en-US"/>
        </w:rPr>
        <w:t xml:space="preserve"> segera diidentifikasi dan solusi yang tepat akan ditemukan karena terbatasnya jumlah halaqah dan intensitas pertemuan mereka.</w:t>
      </w:r>
    </w:p>
    <w:p w:rsidR="00A136B3" w:rsidRDefault="00F14D80" w:rsidP="00F14D80">
      <w:pPr>
        <w:autoSpaceDE w:val="0"/>
        <w:autoSpaceDN w:val="0"/>
        <w:adjustRightInd w:val="0"/>
        <w:spacing w:after="60" w:line="240" w:lineRule="auto"/>
        <w:ind w:firstLine="720"/>
        <w:jc w:val="both"/>
        <w:rPr>
          <w:rFonts w:asciiTheme="majorBidi" w:hAnsiTheme="majorBidi" w:cstheme="majorBidi"/>
          <w:sz w:val="24"/>
          <w:szCs w:val="24"/>
          <w:lang w:val="en-US"/>
        </w:rPr>
      </w:pPr>
      <w:r w:rsidRPr="00F14D80">
        <w:rPr>
          <w:rFonts w:asciiTheme="majorBidi" w:hAnsiTheme="majorBidi" w:cstheme="majorBidi"/>
          <w:sz w:val="24"/>
          <w:szCs w:val="24"/>
          <w:lang w:val="en-US"/>
        </w:rPr>
        <w:t>Dalam Halaqah tahfdzul qur'an juga berlaku untuk tarbiyah dimana latihan utama yang dilakukan adalah hafalan dan zikir Al-Qur'an dimana pembacaan dan hafalan ini harus dicoba diterapkan, segala sesuatunya dipertimbangkan, sebagai kesan etika belajar, tazkiyatun nafs (pembersihan jiwa) dan latihan ta'limatul Kitab wa sunnah (mendidik) kelebihan Al-Qur'an dan sebagai sunnah</w:t>
      </w:r>
      <w:r w:rsidR="00C82DB7" w:rsidRPr="00A941CF">
        <w:rPr>
          <w:rFonts w:asciiTheme="majorBidi" w:hAnsiTheme="majorBidi" w:cstheme="majorBidi"/>
          <w:sz w:val="24"/>
          <w:szCs w:val="24"/>
          <w:lang w:val="en-US"/>
        </w:rPr>
        <w:t>.</w:t>
      </w:r>
      <w:r w:rsidR="00A941CF">
        <w:rPr>
          <w:rFonts w:asciiTheme="majorBidi" w:hAnsiTheme="majorBidi" w:cstheme="majorBidi"/>
          <w:sz w:val="24"/>
          <w:szCs w:val="24"/>
          <w:lang w:val="en-US"/>
        </w:rPr>
        <w:t xml:space="preserve"> </w:t>
      </w:r>
    </w:p>
    <w:p w:rsidR="00A136B3" w:rsidRDefault="00A136B3" w:rsidP="00F14D80">
      <w:pPr>
        <w:autoSpaceDE w:val="0"/>
        <w:autoSpaceDN w:val="0"/>
        <w:adjustRightInd w:val="0"/>
        <w:spacing w:after="60" w:line="240" w:lineRule="auto"/>
        <w:ind w:firstLine="720"/>
        <w:jc w:val="both"/>
        <w:rPr>
          <w:rFonts w:asciiTheme="majorBidi" w:hAnsiTheme="majorBidi" w:cstheme="majorBidi"/>
          <w:sz w:val="24"/>
          <w:szCs w:val="24"/>
          <w:lang w:val="en-US"/>
        </w:rPr>
      </w:pPr>
    </w:p>
    <w:p w:rsidR="00A136B3" w:rsidRPr="00A11D5E" w:rsidRDefault="00A136B3" w:rsidP="00A136B3">
      <w:pPr>
        <w:spacing w:line="240" w:lineRule="auto"/>
        <w:jc w:val="both"/>
        <w:rPr>
          <w:rFonts w:asciiTheme="majorBidi" w:hAnsiTheme="majorBidi" w:cstheme="majorBidi"/>
          <w:b/>
          <w:sz w:val="24"/>
          <w:szCs w:val="24"/>
          <w:lang w:val="en-US"/>
        </w:rPr>
      </w:pPr>
      <w:r>
        <w:rPr>
          <w:rFonts w:asciiTheme="majorBidi" w:hAnsiTheme="majorBidi" w:cstheme="majorBidi"/>
          <w:b/>
          <w:sz w:val="24"/>
          <w:szCs w:val="24"/>
          <w:lang w:val="en-US"/>
        </w:rPr>
        <w:t>C.</w:t>
      </w:r>
      <w:r w:rsidRPr="00A11D5E">
        <w:rPr>
          <w:rFonts w:asciiTheme="majorBidi" w:hAnsiTheme="majorBidi" w:cstheme="majorBidi"/>
          <w:b/>
          <w:sz w:val="24"/>
          <w:szCs w:val="24"/>
          <w:lang w:val="en-US"/>
        </w:rPr>
        <w:t>Metode</w:t>
      </w:r>
    </w:p>
    <w:p w:rsidR="00A136B3" w:rsidRPr="001A242E" w:rsidRDefault="00A136B3" w:rsidP="00A136B3">
      <w:pPr>
        <w:spacing w:line="240" w:lineRule="auto"/>
        <w:ind w:firstLine="720"/>
        <w:jc w:val="both"/>
        <w:rPr>
          <w:rFonts w:asciiTheme="majorBidi" w:hAnsiTheme="majorBidi" w:cstheme="majorBidi"/>
          <w:sz w:val="24"/>
          <w:szCs w:val="24"/>
          <w:vertAlign w:val="superscript"/>
          <w:lang w:val="en-US"/>
        </w:rPr>
      </w:pPr>
      <w:proofErr w:type="gramStart"/>
      <w:r w:rsidRPr="009C6039">
        <w:rPr>
          <w:rFonts w:asciiTheme="majorBidi" w:hAnsiTheme="majorBidi" w:cstheme="majorBidi"/>
          <w:sz w:val="24"/>
          <w:szCs w:val="24"/>
          <w:lang w:val="en-US"/>
        </w:rPr>
        <w:t>Metode kualitatif digunakan dalam penelitian ini.</w:t>
      </w:r>
      <w:proofErr w:type="gramEnd"/>
      <w:r w:rsidRPr="009C6039">
        <w:rPr>
          <w:rFonts w:asciiTheme="majorBidi" w:hAnsiTheme="majorBidi" w:cstheme="majorBidi"/>
          <w:sz w:val="24"/>
          <w:szCs w:val="24"/>
          <w:lang w:val="en-US"/>
        </w:rPr>
        <w:t xml:space="preserve"> </w:t>
      </w:r>
      <w:proofErr w:type="gramStart"/>
      <w:r w:rsidRPr="009C6039">
        <w:rPr>
          <w:rFonts w:asciiTheme="majorBidi" w:hAnsiTheme="majorBidi" w:cstheme="majorBidi"/>
          <w:sz w:val="24"/>
          <w:szCs w:val="24"/>
          <w:lang w:val="en-US"/>
        </w:rPr>
        <w:t>Kepala SMPIT Khoiru Ummah di Kabupaten Rejang Lebong menjadi sampel utama dalam penelitian ini.</w:t>
      </w:r>
      <w:proofErr w:type="gramEnd"/>
      <w:r w:rsidRPr="009C6039">
        <w:rPr>
          <w:rFonts w:asciiTheme="majorBidi" w:hAnsiTheme="majorBidi" w:cstheme="majorBidi"/>
          <w:sz w:val="24"/>
          <w:szCs w:val="24"/>
          <w:lang w:val="en-US"/>
        </w:rPr>
        <w:t xml:space="preserve"> </w:t>
      </w:r>
      <w:proofErr w:type="gramStart"/>
      <w:r w:rsidRPr="009C6039">
        <w:rPr>
          <w:rFonts w:asciiTheme="majorBidi" w:hAnsiTheme="majorBidi" w:cstheme="majorBidi"/>
          <w:sz w:val="24"/>
          <w:szCs w:val="24"/>
          <w:lang w:val="en-US"/>
        </w:rPr>
        <w:t>Wawancara, observasi, dan dokumentasi digunakan sebagai metode pengumpulan data.</w:t>
      </w:r>
      <w:proofErr w:type="gramEnd"/>
      <w:r w:rsidRPr="009C6039">
        <w:rPr>
          <w:rFonts w:asciiTheme="majorBidi" w:hAnsiTheme="majorBidi" w:cstheme="majorBidi"/>
          <w:sz w:val="24"/>
          <w:szCs w:val="24"/>
          <w:lang w:val="en-US"/>
        </w:rPr>
        <w:t xml:space="preserve"> </w:t>
      </w:r>
      <w:proofErr w:type="gramStart"/>
      <w:r w:rsidRPr="009C6039">
        <w:rPr>
          <w:rFonts w:asciiTheme="majorBidi" w:hAnsiTheme="majorBidi" w:cstheme="majorBidi"/>
          <w:sz w:val="24"/>
          <w:szCs w:val="24"/>
          <w:lang w:val="en-US"/>
        </w:rPr>
        <w:t>Penulis kemudian memanfaatkan wawancara, observasi, dan dokumentasi berdasarkan hasil penelitian.</w:t>
      </w:r>
      <w:proofErr w:type="gramEnd"/>
      <w:r w:rsidRPr="009C6039">
        <w:rPr>
          <w:rFonts w:asciiTheme="majorBidi" w:hAnsiTheme="majorBidi" w:cstheme="majorBidi"/>
          <w:sz w:val="24"/>
          <w:szCs w:val="24"/>
          <w:lang w:val="en-US"/>
        </w:rPr>
        <w:t xml:space="preserve"> </w:t>
      </w:r>
      <w:proofErr w:type="gramStart"/>
      <w:r w:rsidRPr="009C6039">
        <w:rPr>
          <w:rFonts w:asciiTheme="majorBidi" w:hAnsiTheme="majorBidi" w:cstheme="majorBidi"/>
          <w:sz w:val="24"/>
          <w:szCs w:val="24"/>
          <w:lang w:val="en-US"/>
        </w:rPr>
        <w:t>Informasi dari pemeriksaan tersebut kemudian pembuat penyelidikan menggunakan strategi penurunan, triangulasi dan penarikan kesimpulan dari informasi penelitian.</w:t>
      </w:r>
      <w:proofErr w:type="gramEnd"/>
      <w:r w:rsidRPr="009C6039">
        <w:rPr>
          <w:rFonts w:asciiTheme="majorBidi" w:hAnsiTheme="majorBidi" w:cstheme="majorBidi"/>
          <w:sz w:val="24"/>
          <w:szCs w:val="24"/>
          <w:lang w:val="en-US"/>
        </w:rPr>
        <w:t xml:space="preserve"> Penelitian ini menggunakan metode ilmu sosial dimana penelitian digunakan sebagai penelitian asli dan peneliti sebagai partisipan utama untuk memastikan keabsahan data dan kebenarannya</w:t>
      </w:r>
      <w:r w:rsidRPr="009C6039">
        <w:rPr>
          <w:rFonts w:asciiTheme="majorBidi" w:hAnsiTheme="majorBidi" w:cstheme="majorBidi"/>
          <w:b/>
          <w:sz w:val="24"/>
          <w:szCs w:val="24"/>
          <w:lang w:val="en-US"/>
        </w:rPr>
        <w:t xml:space="preserve"> </w:t>
      </w:r>
      <w:r>
        <w:rPr>
          <w:rFonts w:asciiTheme="majorBidi" w:hAnsiTheme="majorBidi" w:cstheme="majorBidi"/>
          <w:b/>
          <w:sz w:val="24"/>
          <w:szCs w:val="24"/>
          <w:lang w:val="en-US"/>
        </w:rPr>
        <w:fldChar w:fldCharType="begin"/>
      </w:r>
      <w:r>
        <w:rPr>
          <w:rFonts w:asciiTheme="majorBidi" w:hAnsiTheme="majorBidi" w:cstheme="majorBidi"/>
          <w:b/>
          <w:sz w:val="24"/>
          <w:szCs w:val="24"/>
          <w:lang w:val="en-US"/>
        </w:rPr>
        <w:instrText xml:space="preserve"> ADDIN ZOTERO_ITEM CSL_CITATION {"citationID":"pkmkn7VK","properties":{"formattedCitation":"(Yanto &amp; fathurrochman, 2019, hlm. 123\\uc0\\u8211{}130)","plainCitation":"(Yanto &amp; fathurrochman, 2019, hlm. 123–130)","noteIndex":0},"citationItems":[{"id":14,"uris":["http://zotero.org/users/local/J8WbXIMO/items/WPWZNUE4"],"itemData":{"id":14,"type":"article-journal","container-title":"Jurnal Konseling dan Pendidikan","page":"123-130","title":"Manajemen Kebijakan Kepala Madrasah Dalam meningkatkan mutu pendidikan","volume":"7 (3)","author":[{"family":"Yanto","given":"Murni"},{"family":"fathurrochman","given":"Iwan"}],"issued":{"date-parts":[["2019"]]}},"locator":"123-130","label":"page"}],"schema":"https://github.com/citation-style-language/schema/raw/master/csl-citation.json"} </w:instrText>
      </w:r>
      <w:r>
        <w:rPr>
          <w:rFonts w:asciiTheme="majorBidi" w:hAnsiTheme="majorBidi" w:cstheme="majorBidi"/>
          <w:b/>
          <w:sz w:val="24"/>
          <w:szCs w:val="24"/>
          <w:lang w:val="en-US"/>
        </w:rPr>
        <w:fldChar w:fldCharType="separate"/>
      </w:r>
      <w:r w:rsidRPr="0040227B">
        <w:rPr>
          <w:rFonts w:ascii="Times New Roman" w:hAnsi="Times New Roman" w:cs="Times New Roman"/>
          <w:sz w:val="24"/>
          <w:szCs w:val="24"/>
        </w:rPr>
        <w:t>(</w:t>
      </w:r>
      <w:r w:rsidR="009D66EC">
        <w:rPr>
          <w:rFonts w:ascii="Times New Roman" w:hAnsi="Times New Roman" w:cs="Times New Roman"/>
          <w:sz w:val="24"/>
          <w:szCs w:val="24"/>
        </w:rPr>
        <w:t>Yanto &amp; fathurrochman, 2019, h</w:t>
      </w:r>
      <w:r w:rsidRPr="0040227B">
        <w:rPr>
          <w:rFonts w:ascii="Times New Roman" w:hAnsi="Times New Roman" w:cs="Times New Roman"/>
          <w:sz w:val="24"/>
          <w:szCs w:val="24"/>
        </w:rPr>
        <w:t>. 123–130)</w:t>
      </w:r>
      <w:r>
        <w:rPr>
          <w:rFonts w:asciiTheme="majorBidi" w:hAnsiTheme="majorBidi" w:cstheme="majorBidi"/>
          <w:b/>
          <w:sz w:val="24"/>
          <w:szCs w:val="24"/>
          <w:lang w:val="en-US"/>
        </w:rPr>
        <w:fldChar w:fldCharType="end"/>
      </w:r>
    </w:p>
    <w:p w:rsidR="00875204" w:rsidRPr="00401089" w:rsidRDefault="00875204" w:rsidP="00F14D80">
      <w:pPr>
        <w:autoSpaceDE w:val="0"/>
        <w:autoSpaceDN w:val="0"/>
        <w:adjustRightInd w:val="0"/>
        <w:spacing w:after="60" w:line="240" w:lineRule="auto"/>
        <w:ind w:firstLine="720"/>
        <w:jc w:val="both"/>
        <w:rPr>
          <w:rFonts w:asciiTheme="majorBidi" w:eastAsia="Times New Roman" w:hAnsiTheme="majorBidi" w:cstheme="majorBidi"/>
          <w:vanish/>
          <w:sz w:val="24"/>
          <w:szCs w:val="24"/>
          <w:lang w:val="en-US"/>
        </w:rPr>
      </w:pPr>
      <w:r w:rsidRPr="00401089">
        <w:rPr>
          <w:rFonts w:asciiTheme="majorBidi" w:eastAsia="Times New Roman" w:hAnsiTheme="majorBidi" w:cstheme="majorBidi"/>
          <w:vanish/>
          <w:sz w:val="24"/>
          <w:szCs w:val="24"/>
          <w:lang w:val="en-US"/>
        </w:rPr>
        <w:t>Bottom of Form</w:t>
      </w:r>
    </w:p>
    <w:p w:rsidR="00A2603F" w:rsidRDefault="00A2603F" w:rsidP="0063518D">
      <w:pPr>
        <w:spacing w:after="0" w:line="240" w:lineRule="auto"/>
        <w:ind w:left="426" w:firstLine="708"/>
        <w:jc w:val="both"/>
        <w:rPr>
          <w:rFonts w:asciiTheme="majorBidi" w:hAnsiTheme="majorBidi" w:cstheme="majorBidi"/>
          <w:sz w:val="24"/>
          <w:szCs w:val="24"/>
          <w:lang w:val="en-US"/>
        </w:rPr>
      </w:pPr>
    </w:p>
    <w:p w:rsidR="00B83C9D" w:rsidRPr="00401089" w:rsidRDefault="00345194" w:rsidP="00A941CF">
      <w:pPr>
        <w:pStyle w:val="ListParagraph"/>
        <w:tabs>
          <w:tab w:val="left" w:pos="284"/>
        </w:tabs>
        <w:spacing w:line="240" w:lineRule="auto"/>
        <w:ind w:left="0"/>
        <w:jc w:val="both"/>
        <w:rPr>
          <w:rFonts w:asciiTheme="majorBidi" w:hAnsiTheme="majorBidi" w:cstheme="majorBidi"/>
          <w:b/>
          <w:sz w:val="24"/>
          <w:szCs w:val="24"/>
          <w:lang w:val="en-US"/>
        </w:rPr>
      </w:pPr>
      <w:r>
        <w:rPr>
          <w:rFonts w:asciiTheme="majorBidi" w:hAnsiTheme="majorBidi" w:cstheme="majorBidi"/>
          <w:b/>
          <w:sz w:val="24"/>
          <w:szCs w:val="24"/>
          <w:lang w:val="en-US"/>
        </w:rPr>
        <w:t xml:space="preserve">D. </w:t>
      </w:r>
      <w:r w:rsidR="009603A1">
        <w:rPr>
          <w:rFonts w:asciiTheme="majorBidi" w:hAnsiTheme="majorBidi" w:cstheme="majorBidi"/>
          <w:b/>
          <w:sz w:val="24"/>
          <w:szCs w:val="24"/>
          <w:lang w:val="en-US"/>
        </w:rPr>
        <w:t>Hasil Pembahasan</w:t>
      </w:r>
    </w:p>
    <w:p w:rsidR="00DB4A9D" w:rsidRDefault="00DA2D2C" w:rsidP="00A941CF">
      <w:pPr>
        <w:spacing w:after="0" w:line="240" w:lineRule="auto"/>
        <w:ind w:firstLine="709"/>
        <w:jc w:val="both"/>
        <w:rPr>
          <w:rFonts w:asciiTheme="majorBidi" w:hAnsiTheme="majorBidi" w:cstheme="majorBidi"/>
          <w:sz w:val="24"/>
          <w:szCs w:val="24"/>
          <w:lang w:val="en-US"/>
        </w:rPr>
      </w:pPr>
      <w:r w:rsidRPr="00A941CF">
        <w:rPr>
          <w:rFonts w:asciiTheme="majorBidi" w:hAnsiTheme="majorBidi" w:cstheme="majorBidi"/>
          <w:sz w:val="24"/>
          <w:szCs w:val="24"/>
          <w:lang w:val="en-US"/>
        </w:rPr>
        <w:t xml:space="preserve">Awalnya kita melaksanakan program tahfidz ini secara klasikal tanpa menerapkan metode </w:t>
      </w:r>
      <w:r w:rsidR="00884146" w:rsidRPr="00A941CF">
        <w:rPr>
          <w:rFonts w:asciiTheme="majorBidi" w:hAnsiTheme="majorBidi" w:cstheme="majorBidi"/>
          <w:sz w:val="24"/>
          <w:szCs w:val="24"/>
          <w:lang w:val="en-US"/>
        </w:rPr>
        <w:t>halaqah</w:t>
      </w:r>
      <w:r w:rsidRPr="00A941CF">
        <w:rPr>
          <w:rFonts w:asciiTheme="majorBidi" w:hAnsiTheme="majorBidi" w:cstheme="majorBidi"/>
          <w:sz w:val="24"/>
          <w:szCs w:val="24"/>
          <w:lang w:val="en-US"/>
        </w:rPr>
        <w:t xml:space="preserve"> dan setelah dilaksanakan evaluasi diketahui bahwa hal ini kurang efektif, target hafalan banyak yang tidak tercapai, susah melakukakn pemantauan terhadap siswa karena jumlah siswa terlalu banyak dalam satu kelas dengan satu guru pengampu, sehingga hanya beberapa siswa yang menonjol saja yang terperhatikan. </w:t>
      </w:r>
      <w:proofErr w:type="gramStart"/>
      <w:r w:rsidRPr="00A941CF">
        <w:rPr>
          <w:rFonts w:asciiTheme="majorBidi" w:hAnsiTheme="majorBidi" w:cstheme="majorBidi"/>
          <w:sz w:val="24"/>
          <w:szCs w:val="24"/>
          <w:lang w:val="en-US"/>
        </w:rPr>
        <w:t xml:space="preserve">Dari hasil evaluasi tersebutlah maka pada rapat penanggung jawab Program Tahfidz Yayasan dengan unsur pimpinan sekolah </w:t>
      </w:r>
      <w:r w:rsidR="00DB4A9D">
        <w:rPr>
          <w:rFonts w:asciiTheme="majorBidi" w:hAnsiTheme="majorBidi" w:cstheme="majorBidi"/>
          <w:sz w:val="24"/>
          <w:szCs w:val="24"/>
          <w:lang w:val="en-US"/>
        </w:rPr>
        <w:t>dan dengan persetujuan pimpinan.</w:t>
      </w:r>
      <w:proofErr w:type="gramEnd"/>
    </w:p>
    <w:p w:rsidR="00DA2D2C" w:rsidRPr="00A941CF" w:rsidRDefault="00A941CF" w:rsidP="00A877E4">
      <w:pPr>
        <w:tabs>
          <w:tab w:val="left" w:pos="0"/>
        </w:tabs>
        <w:spacing w:after="0" w:line="240" w:lineRule="auto"/>
        <w:jc w:val="both"/>
        <w:rPr>
          <w:rFonts w:asciiTheme="majorBidi" w:hAnsiTheme="majorBidi" w:cstheme="majorBidi"/>
          <w:sz w:val="24"/>
          <w:szCs w:val="24"/>
        </w:rPr>
      </w:pPr>
      <w:r>
        <w:rPr>
          <w:rFonts w:asciiTheme="majorBidi" w:hAnsiTheme="majorBidi" w:cstheme="majorBidi"/>
          <w:sz w:val="24"/>
          <w:szCs w:val="24"/>
          <w:lang w:val="en-US"/>
        </w:rPr>
        <w:tab/>
      </w:r>
      <w:r w:rsidR="00A877E4">
        <w:rPr>
          <w:rFonts w:asciiTheme="majorBidi" w:hAnsiTheme="majorBidi" w:cstheme="majorBidi"/>
          <w:sz w:val="24"/>
          <w:szCs w:val="24"/>
          <w:lang w:val="en-US"/>
        </w:rPr>
        <w:t>Menurut peneliti</w:t>
      </w:r>
      <w:r w:rsidR="009237FD" w:rsidRPr="00A941CF">
        <w:rPr>
          <w:rFonts w:asciiTheme="majorBidi" w:hAnsiTheme="majorBidi" w:cstheme="majorBidi"/>
          <w:sz w:val="24"/>
          <w:szCs w:val="24"/>
          <w:lang w:val="en-US"/>
        </w:rPr>
        <w:t xml:space="preserve"> </w:t>
      </w:r>
      <w:r w:rsidR="00F427DD" w:rsidRPr="00A941CF">
        <w:rPr>
          <w:rFonts w:asciiTheme="majorBidi" w:hAnsiTheme="majorBidi" w:cstheme="majorBidi"/>
          <w:sz w:val="24"/>
          <w:szCs w:val="24"/>
          <w:lang w:val="en-US"/>
        </w:rPr>
        <w:t xml:space="preserve">program </w:t>
      </w:r>
      <w:r w:rsidR="00A35445" w:rsidRPr="00A941CF">
        <w:rPr>
          <w:rFonts w:asciiTheme="majorBidi" w:hAnsiTheme="majorBidi" w:cstheme="majorBidi"/>
          <w:sz w:val="24"/>
          <w:szCs w:val="24"/>
          <w:lang w:val="en-US"/>
        </w:rPr>
        <w:t>tahfidz Al-Qur’an</w:t>
      </w:r>
      <w:r w:rsidR="00706988" w:rsidRPr="00A941CF">
        <w:rPr>
          <w:rFonts w:asciiTheme="majorBidi" w:hAnsiTheme="majorBidi" w:cstheme="majorBidi"/>
          <w:sz w:val="24"/>
          <w:szCs w:val="24"/>
          <w:lang w:val="en-US"/>
        </w:rPr>
        <w:t xml:space="preserve"> dengan metode </w:t>
      </w:r>
      <w:r w:rsidR="00884146" w:rsidRPr="00A941CF">
        <w:rPr>
          <w:rFonts w:asciiTheme="majorBidi" w:hAnsiTheme="majorBidi" w:cstheme="majorBidi"/>
          <w:sz w:val="24"/>
          <w:szCs w:val="24"/>
          <w:lang w:val="en-US"/>
        </w:rPr>
        <w:t>halaqah</w:t>
      </w:r>
      <w:r w:rsidR="009237FD" w:rsidRPr="00A941CF">
        <w:rPr>
          <w:rFonts w:asciiTheme="majorBidi" w:hAnsiTheme="majorBidi" w:cstheme="majorBidi"/>
          <w:sz w:val="24"/>
          <w:szCs w:val="24"/>
          <w:lang w:val="en-US"/>
        </w:rPr>
        <w:t>yang diterapka</w:t>
      </w:r>
      <w:r w:rsidR="00A877E4">
        <w:rPr>
          <w:rFonts w:asciiTheme="majorBidi" w:hAnsiTheme="majorBidi" w:cstheme="majorBidi"/>
          <w:sz w:val="24"/>
          <w:szCs w:val="24"/>
          <w:lang w:val="en-US"/>
        </w:rPr>
        <w:t xml:space="preserve">n di SMPIT Khoiru Ummah Curup </w:t>
      </w:r>
      <w:r w:rsidR="009237FD" w:rsidRPr="00A941CF">
        <w:rPr>
          <w:rFonts w:asciiTheme="majorBidi" w:hAnsiTheme="majorBidi" w:cstheme="majorBidi"/>
          <w:sz w:val="24"/>
          <w:szCs w:val="24"/>
          <w:lang w:val="en-US"/>
        </w:rPr>
        <w:t xml:space="preserve"> </w:t>
      </w:r>
      <w:r w:rsidR="00706988" w:rsidRPr="00A941CF">
        <w:rPr>
          <w:rFonts w:asciiTheme="majorBidi" w:hAnsiTheme="majorBidi" w:cstheme="majorBidi"/>
          <w:sz w:val="24"/>
          <w:szCs w:val="24"/>
          <w:lang w:val="en-US"/>
        </w:rPr>
        <w:t>ini dirasa sangat efektif karena dengan jumlah peserta yang sedikit menjadikan interaksi antara siswa dan guru pengampu menjadi sangat intens sehingga guru akan lebih mudah memantau bacaan apakah sudah benar dengan kaidah membaca Al-Qur’an dan sudah sejauh mana jumlah hafalan siswa dari yang ditargetkan bisa dicapai”.</w:t>
      </w:r>
      <w:r w:rsidR="00D9653D">
        <w:rPr>
          <w:rFonts w:asciiTheme="majorBidi" w:hAnsiTheme="majorBidi" w:cstheme="majorBidi"/>
          <w:sz w:val="24"/>
          <w:szCs w:val="24"/>
          <w:lang w:val="en-US"/>
        </w:rPr>
        <w:fldChar w:fldCharType="begin"/>
      </w:r>
      <w:r w:rsidR="00D9653D">
        <w:rPr>
          <w:rFonts w:asciiTheme="majorBidi" w:hAnsiTheme="majorBidi" w:cstheme="majorBidi"/>
          <w:sz w:val="24"/>
          <w:szCs w:val="24"/>
          <w:lang w:val="en-US"/>
        </w:rPr>
        <w:instrText xml:space="preserve"> ADDIN ZOTERO_ITEM CSL_CITATION {"citationID":"e2hKpJ7a","properties":{"formattedCitation":"(Ust.Muslim, komunikasi pribadi, Januari 2022)","plainCitation":"(Ust.Muslim, komunikasi pribadi, Januari 2022)","noteIndex":0},"citationItems":[{"id":26,"uris":["http://zotero.org/users/local/J8WbXIMO/items/7E8A97LQ"],"itemData":{"id":26,"type":"interview","title":"Hasil wawancara","author":[{"family":"Ust.Muslim","given":""}],"issued":{"date-parts":[["2022",1]]}}}],"schema":"https://github.com/citation-style-language/schema/raw/master/csl-citation.json"} </w:instrText>
      </w:r>
      <w:r w:rsidR="00D9653D">
        <w:rPr>
          <w:rFonts w:asciiTheme="majorBidi" w:hAnsiTheme="majorBidi" w:cstheme="majorBidi"/>
          <w:sz w:val="24"/>
          <w:szCs w:val="24"/>
          <w:lang w:val="en-US"/>
        </w:rPr>
        <w:fldChar w:fldCharType="separate"/>
      </w:r>
      <w:r w:rsidR="00D9653D" w:rsidRPr="00D9653D">
        <w:rPr>
          <w:rFonts w:ascii="Times New Roman" w:hAnsi="Times New Roman" w:cs="Times New Roman"/>
          <w:sz w:val="24"/>
        </w:rPr>
        <w:t>(Ust.Muslim, komunikasi pribadi, Januari 2022)</w:t>
      </w:r>
      <w:r w:rsidR="00D9653D">
        <w:rPr>
          <w:rFonts w:asciiTheme="majorBidi" w:hAnsiTheme="majorBidi" w:cstheme="majorBidi"/>
          <w:sz w:val="24"/>
          <w:szCs w:val="24"/>
          <w:lang w:val="en-US"/>
        </w:rPr>
        <w:fldChar w:fldCharType="end"/>
      </w:r>
    </w:p>
    <w:p w:rsidR="0006721F" w:rsidRPr="00A941CF" w:rsidRDefault="0006721F" w:rsidP="00A941CF">
      <w:pPr>
        <w:spacing w:after="0" w:line="240" w:lineRule="auto"/>
        <w:ind w:firstLine="709"/>
        <w:jc w:val="both"/>
        <w:rPr>
          <w:rFonts w:asciiTheme="majorBidi" w:hAnsiTheme="majorBidi" w:cstheme="majorBidi"/>
          <w:sz w:val="24"/>
          <w:szCs w:val="24"/>
        </w:rPr>
      </w:pPr>
      <w:r w:rsidRPr="00A941CF">
        <w:rPr>
          <w:rFonts w:asciiTheme="majorBidi" w:hAnsiTheme="majorBidi" w:cstheme="majorBidi"/>
          <w:sz w:val="24"/>
          <w:szCs w:val="24"/>
        </w:rPr>
        <w:t>Dari hasil wawancara diatas dan observasi penelit</w:t>
      </w:r>
      <w:r w:rsidR="00077FC2" w:rsidRPr="00A941CF">
        <w:rPr>
          <w:rFonts w:asciiTheme="majorBidi" w:hAnsiTheme="majorBidi" w:cstheme="majorBidi"/>
          <w:sz w:val="24"/>
          <w:szCs w:val="24"/>
        </w:rPr>
        <w:t xml:space="preserve">i di SMPIT </w:t>
      </w:r>
      <w:r w:rsidR="00077FC2" w:rsidRPr="00A941CF">
        <w:rPr>
          <w:rFonts w:asciiTheme="majorBidi" w:hAnsiTheme="majorBidi" w:cstheme="majorBidi"/>
          <w:sz w:val="24"/>
          <w:szCs w:val="24"/>
          <w:lang w:val="en-US"/>
        </w:rPr>
        <w:t>Koiru Ummah</w:t>
      </w:r>
      <w:r w:rsidRPr="00A941CF">
        <w:rPr>
          <w:rFonts w:asciiTheme="majorBidi" w:hAnsiTheme="majorBidi" w:cstheme="majorBidi"/>
          <w:sz w:val="24"/>
          <w:szCs w:val="24"/>
        </w:rPr>
        <w:t xml:space="preserve"> maka diketahui bahwasanya program </w:t>
      </w:r>
      <w:r w:rsidR="00884146" w:rsidRPr="00A941CF">
        <w:rPr>
          <w:rFonts w:asciiTheme="majorBidi" w:hAnsiTheme="majorBidi" w:cstheme="majorBidi"/>
          <w:sz w:val="24"/>
          <w:szCs w:val="24"/>
        </w:rPr>
        <w:t>halaqah</w:t>
      </w:r>
      <w:r w:rsidRPr="00A941CF">
        <w:rPr>
          <w:rFonts w:asciiTheme="majorBidi" w:hAnsiTheme="majorBidi" w:cstheme="majorBidi"/>
          <w:sz w:val="24"/>
          <w:szCs w:val="24"/>
        </w:rPr>
        <w:t xml:space="preserve"> tahfdzul Qur’an ini dilaksanakan setelah penanggung jawab Program </w:t>
      </w:r>
      <w:r w:rsidR="005A5CC1" w:rsidRPr="00A941CF">
        <w:rPr>
          <w:rFonts w:asciiTheme="majorBidi" w:hAnsiTheme="majorBidi" w:cstheme="majorBidi"/>
          <w:sz w:val="24"/>
          <w:szCs w:val="24"/>
        </w:rPr>
        <w:t>Tahf</w:t>
      </w:r>
      <w:r w:rsidRPr="00A941CF">
        <w:rPr>
          <w:rFonts w:asciiTheme="majorBidi" w:hAnsiTheme="majorBidi" w:cstheme="majorBidi"/>
          <w:sz w:val="24"/>
          <w:szCs w:val="24"/>
        </w:rPr>
        <w:t>z</w:t>
      </w:r>
      <w:r w:rsidR="005A5CC1" w:rsidRPr="00A941CF">
        <w:rPr>
          <w:rFonts w:asciiTheme="majorBidi" w:hAnsiTheme="majorBidi" w:cstheme="majorBidi"/>
          <w:sz w:val="24"/>
          <w:szCs w:val="24"/>
        </w:rPr>
        <w:t>h</w:t>
      </w:r>
      <w:r w:rsidRPr="00A941CF">
        <w:rPr>
          <w:rFonts w:asciiTheme="majorBidi" w:hAnsiTheme="majorBidi" w:cstheme="majorBidi"/>
          <w:sz w:val="24"/>
          <w:szCs w:val="24"/>
        </w:rPr>
        <w:t>ul Qur’an dan para guru pen</w:t>
      </w:r>
      <w:r w:rsidR="005A5CC1" w:rsidRPr="00A941CF">
        <w:rPr>
          <w:rFonts w:asciiTheme="majorBidi" w:hAnsiTheme="majorBidi" w:cstheme="majorBidi"/>
          <w:sz w:val="24"/>
          <w:szCs w:val="24"/>
        </w:rPr>
        <w:t>gampu mengevaluasi bahwa  tahfa</w:t>
      </w:r>
      <w:r w:rsidRPr="00A941CF">
        <w:rPr>
          <w:rFonts w:asciiTheme="majorBidi" w:hAnsiTheme="majorBidi" w:cstheme="majorBidi"/>
          <w:sz w:val="24"/>
          <w:szCs w:val="24"/>
        </w:rPr>
        <w:t>z</w:t>
      </w:r>
      <w:r w:rsidR="005A5CC1" w:rsidRPr="00A941CF">
        <w:rPr>
          <w:rFonts w:asciiTheme="majorBidi" w:hAnsiTheme="majorBidi" w:cstheme="majorBidi"/>
          <w:sz w:val="24"/>
          <w:szCs w:val="24"/>
        </w:rPr>
        <w:t>h</w:t>
      </w:r>
      <w:r w:rsidRPr="00A941CF">
        <w:rPr>
          <w:rFonts w:asciiTheme="majorBidi" w:hAnsiTheme="majorBidi" w:cstheme="majorBidi"/>
          <w:sz w:val="24"/>
          <w:szCs w:val="24"/>
        </w:rPr>
        <w:t>ul Qur’an dengan system klasikal tidak efektif dalam memantau peserta didik dan pencapaian target hafalan yang telah ditetapkan.</w:t>
      </w:r>
    </w:p>
    <w:p w:rsidR="006A6ED6" w:rsidRPr="00A941CF" w:rsidRDefault="00BD3C8D" w:rsidP="00A941CF">
      <w:pPr>
        <w:spacing w:after="0" w:line="240" w:lineRule="auto"/>
        <w:ind w:firstLine="709"/>
        <w:jc w:val="both"/>
        <w:rPr>
          <w:rFonts w:asciiTheme="majorBidi" w:hAnsiTheme="majorBidi" w:cstheme="majorBidi"/>
          <w:sz w:val="24"/>
          <w:szCs w:val="24"/>
          <w:lang w:val="en-US"/>
        </w:rPr>
      </w:pPr>
      <w:r w:rsidRPr="00A941CF">
        <w:rPr>
          <w:rFonts w:asciiTheme="majorBidi" w:hAnsiTheme="majorBidi" w:cstheme="majorBidi"/>
          <w:sz w:val="24"/>
          <w:szCs w:val="24"/>
          <w:lang w:val="en-US"/>
        </w:rPr>
        <w:t>Berdasarkan hasil temuan peneliti dari informan Kepala S</w:t>
      </w:r>
      <w:r w:rsidR="00A877E4">
        <w:rPr>
          <w:rFonts w:asciiTheme="majorBidi" w:hAnsiTheme="majorBidi" w:cstheme="majorBidi"/>
          <w:sz w:val="24"/>
          <w:szCs w:val="24"/>
          <w:lang w:val="en-US"/>
        </w:rPr>
        <w:t xml:space="preserve">MPIT </w:t>
      </w:r>
      <w:r w:rsidR="00FF0D96">
        <w:rPr>
          <w:rFonts w:asciiTheme="majorBidi" w:hAnsiTheme="majorBidi" w:cstheme="majorBidi"/>
          <w:sz w:val="24"/>
          <w:szCs w:val="24"/>
          <w:lang w:val="en-US"/>
        </w:rPr>
        <w:t>Khoiru Ummah</w:t>
      </w:r>
      <w:r w:rsidRPr="00A941CF">
        <w:rPr>
          <w:rFonts w:asciiTheme="majorBidi" w:hAnsiTheme="majorBidi" w:cstheme="majorBidi"/>
          <w:sz w:val="24"/>
          <w:szCs w:val="24"/>
          <w:lang w:val="en-US"/>
        </w:rPr>
        <w:t xml:space="preserve"> diperoleh keterangan bahwa kegiatan perenc</w:t>
      </w:r>
      <w:r w:rsidR="008E752F" w:rsidRPr="00A941CF">
        <w:rPr>
          <w:rFonts w:asciiTheme="majorBidi" w:hAnsiTheme="majorBidi" w:cstheme="majorBidi"/>
          <w:sz w:val="24"/>
          <w:szCs w:val="24"/>
          <w:lang w:val="en-US"/>
        </w:rPr>
        <w:t xml:space="preserve">anaan pelaksanaan </w:t>
      </w:r>
      <w:r w:rsidR="00884146" w:rsidRPr="00A941CF">
        <w:rPr>
          <w:rFonts w:asciiTheme="majorBidi" w:hAnsiTheme="majorBidi" w:cstheme="majorBidi"/>
          <w:sz w:val="24"/>
          <w:szCs w:val="24"/>
          <w:lang w:val="en-US"/>
        </w:rPr>
        <w:t>Halaqah</w:t>
      </w:r>
      <w:r w:rsidR="00A35445" w:rsidRPr="00A941CF">
        <w:rPr>
          <w:rFonts w:asciiTheme="majorBidi" w:hAnsiTheme="majorBidi" w:cstheme="majorBidi"/>
          <w:sz w:val="24"/>
          <w:szCs w:val="24"/>
          <w:lang w:val="en-US"/>
        </w:rPr>
        <w:t>Tahfidz Al-Qur’an</w:t>
      </w:r>
      <w:r w:rsidRPr="00A941CF">
        <w:rPr>
          <w:rFonts w:asciiTheme="majorBidi" w:hAnsiTheme="majorBidi" w:cstheme="majorBidi"/>
          <w:sz w:val="24"/>
          <w:szCs w:val="24"/>
          <w:lang w:val="en-US"/>
        </w:rPr>
        <w:t xml:space="preserve"> yaitu dengan melakukan langkah-langkah sebagai </w:t>
      </w:r>
      <w:proofErr w:type="gramStart"/>
      <w:r w:rsidRPr="00A941CF">
        <w:rPr>
          <w:rFonts w:asciiTheme="majorBidi" w:hAnsiTheme="majorBidi" w:cstheme="majorBidi"/>
          <w:sz w:val="24"/>
          <w:szCs w:val="24"/>
          <w:lang w:val="en-US"/>
        </w:rPr>
        <w:t>berikut :</w:t>
      </w:r>
      <w:proofErr w:type="gramEnd"/>
    </w:p>
    <w:p w:rsidR="00BD3C8D" w:rsidRPr="00A941CF" w:rsidRDefault="00BD3C8D" w:rsidP="00A941CF">
      <w:pPr>
        <w:spacing w:after="0" w:line="240" w:lineRule="auto"/>
        <w:ind w:firstLine="709"/>
        <w:jc w:val="both"/>
        <w:rPr>
          <w:rFonts w:asciiTheme="majorBidi" w:hAnsiTheme="majorBidi" w:cstheme="majorBidi"/>
          <w:sz w:val="24"/>
          <w:szCs w:val="24"/>
          <w:lang w:val="en-US"/>
        </w:rPr>
      </w:pPr>
      <w:r w:rsidRPr="00A941CF">
        <w:rPr>
          <w:rFonts w:asciiTheme="majorBidi" w:hAnsiTheme="majorBidi" w:cstheme="majorBidi"/>
          <w:i/>
          <w:sz w:val="24"/>
          <w:szCs w:val="24"/>
          <w:lang w:val="en-US"/>
        </w:rPr>
        <w:t xml:space="preserve">Pertama, </w:t>
      </w:r>
      <w:r w:rsidRPr="00A941CF">
        <w:rPr>
          <w:rFonts w:asciiTheme="majorBidi" w:hAnsiTheme="majorBidi" w:cstheme="majorBidi"/>
          <w:sz w:val="24"/>
          <w:szCs w:val="24"/>
          <w:lang w:val="en-US"/>
        </w:rPr>
        <w:t>membuat sebu</w:t>
      </w:r>
      <w:r w:rsidR="008E752F" w:rsidRPr="00A941CF">
        <w:rPr>
          <w:rFonts w:asciiTheme="majorBidi" w:hAnsiTheme="majorBidi" w:cstheme="majorBidi"/>
          <w:sz w:val="24"/>
          <w:szCs w:val="24"/>
          <w:lang w:val="en-US"/>
        </w:rPr>
        <w:t xml:space="preserve">ah Tim dengan </w:t>
      </w:r>
      <w:proofErr w:type="gramStart"/>
      <w:r w:rsidR="008E752F" w:rsidRPr="00A941CF">
        <w:rPr>
          <w:rFonts w:asciiTheme="majorBidi" w:hAnsiTheme="majorBidi" w:cstheme="majorBidi"/>
          <w:sz w:val="24"/>
          <w:szCs w:val="24"/>
          <w:lang w:val="en-US"/>
        </w:rPr>
        <w:t>nama</w:t>
      </w:r>
      <w:proofErr w:type="gramEnd"/>
      <w:r w:rsidR="008E752F" w:rsidRPr="00A941CF">
        <w:rPr>
          <w:rFonts w:asciiTheme="majorBidi" w:hAnsiTheme="majorBidi" w:cstheme="majorBidi"/>
          <w:sz w:val="24"/>
          <w:szCs w:val="24"/>
          <w:lang w:val="en-US"/>
        </w:rPr>
        <w:t xml:space="preserve"> Divisi Tahfi</w:t>
      </w:r>
      <w:r w:rsidRPr="00A941CF">
        <w:rPr>
          <w:rFonts w:asciiTheme="majorBidi" w:hAnsiTheme="majorBidi" w:cstheme="majorBidi"/>
          <w:sz w:val="24"/>
          <w:szCs w:val="24"/>
          <w:lang w:val="en-US"/>
        </w:rPr>
        <w:t>z</w:t>
      </w:r>
      <w:r w:rsidR="008E752F" w:rsidRPr="00A941CF">
        <w:rPr>
          <w:rFonts w:asciiTheme="majorBidi" w:hAnsiTheme="majorBidi" w:cstheme="majorBidi"/>
          <w:sz w:val="24"/>
          <w:szCs w:val="24"/>
          <w:lang w:val="en-US"/>
        </w:rPr>
        <w:t>h</w:t>
      </w:r>
      <w:r w:rsidRPr="00A941CF">
        <w:rPr>
          <w:rFonts w:asciiTheme="majorBidi" w:hAnsiTheme="majorBidi" w:cstheme="majorBidi"/>
          <w:sz w:val="24"/>
          <w:szCs w:val="24"/>
          <w:lang w:val="en-US"/>
        </w:rPr>
        <w:t xml:space="preserve"> Qur’an yang terdiri dari Penanggung jawab tahfidz (sebagai salah satu instrument yayasan), </w:t>
      </w:r>
      <w:r w:rsidR="00BC54AC" w:rsidRPr="00A941CF">
        <w:rPr>
          <w:rFonts w:asciiTheme="majorBidi" w:hAnsiTheme="majorBidi" w:cstheme="majorBidi"/>
          <w:sz w:val="24"/>
          <w:szCs w:val="24"/>
          <w:lang w:val="en-US"/>
        </w:rPr>
        <w:t xml:space="preserve">Kepala unit (Kepala Sekolah) dan guru qur’an yang membantu berkontribusi dalam penyusunan perencanaan </w:t>
      </w:r>
      <w:r w:rsidR="00884146" w:rsidRPr="00A941CF">
        <w:rPr>
          <w:rFonts w:asciiTheme="majorBidi" w:hAnsiTheme="majorBidi" w:cstheme="majorBidi"/>
          <w:sz w:val="24"/>
          <w:szCs w:val="24"/>
          <w:lang w:val="en-US"/>
        </w:rPr>
        <w:t>halaqah</w:t>
      </w:r>
      <w:r w:rsidR="00BC54AC" w:rsidRPr="00A941CF">
        <w:rPr>
          <w:rFonts w:asciiTheme="majorBidi" w:hAnsiTheme="majorBidi" w:cstheme="majorBidi"/>
          <w:sz w:val="24"/>
          <w:szCs w:val="24"/>
          <w:lang w:val="en-US"/>
        </w:rPr>
        <w:t xml:space="preserve"> tahfdzul qur’an. </w:t>
      </w:r>
      <w:proofErr w:type="gramStart"/>
      <w:r w:rsidR="00BC54AC" w:rsidRPr="00A941CF">
        <w:rPr>
          <w:rFonts w:asciiTheme="majorBidi" w:hAnsiTheme="majorBidi" w:cstheme="majorBidi"/>
          <w:sz w:val="24"/>
          <w:szCs w:val="24"/>
          <w:lang w:val="en-US"/>
        </w:rPr>
        <w:t>Tim tersebut merumuskan beberapa hal terkait panduan materi, arah dan tujuan serta target-</w:t>
      </w:r>
      <w:r w:rsidR="00BC54AC" w:rsidRPr="00A941CF">
        <w:rPr>
          <w:rFonts w:asciiTheme="majorBidi" w:hAnsiTheme="majorBidi" w:cstheme="majorBidi"/>
          <w:sz w:val="24"/>
          <w:szCs w:val="24"/>
          <w:lang w:val="en-US"/>
        </w:rPr>
        <w:lastRenderedPageBreak/>
        <w:t xml:space="preserve">target dalam pelaksanaan </w:t>
      </w:r>
      <w:r w:rsidR="00884146" w:rsidRPr="00A941CF">
        <w:rPr>
          <w:rFonts w:asciiTheme="majorBidi" w:hAnsiTheme="majorBidi" w:cstheme="majorBidi"/>
          <w:sz w:val="24"/>
          <w:szCs w:val="24"/>
          <w:lang w:val="en-US"/>
        </w:rPr>
        <w:t>halaqahtahfidz Al-Qur’an</w:t>
      </w:r>
      <w:r w:rsidR="00BC54AC" w:rsidRPr="00A941CF">
        <w:rPr>
          <w:rFonts w:asciiTheme="majorBidi" w:hAnsiTheme="majorBidi" w:cstheme="majorBidi"/>
          <w:sz w:val="24"/>
          <w:szCs w:val="24"/>
          <w:lang w:val="en-US"/>
        </w:rPr>
        <w:t xml:space="preserve"> yang muaranya diharapkan dapat mendukung pencapaian visi dan misi sekolah.</w:t>
      </w:r>
      <w:proofErr w:type="gramEnd"/>
    </w:p>
    <w:p w:rsidR="00BC54AC" w:rsidRPr="00A941CF" w:rsidRDefault="00BC54AC" w:rsidP="00A941CF">
      <w:pPr>
        <w:spacing w:after="0" w:line="240" w:lineRule="auto"/>
        <w:ind w:firstLine="709"/>
        <w:jc w:val="both"/>
        <w:rPr>
          <w:rFonts w:asciiTheme="majorBidi" w:hAnsiTheme="majorBidi" w:cstheme="majorBidi"/>
          <w:sz w:val="24"/>
          <w:szCs w:val="24"/>
          <w:lang w:val="en-US"/>
        </w:rPr>
      </w:pPr>
      <w:proofErr w:type="gramStart"/>
      <w:r w:rsidRPr="00A941CF">
        <w:rPr>
          <w:rFonts w:asciiTheme="majorBidi" w:hAnsiTheme="majorBidi" w:cstheme="majorBidi"/>
          <w:i/>
          <w:sz w:val="24"/>
          <w:szCs w:val="24"/>
          <w:lang w:val="en-US"/>
        </w:rPr>
        <w:t xml:space="preserve">Kedua, </w:t>
      </w:r>
      <w:r w:rsidRPr="00A941CF">
        <w:rPr>
          <w:rFonts w:asciiTheme="majorBidi" w:hAnsiTheme="majorBidi" w:cstheme="majorBidi"/>
          <w:sz w:val="24"/>
          <w:szCs w:val="24"/>
          <w:lang w:val="en-US"/>
        </w:rPr>
        <w:t>memperhatikan prinsip objektivitas.Objektivitas ini sangatlah penting dalam merumuskan materi, pencapaian dan implementasi.</w:t>
      </w:r>
      <w:proofErr w:type="gramEnd"/>
      <w:r w:rsidRPr="00A941CF">
        <w:rPr>
          <w:rFonts w:asciiTheme="majorBidi" w:hAnsiTheme="majorBidi" w:cstheme="majorBidi"/>
          <w:sz w:val="24"/>
          <w:szCs w:val="24"/>
          <w:lang w:val="en-US"/>
        </w:rPr>
        <w:t xml:space="preserve"> Ketika semua disusun dengan objektif, maka hal-hal yang terlihat kurang ketika dalam penyusunan dan perencanaan program maupun ketika pelaksanaan program nantinya </w:t>
      </w:r>
      <w:proofErr w:type="gramStart"/>
      <w:r w:rsidRPr="00A941CF">
        <w:rPr>
          <w:rFonts w:asciiTheme="majorBidi" w:hAnsiTheme="majorBidi" w:cstheme="majorBidi"/>
          <w:sz w:val="24"/>
          <w:szCs w:val="24"/>
          <w:lang w:val="en-US"/>
        </w:rPr>
        <w:t>akan</w:t>
      </w:r>
      <w:proofErr w:type="gramEnd"/>
      <w:r w:rsidRPr="00A941CF">
        <w:rPr>
          <w:rFonts w:asciiTheme="majorBidi" w:hAnsiTheme="majorBidi" w:cstheme="majorBidi"/>
          <w:sz w:val="24"/>
          <w:szCs w:val="24"/>
          <w:lang w:val="en-US"/>
        </w:rPr>
        <w:t xml:space="preserve"> dapat di evaluasi.</w:t>
      </w:r>
    </w:p>
    <w:p w:rsidR="00BC54AC" w:rsidRPr="000528A8" w:rsidRDefault="00BC54AC" w:rsidP="000528A8">
      <w:pPr>
        <w:spacing w:after="0" w:line="240" w:lineRule="auto"/>
        <w:ind w:firstLine="709"/>
        <w:jc w:val="both"/>
        <w:rPr>
          <w:rFonts w:asciiTheme="majorBidi" w:hAnsiTheme="majorBidi" w:cstheme="majorBidi"/>
          <w:sz w:val="24"/>
          <w:szCs w:val="24"/>
          <w:lang w:val="en-US"/>
        </w:rPr>
      </w:pPr>
      <w:proofErr w:type="gramStart"/>
      <w:r w:rsidRPr="000528A8">
        <w:rPr>
          <w:rFonts w:asciiTheme="majorBidi" w:hAnsiTheme="majorBidi" w:cstheme="majorBidi"/>
          <w:i/>
          <w:sz w:val="24"/>
          <w:szCs w:val="24"/>
          <w:lang w:val="en-US"/>
        </w:rPr>
        <w:t xml:space="preserve">Ketiga, </w:t>
      </w:r>
      <w:r w:rsidRPr="000528A8">
        <w:rPr>
          <w:rFonts w:asciiTheme="majorBidi" w:hAnsiTheme="majorBidi" w:cstheme="majorBidi"/>
          <w:sz w:val="24"/>
          <w:szCs w:val="24"/>
          <w:lang w:val="en-US"/>
        </w:rPr>
        <w:t>memperhatikan prinsip sistematis.</w:t>
      </w:r>
      <w:proofErr w:type="gramEnd"/>
      <w:r w:rsidRPr="000528A8">
        <w:rPr>
          <w:rFonts w:asciiTheme="majorBidi" w:hAnsiTheme="majorBidi" w:cstheme="majorBidi"/>
          <w:sz w:val="24"/>
          <w:szCs w:val="24"/>
          <w:lang w:val="en-US"/>
        </w:rPr>
        <w:t xml:space="preserve"> Hal ini dilaku</w:t>
      </w:r>
      <w:r w:rsidR="00D87DEC" w:rsidRPr="000528A8">
        <w:rPr>
          <w:rFonts w:asciiTheme="majorBidi" w:hAnsiTheme="majorBidi" w:cstheme="majorBidi"/>
          <w:sz w:val="24"/>
          <w:szCs w:val="24"/>
          <w:lang w:val="en-US"/>
        </w:rPr>
        <w:t xml:space="preserve">kan Karena program </w:t>
      </w:r>
      <w:r w:rsidR="00884146" w:rsidRPr="000528A8">
        <w:rPr>
          <w:rFonts w:asciiTheme="majorBidi" w:hAnsiTheme="majorBidi" w:cstheme="majorBidi"/>
          <w:sz w:val="24"/>
          <w:szCs w:val="24"/>
          <w:lang w:val="en-US"/>
        </w:rPr>
        <w:t>halaqah</w:t>
      </w:r>
      <w:r w:rsidR="00D87DEC" w:rsidRPr="000528A8">
        <w:rPr>
          <w:rFonts w:asciiTheme="majorBidi" w:hAnsiTheme="majorBidi" w:cstheme="majorBidi"/>
          <w:sz w:val="24"/>
          <w:szCs w:val="24"/>
          <w:lang w:val="en-US"/>
        </w:rPr>
        <w:t xml:space="preserve"> tahf</w:t>
      </w:r>
      <w:r w:rsidRPr="000528A8">
        <w:rPr>
          <w:rFonts w:asciiTheme="majorBidi" w:hAnsiTheme="majorBidi" w:cstheme="majorBidi"/>
          <w:sz w:val="24"/>
          <w:szCs w:val="24"/>
          <w:lang w:val="en-US"/>
        </w:rPr>
        <w:t>z</w:t>
      </w:r>
      <w:r w:rsidR="00D87DEC" w:rsidRPr="000528A8">
        <w:rPr>
          <w:rFonts w:asciiTheme="majorBidi" w:hAnsiTheme="majorBidi" w:cstheme="majorBidi"/>
          <w:sz w:val="24"/>
          <w:szCs w:val="24"/>
          <w:lang w:val="en-US"/>
        </w:rPr>
        <w:t>h</w:t>
      </w:r>
      <w:r w:rsidRPr="000528A8">
        <w:rPr>
          <w:rFonts w:asciiTheme="majorBidi" w:hAnsiTheme="majorBidi" w:cstheme="majorBidi"/>
          <w:sz w:val="24"/>
          <w:szCs w:val="24"/>
          <w:lang w:val="en-US"/>
        </w:rPr>
        <w:t xml:space="preserve">ul </w:t>
      </w:r>
      <w:proofErr w:type="gramStart"/>
      <w:r w:rsidRPr="000528A8">
        <w:rPr>
          <w:rFonts w:asciiTheme="majorBidi" w:hAnsiTheme="majorBidi" w:cstheme="majorBidi"/>
          <w:sz w:val="24"/>
          <w:szCs w:val="24"/>
          <w:lang w:val="en-US"/>
        </w:rPr>
        <w:t>qur’an</w:t>
      </w:r>
      <w:proofErr w:type="gramEnd"/>
      <w:r w:rsidRPr="000528A8">
        <w:rPr>
          <w:rFonts w:asciiTheme="majorBidi" w:hAnsiTheme="majorBidi" w:cstheme="majorBidi"/>
          <w:sz w:val="24"/>
          <w:szCs w:val="24"/>
          <w:lang w:val="en-US"/>
        </w:rPr>
        <w:t xml:space="preserve"> ini diawali dengan perencanaan, pengorganisasian, pengarahan dan evaluasi secara berkala. </w:t>
      </w:r>
      <w:proofErr w:type="gramStart"/>
      <w:r w:rsidR="008203FB" w:rsidRPr="000528A8">
        <w:rPr>
          <w:rFonts w:asciiTheme="majorBidi" w:hAnsiTheme="majorBidi" w:cstheme="majorBidi"/>
          <w:sz w:val="24"/>
          <w:szCs w:val="24"/>
          <w:lang w:val="en-US"/>
        </w:rPr>
        <w:t>Dari prinsip-prinsip yang telah dirumuskan ters</w:t>
      </w:r>
      <w:r w:rsidR="00D87DEC" w:rsidRPr="000528A8">
        <w:rPr>
          <w:rFonts w:asciiTheme="majorBidi" w:hAnsiTheme="majorBidi" w:cstheme="majorBidi"/>
          <w:sz w:val="24"/>
          <w:szCs w:val="24"/>
          <w:lang w:val="en-US"/>
        </w:rPr>
        <w:t>ebut, perbandingan program tahf</w:t>
      </w:r>
      <w:r w:rsidR="008203FB" w:rsidRPr="000528A8">
        <w:rPr>
          <w:rFonts w:asciiTheme="majorBidi" w:hAnsiTheme="majorBidi" w:cstheme="majorBidi"/>
          <w:sz w:val="24"/>
          <w:szCs w:val="24"/>
          <w:lang w:val="en-US"/>
        </w:rPr>
        <w:t>z</w:t>
      </w:r>
      <w:r w:rsidR="00D87DEC" w:rsidRPr="000528A8">
        <w:rPr>
          <w:rFonts w:asciiTheme="majorBidi" w:hAnsiTheme="majorBidi" w:cstheme="majorBidi"/>
          <w:sz w:val="24"/>
          <w:szCs w:val="24"/>
          <w:lang w:val="en-US"/>
        </w:rPr>
        <w:t>h</w:t>
      </w:r>
      <w:r w:rsidR="008203FB" w:rsidRPr="000528A8">
        <w:rPr>
          <w:rFonts w:asciiTheme="majorBidi" w:hAnsiTheme="majorBidi" w:cstheme="majorBidi"/>
          <w:sz w:val="24"/>
          <w:szCs w:val="24"/>
          <w:lang w:val="en-US"/>
        </w:rPr>
        <w:t xml:space="preserve">ul Qur’an metode klasikal yeng telah dilaksanakan sebelumnya dengan program </w:t>
      </w:r>
      <w:r w:rsidR="00884146" w:rsidRPr="000528A8">
        <w:rPr>
          <w:rFonts w:asciiTheme="majorBidi" w:hAnsiTheme="majorBidi" w:cstheme="majorBidi"/>
          <w:sz w:val="24"/>
          <w:szCs w:val="24"/>
          <w:lang w:val="en-US"/>
        </w:rPr>
        <w:t>tahfidz Al-Qur’an</w:t>
      </w:r>
      <w:r w:rsidR="00D87DEC" w:rsidRPr="000528A8">
        <w:rPr>
          <w:rFonts w:asciiTheme="majorBidi" w:hAnsiTheme="majorBidi" w:cstheme="majorBidi"/>
          <w:sz w:val="24"/>
          <w:szCs w:val="24"/>
          <w:lang w:val="en-US"/>
        </w:rPr>
        <w:t xml:space="preserve"> dengan metode </w:t>
      </w:r>
      <w:r w:rsidR="00884146" w:rsidRPr="000528A8">
        <w:rPr>
          <w:rFonts w:asciiTheme="majorBidi" w:hAnsiTheme="majorBidi" w:cstheme="majorBidi"/>
          <w:sz w:val="24"/>
          <w:szCs w:val="24"/>
          <w:lang w:val="en-US"/>
        </w:rPr>
        <w:t>halaqah</w:t>
      </w:r>
      <w:r w:rsidR="00A35445" w:rsidRPr="000528A8">
        <w:rPr>
          <w:rFonts w:asciiTheme="majorBidi" w:hAnsiTheme="majorBidi" w:cstheme="majorBidi"/>
          <w:sz w:val="24"/>
          <w:szCs w:val="24"/>
          <w:lang w:val="en-US"/>
        </w:rPr>
        <w:t>tahfidz Al-Qur’an</w:t>
      </w:r>
      <w:r w:rsidR="008203FB" w:rsidRPr="000528A8">
        <w:rPr>
          <w:rFonts w:asciiTheme="majorBidi" w:hAnsiTheme="majorBidi" w:cstheme="majorBidi"/>
          <w:sz w:val="24"/>
          <w:szCs w:val="24"/>
          <w:lang w:val="en-US"/>
        </w:rPr>
        <w:t xml:space="preserve"> dapat dilakukan dan terus mengupgrade pelaksanaan program ini.</w:t>
      </w:r>
      <w:proofErr w:type="gramEnd"/>
    </w:p>
    <w:p w:rsidR="008203FB" w:rsidRPr="000528A8" w:rsidRDefault="008203FB" w:rsidP="000528A8">
      <w:pPr>
        <w:spacing w:after="0" w:line="240" w:lineRule="auto"/>
        <w:ind w:firstLine="709"/>
        <w:jc w:val="both"/>
        <w:rPr>
          <w:rFonts w:asciiTheme="majorBidi" w:hAnsiTheme="majorBidi" w:cstheme="majorBidi"/>
          <w:sz w:val="24"/>
          <w:szCs w:val="24"/>
          <w:lang w:val="en-US"/>
        </w:rPr>
      </w:pPr>
      <w:proofErr w:type="gramStart"/>
      <w:r w:rsidRPr="000528A8">
        <w:rPr>
          <w:rFonts w:asciiTheme="majorBidi" w:hAnsiTheme="majorBidi" w:cstheme="majorBidi"/>
          <w:i/>
          <w:sz w:val="24"/>
          <w:szCs w:val="24"/>
          <w:lang w:val="en-US"/>
        </w:rPr>
        <w:t xml:space="preserve">Keempat, </w:t>
      </w:r>
      <w:r w:rsidRPr="000528A8">
        <w:rPr>
          <w:rFonts w:asciiTheme="majorBidi" w:hAnsiTheme="majorBidi" w:cstheme="majorBidi"/>
          <w:sz w:val="24"/>
          <w:szCs w:val="24"/>
          <w:lang w:val="en-US"/>
        </w:rPr>
        <w:t>memperhatikan manfaat perencanaan program.Mamfaatnya adalah sebagai rujukan da</w:t>
      </w:r>
      <w:r w:rsidR="00D87DEC" w:rsidRPr="000528A8">
        <w:rPr>
          <w:rFonts w:asciiTheme="majorBidi" w:hAnsiTheme="majorBidi" w:cstheme="majorBidi"/>
          <w:sz w:val="24"/>
          <w:szCs w:val="24"/>
          <w:lang w:val="en-US"/>
        </w:rPr>
        <w:t xml:space="preserve">sar implementasi </w:t>
      </w:r>
      <w:r w:rsidR="00884146" w:rsidRPr="000528A8">
        <w:rPr>
          <w:rFonts w:asciiTheme="majorBidi" w:hAnsiTheme="majorBidi" w:cstheme="majorBidi"/>
          <w:sz w:val="24"/>
          <w:szCs w:val="24"/>
          <w:lang w:val="en-US"/>
        </w:rPr>
        <w:t>halaqah</w:t>
      </w:r>
      <w:r w:rsidR="00A35445" w:rsidRPr="000528A8">
        <w:rPr>
          <w:rFonts w:asciiTheme="majorBidi" w:hAnsiTheme="majorBidi" w:cstheme="majorBidi"/>
          <w:sz w:val="24"/>
          <w:szCs w:val="24"/>
          <w:lang w:val="en-US"/>
        </w:rPr>
        <w:t>tahfidz Al-Qur’an</w:t>
      </w:r>
      <w:r w:rsidRPr="000528A8">
        <w:rPr>
          <w:rFonts w:asciiTheme="majorBidi" w:hAnsiTheme="majorBidi" w:cstheme="majorBidi"/>
          <w:sz w:val="24"/>
          <w:szCs w:val="24"/>
          <w:lang w:val="en-US"/>
        </w:rPr>
        <w:t>.Dari manfaat perencanaan tersebut menghasilkan materi yang baik dan implementasi keg</w:t>
      </w:r>
      <w:r w:rsidR="00D87DEC" w:rsidRPr="000528A8">
        <w:rPr>
          <w:rFonts w:asciiTheme="majorBidi" w:hAnsiTheme="majorBidi" w:cstheme="majorBidi"/>
          <w:sz w:val="24"/>
          <w:szCs w:val="24"/>
          <w:lang w:val="en-US"/>
        </w:rPr>
        <w:t xml:space="preserve">iatan program </w:t>
      </w:r>
      <w:r w:rsidR="00884146" w:rsidRPr="000528A8">
        <w:rPr>
          <w:rFonts w:asciiTheme="majorBidi" w:hAnsiTheme="majorBidi" w:cstheme="majorBidi"/>
          <w:sz w:val="24"/>
          <w:szCs w:val="24"/>
          <w:lang w:val="en-US"/>
        </w:rPr>
        <w:t>halaqah</w:t>
      </w:r>
      <w:r w:rsidR="00A35445" w:rsidRPr="000528A8">
        <w:rPr>
          <w:rFonts w:asciiTheme="majorBidi" w:hAnsiTheme="majorBidi" w:cstheme="majorBidi"/>
          <w:sz w:val="24"/>
          <w:szCs w:val="24"/>
          <w:lang w:val="en-US"/>
        </w:rPr>
        <w:t>tahfidz Al-Qur’an</w:t>
      </w:r>
      <w:r w:rsidRPr="000528A8">
        <w:rPr>
          <w:rFonts w:asciiTheme="majorBidi" w:hAnsiTheme="majorBidi" w:cstheme="majorBidi"/>
          <w:sz w:val="24"/>
          <w:szCs w:val="24"/>
          <w:lang w:val="en-US"/>
        </w:rPr>
        <w:t>.</w:t>
      </w:r>
      <w:proofErr w:type="gramEnd"/>
    </w:p>
    <w:p w:rsidR="008203FB" w:rsidRPr="000528A8" w:rsidRDefault="008203FB" w:rsidP="000528A8">
      <w:pPr>
        <w:spacing w:after="0" w:line="240" w:lineRule="auto"/>
        <w:ind w:firstLine="709"/>
        <w:jc w:val="both"/>
        <w:rPr>
          <w:rFonts w:asciiTheme="majorBidi" w:hAnsiTheme="majorBidi" w:cstheme="majorBidi"/>
          <w:sz w:val="24"/>
          <w:szCs w:val="24"/>
          <w:lang w:val="en-US"/>
        </w:rPr>
      </w:pPr>
      <w:r w:rsidRPr="000528A8">
        <w:rPr>
          <w:rFonts w:asciiTheme="majorBidi" w:hAnsiTheme="majorBidi" w:cstheme="majorBidi"/>
          <w:i/>
          <w:sz w:val="24"/>
          <w:szCs w:val="24"/>
          <w:lang w:val="en-US"/>
        </w:rPr>
        <w:t>Kelima</w:t>
      </w:r>
      <w:proofErr w:type="gramStart"/>
      <w:r w:rsidRPr="000528A8">
        <w:rPr>
          <w:rFonts w:asciiTheme="majorBidi" w:hAnsiTheme="majorBidi" w:cstheme="majorBidi"/>
          <w:i/>
          <w:sz w:val="24"/>
          <w:szCs w:val="24"/>
          <w:lang w:val="en-US"/>
        </w:rPr>
        <w:t xml:space="preserve">, </w:t>
      </w:r>
      <w:r w:rsidRPr="000528A8">
        <w:rPr>
          <w:rFonts w:asciiTheme="majorBidi" w:hAnsiTheme="majorBidi" w:cstheme="majorBidi"/>
          <w:sz w:val="24"/>
          <w:szCs w:val="24"/>
          <w:lang w:val="en-US"/>
        </w:rPr>
        <w:t xml:space="preserve"> melihat</w:t>
      </w:r>
      <w:proofErr w:type="gramEnd"/>
      <w:r w:rsidRPr="000528A8">
        <w:rPr>
          <w:rFonts w:asciiTheme="majorBidi" w:hAnsiTheme="majorBidi" w:cstheme="majorBidi"/>
          <w:sz w:val="24"/>
          <w:szCs w:val="24"/>
          <w:lang w:val="en-US"/>
        </w:rPr>
        <w:t xml:space="preserve"> efektif atau tidaknya program </w:t>
      </w:r>
      <w:r w:rsidR="00884146" w:rsidRPr="000528A8">
        <w:rPr>
          <w:rFonts w:asciiTheme="majorBidi" w:hAnsiTheme="majorBidi" w:cstheme="majorBidi"/>
          <w:sz w:val="24"/>
          <w:szCs w:val="24"/>
          <w:lang w:val="en-US"/>
        </w:rPr>
        <w:t>halaqahtahfidz Al-Qur’an</w:t>
      </w:r>
      <w:r w:rsidRPr="000528A8">
        <w:rPr>
          <w:rFonts w:asciiTheme="majorBidi" w:hAnsiTheme="majorBidi" w:cstheme="majorBidi"/>
          <w:sz w:val="24"/>
          <w:szCs w:val="24"/>
          <w:lang w:val="en-US"/>
        </w:rPr>
        <w:t xml:space="preserve"> tersebut. Hal ini bisa dilihat dan diukur dari perilaku keseharian siswa di sekolah dan pencapaian target-target pe</w:t>
      </w:r>
      <w:r w:rsidR="00D87DEC" w:rsidRPr="000528A8">
        <w:rPr>
          <w:rFonts w:asciiTheme="majorBidi" w:hAnsiTheme="majorBidi" w:cstheme="majorBidi"/>
          <w:sz w:val="24"/>
          <w:szCs w:val="24"/>
          <w:lang w:val="en-US"/>
        </w:rPr>
        <w:t xml:space="preserve">laksanaan program </w:t>
      </w:r>
      <w:r w:rsidR="00884146" w:rsidRPr="000528A8">
        <w:rPr>
          <w:rFonts w:asciiTheme="majorBidi" w:hAnsiTheme="majorBidi" w:cstheme="majorBidi"/>
          <w:sz w:val="24"/>
          <w:szCs w:val="24"/>
          <w:lang w:val="en-US"/>
        </w:rPr>
        <w:t>halaqah</w:t>
      </w:r>
      <w:r w:rsidR="00A35445" w:rsidRPr="000528A8">
        <w:rPr>
          <w:rFonts w:asciiTheme="majorBidi" w:hAnsiTheme="majorBidi" w:cstheme="majorBidi"/>
          <w:sz w:val="24"/>
          <w:szCs w:val="24"/>
          <w:lang w:val="en-US"/>
        </w:rPr>
        <w:t>tahfidz Al-Qur’an</w:t>
      </w:r>
      <w:r w:rsidRPr="000528A8">
        <w:rPr>
          <w:rFonts w:asciiTheme="majorBidi" w:hAnsiTheme="majorBidi" w:cstheme="majorBidi"/>
          <w:sz w:val="24"/>
          <w:szCs w:val="24"/>
          <w:lang w:val="en-US"/>
        </w:rPr>
        <w:t xml:space="preserve"> yang telah ditetapkan oleh </w:t>
      </w:r>
      <w:proofErr w:type="gramStart"/>
      <w:r w:rsidRPr="000528A8">
        <w:rPr>
          <w:rFonts w:asciiTheme="majorBidi" w:hAnsiTheme="majorBidi" w:cstheme="majorBidi"/>
          <w:sz w:val="24"/>
          <w:szCs w:val="24"/>
          <w:lang w:val="en-US"/>
        </w:rPr>
        <w:t>tim</w:t>
      </w:r>
      <w:proofErr w:type="gramEnd"/>
      <w:r w:rsidR="00E067E2" w:rsidRPr="000528A8">
        <w:rPr>
          <w:rFonts w:asciiTheme="majorBidi" w:hAnsiTheme="majorBidi" w:cstheme="majorBidi"/>
          <w:sz w:val="24"/>
          <w:szCs w:val="24"/>
          <w:lang w:val="en-US"/>
        </w:rPr>
        <w:t xml:space="preserve">. Karena didalam program </w:t>
      </w:r>
      <w:r w:rsidR="00884146" w:rsidRPr="000528A8">
        <w:rPr>
          <w:rFonts w:asciiTheme="majorBidi" w:hAnsiTheme="majorBidi" w:cstheme="majorBidi"/>
          <w:sz w:val="24"/>
          <w:szCs w:val="24"/>
          <w:lang w:val="en-US"/>
        </w:rPr>
        <w:t>halaqah</w:t>
      </w:r>
      <w:r w:rsidR="00E067E2" w:rsidRPr="000528A8">
        <w:rPr>
          <w:rFonts w:asciiTheme="majorBidi" w:hAnsiTheme="majorBidi" w:cstheme="majorBidi"/>
          <w:sz w:val="24"/>
          <w:szCs w:val="24"/>
          <w:lang w:val="en-US"/>
        </w:rPr>
        <w:t xml:space="preserve"> tahfdzul </w:t>
      </w:r>
      <w:proofErr w:type="gramStart"/>
      <w:r w:rsidR="00E067E2" w:rsidRPr="000528A8">
        <w:rPr>
          <w:rFonts w:asciiTheme="majorBidi" w:hAnsiTheme="majorBidi" w:cstheme="majorBidi"/>
          <w:sz w:val="24"/>
          <w:szCs w:val="24"/>
          <w:lang w:val="en-US"/>
        </w:rPr>
        <w:t>qur’an</w:t>
      </w:r>
      <w:proofErr w:type="gramEnd"/>
      <w:r w:rsidR="00E067E2" w:rsidRPr="000528A8">
        <w:rPr>
          <w:rFonts w:asciiTheme="majorBidi" w:hAnsiTheme="majorBidi" w:cstheme="majorBidi"/>
          <w:sz w:val="24"/>
          <w:szCs w:val="24"/>
          <w:lang w:val="en-US"/>
        </w:rPr>
        <w:t xml:space="preserve"> ini ada evaluasi yang sifatnya harian, mingguan dan bulanan dalam bentuk kegiatan maupun materi. Adapun salah satu bentuk komitmen sekolah</w:t>
      </w:r>
      <w:r w:rsidR="00243E0A" w:rsidRPr="000528A8">
        <w:rPr>
          <w:rFonts w:asciiTheme="majorBidi" w:hAnsiTheme="majorBidi" w:cstheme="majorBidi"/>
          <w:sz w:val="24"/>
          <w:szCs w:val="24"/>
          <w:lang w:val="en-US"/>
        </w:rPr>
        <w:t xml:space="preserve"> terhadap program </w:t>
      </w:r>
      <w:r w:rsidR="00884146" w:rsidRPr="000528A8">
        <w:rPr>
          <w:rFonts w:asciiTheme="majorBidi" w:hAnsiTheme="majorBidi" w:cstheme="majorBidi"/>
          <w:sz w:val="24"/>
          <w:szCs w:val="24"/>
          <w:lang w:val="en-US"/>
        </w:rPr>
        <w:t>halaqah</w:t>
      </w:r>
      <w:r w:rsidR="00A35445" w:rsidRPr="000528A8">
        <w:rPr>
          <w:rFonts w:asciiTheme="majorBidi" w:hAnsiTheme="majorBidi" w:cstheme="majorBidi"/>
          <w:sz w:val="24"/>
          <w:szCs w:val="24"/>
          <w:lang w:val="en-US"/>
        </w:rPr>
        <w:t>tahfidz Al-Qur’an</w:t>
      </w:r>
      <w:r w:rsidR="00E067E2" w:rsidRPr="000528A8">
        <w:rPr>
          <w:rFonts w:asciiTheme="majorBidi" w:hAnsiTheme="majorBidi" w:cstheme="majorBidi"/>
          <w:sz w:val="24"/>
          <w:szCs w:val="24"/>
          <w:lang w:val="en-US"/>
        </w:rPr>
        <w:t xml:space="preserve"> ini adalah lembaga memfasilitasi semua jenjang kelas dari kelas VII sampai dengan kelas IX dengan mengalokasi waktu khusus dan dimasukkan ke kurikulum wajib sekolah. </w:t>
      </w:r>
      <w:proofErr w:type="gramStart"/>
      <w:r w:rsidR="00E067E2" w:rsidRPr="000528A8">
        <w:rPr>
          <w:rFonts w:asciiTheme="majorBidi" w:hAnsiTheme="majorBidi" w:cstheme="majorBidi"/>
          <w:sz w:val="24"/>
          <w:szCs w:val="24"/>
          <w:lang w:val="en-US"/>
        </w:rPr>
        <w:t>Dalam pe</w:t>
      </w:r>
      <w:r w:rsidR="00243E0A" w:rsidRPr="000528A8">
        <w:rPr>
          <w:rFonts w:asciiTheme="majorBidi" w:hAnsiTheme="majorBidi" w:cstheme="majorBidi"/>
          <w:sz w:val="24"/>
          <w:szCs w:val="24"/>
          <w:lang w:val="en-US"/>
        </w:rPr>
        <w:t xml:space="preserve">laksanaan program </w:t>
      </w:r>
      <w:r w:rsidR="00884146" w:rsidRPr="000528A8">
        <w:rPr>
          <w:rFonts w:asciiTheme="majorBidi" w:hAnsiTheme="majorBidi" w:cstheme="majorBidi"/>
          <w:sz w:val="24"/>
          <w:szCs w:val="24"/>
          <w:lang w:val="en-US"/>
        </w:rPr>
        <w:t>halaqah</w:t>
      </w:r>
      <w:r w:rsidR="00A35445" w:rsidRPr="000528A8">
        <w:rPr>
          <w:rFonts w:asciiTheme="majorBidi" w:hAnsiTheme="majorBidi" w:cstheme="majorBidi"/>
          <w:sz w:val="24"/>
          <w:szCs w:val="24"/>
          <w:lang w:val="en-US"/>
        </w:rPr>
        <w:t>tahfidz Al-Qur’an</w:t>
      </w:r>
      <w:r w:rsidR="00E067E2" w:rsidRPr="000528A8">
        <w:rPr>
          <w:rFonts w:asciiTheme="majorBidi" w:hAnsiTheme="majorBidi" w:cstheme="majorBidi"/>
          <w:sz w:val="24"/>
          <w:szCs w:val="24"/>
          <w:lang w:val="en-US"/>
        </w:rPr>
        <w:t xml:space="preserve"> ini yang bertugas dan yeng bertanggungjawab dalam kegiatan</w:t>
      </w:r>
      <w:r w:rsidR="00243E0A" w:rsidRPr="000528A8">
        <w:rPr>
          <w:rFonts w:asciiTheme="majorBidi" w:hAnsiTheme="majorBidi" w:cstheme="majorBidi"/>
          <w:sz w:val="24"/>
          <w:szCs w:val="24"/>
          <w:lang w:val="en-US"/>
        </w:rPr>
        <w:t xml:space="preserve"> tersebut adalah guru pengampu Q</w:t>
      </w:r>
      <w:r w:rsidR="00E067E2" w:rsidRPr="000528A8">
        <w:rPr>
          <w:rFonts w:asciiTheme="majorBidi" w:hAnsiTheme="majorBidi" w:cstheme="majorBidi"/>
          <w:sz w:val="24"/>
          <w:szCs w:val="24"/>
          <w:lang w:val="en-US"/>
        </w:rPr>
        <w:t>ur’an.</w:t>
      </w:r>
      <w:proofErr w:type="gramEnd"/>
    </w:p>
    <w:p w:rsidR="00E067E2" w:rsidRPr="00401089" w:rsidRDefault="00E067E2" w:rsidP="000528A8">
      <w:pPr>
        <w:spacing w:after="0" w:line="240" w:lineRule="auto"/>
        <w:ind w:firstLine="709"/>
        <w:jc w:val="both"/>
        <w:rPr>
          <w:rFonts w:asciiTheme="majorBidi" w:hAnsiTheme="majorBidi" w:cstheme="majorBidi"/>
          <w:sz w:val="24"/>
          <w:szCs w:val="24"/>
          <w:lang w:val="en-US"/>
        </w:rPr>
      </w:pPr>
      <w:r w:rsidRPr="00401089">
        <w:rPr>
          <w:rFonts w:asciiTheme="majorBidi" w:hAnsiTheme="majorBidi" w:cstheme="majorBidi"/>
          <w:i/>
          <w:sz w:val="24"/>
          <w:szCs w:val="24"/>
          <w:lang w:val="en-US"/>
        </w:rPr>
        <w:t>Keenam</w:t>
      </w:r>
      <w:proofErr w:type="gramStart"/>
      <w:r w:rsidRPr="00401089">
        <w:rPr>
          <w:rFonts w:asciiTheme="majorBidi" w:hAnsiTheme="majorBidi" w:cstheme="majorBidi"/>
          <w:i/>
          <w:sz w:val="24"/>
          <w:szCs w:val="24"/>
          <w:lang w:val="en-US"/>
        </w:rPr>
        <w:t>,</w:t>
      </w:r>
      <w:r w:rsidRPr="00401089">
        <w:rPr>
          <w:rFonts w:asciiTheme="majorBidi" w:hAnsiTheme="majorBidi" w:cstheme="majorBidi"/>
          <w:sz w:val="24"/>
          <w:szCs w:val="24"/>
          <w:lang w:val="en-US"/>
        </w:rPr>
        <w:t>memperhatikan</w:t>
      </w:r>
      <w:proofErr w:type="gramEnd"/>
      <w:r w:rsidRPr="00401089">
        <w:rPr>
          <w:rFonts w:asciiTheme="majorBidi" w:hAnsiTheme="majorBidi" w:cstheme="majorBidi"/>
          <w:sz w:val="24"/>
          <w:szCs w:val="24"/>
          <w:lang w:val="en-US"/>
        </w:rPr>
        <w:t xml:space="preserve"> faktor-faktor di dalam perencanaan </w:t>
      </w:r>
      <w:r w:rsidR="00243E0A" w:rsidRPr="00401089">
        <w:rPr>
          <w:rFonts w:asciiTheme="majorBidi" w:hAnsiTheme="majorBidi" w:cstheme="majorBidi"/>
          <w:sz w:val="24"/>
          <w:szCs w:val="24"/>
          <w:lang w:val="en-US"/>
        </w:rPr>
        <w:t xml:space="preserve">program </w:t>
      </w:r>
      <w:r w:rsidR="00884146">
        <w:rPr>
          <w:rFonts w:asciiTheme="majorBidi" w:hAnsiTheme="majorBidi" w:cstheme="majorBidi"/>
          <w:sz w:val="24"/>
          <w:szCs w:val="24"/>
          <w:lang w:val="en-US"/>
        </w:rPr>
        <w:t>halaqah</w:t>
      </w:r>
      <w:r w:rsidR="00A35445">
        <w:rPr>
          <w:rFonts w:asciiTheme="majorBidi" w:hAnsiTheme="majorBidi" w:cstheme="majorBidi"/>
          <w:sz w:val="24"/>
          <w:szCs w:val="24"/>
          <w:lang w:val="en-US"/>
        </w:rPr>
        <w:t>tahfidz Al-Qur’an</w:t>
      </w:r>
      <w:r w:rsidRPr="00401089">
        <w:rPr>
          <w:rFonts w:asciiTheme="majorBidi" w:hAnsiTheme="majorBidi" w:cstheme="majorBidi"/>
          <w:sz w:val="24"/>
          <w:szCs w:val="24"/>
          <w:lang w:val="en-US"/>
        </w:rPr>
        <w:t xml:space="preserve">.Pertama yaitu dilihat dari asas berkelanjutan. Dimana </w:t>
      </w:r>
      <w:r w:rsidR="00243E0A" w:rsidRPr="00401089">
        <w:rPr>
          <w:rFonts w:asciiTheme="majorBidi" w:hAnsiTheme="majorBidi" w:cstheme="majorBidi"/>
          <w:sz w:val="24"/>
          <w:szCs w:val="24"/>
          <w:lang w:val="en-US"/>
        </w:rPr>
        <w:t xml:space="preserve">program </w:t>
      </w:r>
      <w:r w:rsidR="00884146">
        <w:rPr>
          <w:rFonts w:asciiTheme="majorBidi" w:hAnsiTheme="majorBidi" w:cstheme="majorBidi"/>
          <w:sz w:val="24"/>
          <w:szCs w:val="24"/>
          <w:lang w:val="en-US"/>
        </w:rPr>
        <w:t>halaqah</w:t>
      </w:r>
      <w:r w:rsidR="00A35445">
        <w:rPr>
          <w:rFonts w:asciiTheme="majorBidi" w:hAnsiTheme="majorBidi" w:cstheme="majorBidi"/>
          <w:sz w:val="24"/>
          <w:szCs w:val="24"/>
          <w:lang w:val="en-US"/>
        </w:rPr>
        <w:t>tahfidz Al-Qur’an</w:t>
      </w:r>
      <w:r w:rsidRPr="00401089">
        <w:rPr>
          <w:rFonts w:asciiTheme="majorBidi" w:hAnsiTheme="majorBidi" w:cstheme="majorBidi"/>
          <w:sz w:val="24"/>
          <w:szCs w:val="24"/>
          <w:lang w:val="en-US"/>
        </w:rPr>
        <w:t xml:space="preserve"> ini dari awal disusun, tentunya perlu perbaikan seiring dengan dinamika dan kebutuhan peserta didik dan juga keterbatasan fasilitas lembaga, baik keterbatasan dalam hal sumber daya manusia nya maupun fasilitas pendukung kegiatan tersebut.Dan yang kedua yaitu pengarahan </w:t>
      </w:r>
      <w:r w:rsidR="00A81E32" w:rsidRPr="00401089">
        <w:rPr>
          <w:rFonts w:asciiTheme="majorBidi" w:hAnsiTheme="majorBidi" w:cstheme="majorBidi"/>
          <w:sz w:val="24"/>
          <w:szCs w:val="24"/>
          <w:lang w:val="en-US"/>
        </w:rPr>
        <w:t>dan</w:t>
      </w:r>
      <w:r w:rsidRPr="00401089">
        <w:rPr>
          <w:rFonts w:asciiTheme="majorBidi" w:hAnsiTheme="majorBidi" w:cstheme="majorBidi"/>
          <w:sz w:val="24"/>
          <w:szCs w:val="24"/>
          <w:lang w:val="en-US"/>
        </w:rPr>
        <w:t xml:space="preserve">bimbingan terhadap </w:t>
      </w:r>
      <w:r w:rsidR="00A81E32" w:rsidRPr="00401089">
        <w:rPr>
          <w:rFonts w:asciiTheme="majorBidi" w:hAnsiTheme="majorBidi" w:cstheme="majorBidi"/>
          <w:sz w:val="24"/>
          <w:szCs w:val="24"/>
          <w:lang w:val="en-US"/>
        </w:rPr>
        <w:t>guru pengampu</w:t>
      </w:r>
      <w:r w:rsidRPr="00401089">
        <w:rPr>
          <w:rFonts w:asciiTheme="majorBidi" w:hAnsiTheme="majorBidi" w:cstheme="majorBidi"/>
          <w:sz w:val="24"/>
          <w:szCs w:val="24"/>
          <w:lang w:val="en-US"/>
        </w:rPr>
        <w:t xml:space="preserve"> untuk memahami bagaimana bentuk implementasi </w:t>
      </w:r>
      <w:r w:rsidR="00243E0A" w:rsidRPr="00401089">
        <w:rPr>
          <w:rFonts w:asciiTheme="majorBidi" w:hAnsiTheme="majorBidi" w:cstheme="majorBidi"/>
          <w:sz w:val="24"/>
          <w:szCs w:val="24"/>
          <w:lang w:val="en-US"/>
        </w:rPr>
        <w:t xml:space="preserve">materi </w:t>
      </w:r>
      <w:r w:rsidR="00884146">
        <w:rPr>
          <w:rFonts w:asciiTheme="majorBidi" w:hAnsiTheme="majorBidi" w:cstheme="majorBidi"/>
          <w:sz w:val="24"/>
          <w:szCs w:val="24"/>
          <w:lang w:val="en-US"/>
        </w:rPr>
        <w:t>halaqah</w:t>
      </w:r>
      <w:r w:rsidR="00A35445">
        <w:rPr>
          <w:rFonts w:asciiTheme="majorBidi" w:hAnsiTheme="majorBidi" w:cstheme="majorBidi"/>
          <w:sz w:val="24"/>
          <w:szCs w:val="24"/>
          <w:lang w:val="en-US"/>
        </w:rPr>
        <w:t>tahfidz Al-Qur’an</w:t>
      </w:r>
      <w:r w:rsidRPr="00401089">
        <w:rPr>
          <w:rFonts w:asciiTheme="majorBidi" w:hAnsiTheme="majorBidi" w:cstheme="majorBidi"/>
          <w:sz w:val="24"/>
          <w:szCs w:val="24"/>
          <w:lang w:val="en-US"/>
        </w:rPr>
        <w:t xml:space="preserve"> tersebut.Dan juga perlunya faktor komunikasi dan sosialisasi yang dilakukan baik kepada sesama </w:t>
      </w:r>
      <w:r w:rsidR="00A81E32" w:rsidRPr="00401089">
        <w:rPr>
          <w:rFonts w:asciiTheme="majorBidi" w:hAnsiTheme="majorBidi" w:cstheme="majorBidi"/>
          <w:sz w:val="24"/>
          <w:szCs w:val="24"/>
          <w:lang w:val="en-US"/>
        </w:rPr>
        <w:t>guru penampu</w:t>
      </w:r>
      <w:r w:rsidRPr="00401089">
        <w:rPr>
          <w:rFonts w:asciiTheme="majorBidi" w:hAnsiTheme="majorBidi" w:cstheme="majorBidi"/>
          <w:sz w:val="24"/>
          <w:szCs w:val="24"/>
          <w:lang w:val="en-US"/>
        </w:rPr>
        <w:t xml:space="preserve"> maupun kepada orang tua siswa.</w:t>
      </w:r>
    </w:p>
    <w:p w:rsidR="009237FD" w:rsidRPr="000528A8" w:rsidRDefault="00E067E2" w:rsidP="000528A8">
      <w:pPr>
        <w:spacing w:after="0" w:line="240" w:lineRule="auto"/>
        <w:ind w:firstLine="709"/>
        <w:jc w:val="both"/>
        <w:rPr>
          <w:rFonts w:asciiTheme="majorBidi" w:hAnsiTheme="majorBidi" w:cstheme="majorBidi"/>
          <w:sz w:val="24"/>
          <w:szCs w:val="24"/>
          <w:lang w:val="en-US"/>
        </w:rPr>
      </w:pPr>
      <w:proofErr w:type="gramStart"/>
      <w:r w:rsidRPr="000528A8">
        <w:rPr>
          <w:rFonts w:asciiTheme="majorBidi" w:hAnsiTheme="majorBidi" w:cstheme="majorBidi"/>
          <w:i/>
          <w:iCs/>
          <w:sz w:val="24"/>
          <w:szCs w:val="24"/>
          <w:lang w:val="en-US"/>
        </w:rPr>
        <w:t xml:space="preserve">Ketujuh, </w:t>
      </w:r>
      <w:r w:rsidRPr="000528A8">
        <w:rPr>
          <w:rFonts w:asciiTheme="majorBidi" w:hAnsiTheme="majorBidi" w:cstheme="majorBidi"/>
          <w:sz w:val="24"/>
          <w:szCs w:val="24"/>
          <w:lang w:val="en-US"/>
        </w:rPr>
        <w:t xml:space="preserve">memperhatikan perencanaan dalam penyusunan </w:t>
      </w:r>
      <w:r w:rsidR="00A81E32" w:rsidRPr="000528A8">
        <w:rPr>
          <w:rFonts w:asciiTheme="majorBidi" w:hAnsiTheme="majorBidi" w:cstheme="majorBidi"/>
          <w:sz w:val="24"/>
          <w:szCs w:val="24"/>
          <w:lang w:val="en-US"/>
        </w:rPr>
        <w:t xml:space="preserve">materi bahan ajar dan pembiasaan dalam program </w:t>
      </w:r>
      <w:r w:rsidR="00884146" w:rsidRPr="000528A8">
        <w:rPr>
          <w:rFonts w:asciiTheme="majorBidi" w:hAnsiTheme="majorBidi" w:cstheme="majorBidi"/>
          <w:sz w:val="24"/>
          <w:szCs w:val="24"/>
          <w:lang w:val="en-US"/>
        </w:rPr>
        <w:t>halaqahtahfidz Al-Qur’an</w:t>
      </w:r>
      <w:r w:rsidR="00A81E32" w:rsidRPr="000528A8">
        <w:rPr>
          <w:rFonts w:asciiTheme="majorBidi" w:hAnsiTheme="majorBidi" w:cstheme="majorBidi"/>
          <w:sz w:val="24"/>
          <w:szCs w:val="24"/>
          <w:lang w:val="en-US"/>
        </w:rPr>
        <w:t>.</w:t>
      </w:r>
      <w:proofErr w:type="gramEnd"/>
    </w:p>
    <w:p w:rsidR="0018280F" w:rsidRDefault="0018280F" w:rsidP="00A2603F">
      <w:pPr>
        <w:pStyle w:val="ListParagraph"/>
        <w:spacing w:after="0" w:line="240" w:lineRule="auto"/>
        <w:ind w:left="709" w:firstLine="709"/>
        <w:jc w:val="both"/>
        <w:rPr>
          <w:rFonts w:asciiTheme="majorBidi" w:hAnsiTheme="majorBidi" w:cstheme="majorBidi"/>
          <w:sz w:val="24"/>
          <w:szCs w:val="24"/>
          <w:lang w:val="en-US"/>
        </w:rPr>
      </w:pPr>
    </w:p>
    <w:p w:rsidR="00706988" w:rsidRPr="009647E3" w:rsidRDefault="00690BF2" w:rsidP="009647E3">
      <w:pPr>
        <w:spacing w:after="0" w:line="240" w:lineRule="auto"/>
        <w:jc w:val="both"/>
        <w:rPr>
          <w:rFonts w:asciiTheme="majorBidi" w:hAnsiTheme="majorBidi" w:cstheme="majorBidi"/>
          <w:b/>
          <w:sz w:val="24"/>
          <w:szCs w:val="24"/>
          <w:lang w:val="en-US"/>
        </w:rPr>
      </w:pPr>
      <w:r w:rsidRPr="009647E3">
        <w:rPr>
          <w:rFonts w:asciiTheme="majorBidi" w:hAnsiTheme="majorBidi" w:cstheme="majorBidi"/>
          <w:b/>
          <w:sz w:val="24"/>
          <w:szCs w:val="24"/>
          <w:lang w:val="en-US"/>
        </w:rPr>
        <w:t>Isi</w:t>
      </w:r>
      <w:r w:rsidR="0018280F" w:rsidRPr="009647E3">
        <w:rPr>
          <w:rFonts w:asciiTheme="majorBidi" w:hAnsiTheme="majorBidi" w:cstheme="majorBidi"/>
          <w:b/>
          <w:sz w:val="24"/>
          <w:szCs w:val="24"/>
          <w:lang w:val="en-US"/>
        </w:rPr>
        <w:t xml:space="preserve"> Manajemen </w:t>
      </w:r>
      <w:r w:rsidR="00884146" w:rsidRPr="009647E3">
        <w:rPr>
          <w:rFonts w:asciiTheme="majorBidi" w:hAnsiTheme="majorBidi" w:cstheme="majorBidi"/>
          <w:b/>
          <w:sz w:val="24"/>
          <w:szCs w:val="24"/>
          <w:lang w:val="en-US"/>
        </w:rPr>
        <w:t>Halaqah</w:t>
      </w:r>
      <w:r w:rsidR="00A35445" w:rsidRPr="009647E3">
        <w:rPr>
          <w:rFonts w:asciiTheme="majorBidi" w:hAnsiTheme="majorBidi" w:cstheme="majorBidi"/>
          <w:b/>
          <w:sz w:val="24"/>
          <w:szCs w:val="24"/>
          <w:lang w:val="en-US"/>
        </w:rPr>
        <w:t>Tahfidz Al-Qur’an</w:t>
      </w:r>
    </w:p>
    <w:p w:rsidR="00FF0D96" w:rsidRDefault="002656C1" w:rsidP="000528A8">
      <w:pPr>
        <w:spacing w:after="0" w:line="240" w:lineRule="auto"/>
        <w:ind w:firstLine="709"/>
        <w:jc w:val="both"/>
        <w:rPr>
          <w:rFonts w:asciiTheme="majorBidi" w:hAnsiTheme="majorBidi" w:cstheme="majorBidi"/>
          <w:sz w:val="24"/>
          <w:szCs w:val="24"/>
          <w:lang w:val="en-US"/>
        </w:rPr>
      </w:pPr>
      <w:r w:rsidRPr="000528A8">
        <w:rPr>
          <w:rFonts w:asciiTheme="majorBidi" w:hAnsiTheme="majorBidi" w:cstheme="majorBidi"/>
          <w:sz w:val="24"/>
          <w:szCs w:val="24"/>
          <w:lang w:val="en-US"/>
        </w:rPr>
        <w:t>Dalam pengama</w:t>
      </w:r>
      <w:r w:rsidR="00243E0A" w:rsidRPr="000528A8">
        <w:rPr>
          <w:rFonts w:asciiTheme="majorBidi" w:hAnsiTheme="majorBidi" w:cstheme="majorBidi"/>
          <w:sz w:val="24"/>
          <w:szCs w:val="24"/>
          <w:lang w:val="en-US"/>
        </w:rPr>
        <w:t xml:space="preserve">tan peneliti bahwa </w:t>
      </w:r>
      <w:r w:rsidR="00884146" w:rsidRPr="000528A8">
        <w:rPr>
          <w:rFonts w:asciiTheme="majorBidi" w:hAnsiTheme="majorBidi" w:cstheme="majorBidi"/>
          <w:sz w:val="24"/>
          <w:szCs w:val="24"/>
          <w:lang w:val="en-US"/>
        </w:rPr>
        <w:t>halaqah</w:t>
      </w:r>
      <w:r w:rsidR="00243E0A" w:rsidRPr="000528A8">
        <w:rPr>
          <w:rFonts w:asciiTheme="majorBidi" w:hAnsiTheme="majorBidi" w:cstheme="majorBidi"/>
          <w:sz w:val="24"/>
          <w:szCs w:val="24"/>
          <w:lang w:val="en-US"/>
        </w:rPr>
        <w:t xml:space="preserve"> tahf</w:t>
      </w:r>
      <w:r w:rsidRPr="000528A8">
        <w:rPr>
          <w:rFonts w:asciiTheme="majorBidi" w:hAnsiTheme="majorBidi" w:cstheme="majorBidi"/>
          <w:sz w:val="24"/>
          <w:szCs w:val="24"/>
          <w:lang w:val="en-US"/>
        </w:rPr>
        <w:t>z</w:t>
      </w:r>
      <w:r w:rsidR="00243E0A" w:rsidRPr="000528A8">
        <w:rPr>
          <w:rFonts w:asciiTheme="majorBidi" w:hAnsiTheme="majorBidi" w:cstheme="majorBidi"/>
          <w:sz w:val="24"/>
          <w:szCs w:val="24"/>
          <w:lang w:val="en-US"/>
        </w:rPr>
        <w:t>hul Q</w:t>
      </w:r>
      <w:r w:rsidRPr="000528A8">
        <w:rPr>
          <w:rFonts w:asciiTheme="majorBidi" w:hAnsiTheme="majorBidi" w:cstheme="majorBidi"/>
          <w:sz w:val="24"/>
          <w:szCs w:val="24"/>
          <w:lang w:val="en-US"/>
        </w:rPr>
        <w:t>ur’an yang dilaksanaka</w:t>
      </w:r>
      <w:r w:rsidR="00E634FE" w:rsidRPr="000528A8">
        <w:rPr>
          <w:rFonts w:asciiTheme="majorBidi" w:hAnsiTheme="majorBidi" w:cstheme="majorBidi"/>
          <w:sz w:val="24"/>
          <w:szCs w:val="24"/>
          <w:lang w:val="en-US"/>
        </w:rPr>
        <w:t>n di SMPIT Khoiru Ummah</w:t>
      </w:r>
      <w:r w:rsidRPr="000528A8">
        <w:rPr>
          <w:rFonts w:asciiTheme="majorBidi" w:hAnsiTheme="majorBidi" w:cstheme="majorBidi"/>
          <w:sz w:val="24"/>
          <w:szCs w:val="24"/>
          <w:lang w:val="en-US"/>
        </w:rPr>
        <w:t xml:space="preserve"> ini </w:t>
      </w:r>
      <w:proofErr w:type="gramStart"/>
      <w:r w:rsidRPr="000528A8">
        <w:rPr>
          <w:rFonts w:asciiTheme="majorBidi" w:hAnsiTheme="majorBidi" w:cstheme="majorBidi"/>
          <w:sz w:val="24"/>
          <w:szCs w:val="24"/>
          <w:lang w:val="en-US"/>
        </w:rPr>
        <w:t>dilakukan  dengan</w:t>
      </w:r>
      <w:proofErr w:type="gramEnd"/>
      <w:r w:rsidR="00E634FE" w:rsidRPr="000528A8">
        <w:rPr>
          <w:rFonts w:asciiTheme="majorBidi" w:hAnsiTheme="majorBidi" w:cstheme="majorBidi"/>
          <w:sz w:val="24"/>
          <w:szCs w:val="24"/>
          <w:lang w:val="en-US"/>
        </w:rPr>
        <w:t xml:space="preserve"> </w:t>
      </w:r>
      <w:r w:rsidRPr="000528A8">
        <w:rPr>
          <w:rFonts w:asciiTheme="majorBidi" w:hAnsiTheme="majorBidi" w:cstheme="majorBidi"/>
          <w:sz w:val="24"/>
          <w:szCs w:val="24"/>
          <w:lang w:val="en-US"/>
        </w:rPr>
        <w:t>serangkaian kegiatan dia</w:t>
      </w:r>
      <w:r w:rsidR="002D57F3" w:rsidRPr="000528A8">
        <w:rPr>
          <w:rFonts w:asciiTheme="majorBidi" w:hAnsiTheme="majorBidi" w:cstheme="majorBidi"/>
          <w:sz w:val="24"/>
          <w:szCs w:val="24"/>
          <w:lang w:val="en-US"/>
        </w:rPr>
        <w:t xml:space="preserve">wali dengan pembacaan doa. Sebelum pelaksanaan </w:t>
      </w:r>
      <w:r w:rsidR="00884146" w:rsidRPr="000528A8">
        <w:rPr>
          <w:rFonts w:asciiTheme="majorBidi" w:hAnsiTheme="majorBidi" w:cstheme="majorBidi"/>
          <w:sz w:val="24"/>
          <w:szCs w:val="24"/>
          <w:lang w:val="en-US"/>
        </w:rPr>
        <w:t>halaqahtahfidz Al-</w:t>
      </w:r>
    </w:p>
    <w:p w:rsidR="00706988" w:rsidRPr="000528A8" w:rsidRDefault="00884146" w:rsidP="00FF0D96">
      <w:pPr>
        <w:spacing w:after="0" w:line="240" w:lineRule="auto"/>
        <w:jc w:val="both"/>
        <w:rPr>
          <w:rFonts w:asciiTheme="majorBidi" w:hAnsiTheme="majorBidi" w:cstheme="majorBidi"/>
          <w:sz w:val="24"/>
          <w:szCs w:val="24"/>
          <w:lang w:val="en-US"/>
        </w:rPr>
      </w:pPr>
      <w:r w:rsidRPr="000528A8">
        <w:rPr>
          <w:rFonts w:asciiTheme="majorBidi" w:hAnsiTheme="majorBidi" w:cstheme="majorBidi"/>
          <w:sz w:val="24"/>
          <w:szCs w:val="24"/>
          <w:lang w:val="en-US"/>
        </w:rPr>
        <w:lastRenderedPageBreak/>
        <w:t>Qur’an</w:t>
      </w:r>
      <w:r w:rsidR="002D57F3" w:rsidRPr="000528A8">
        <w:rPr>
          <w:rFonts w:asciiTheme="majorBidi" w:hAnsiTheme="majorBidi" w:cstheme="majorBidi"/>
          <w:sz w:val="24"/>
          <w:szCs w:val="24"/>
          <w:lang w:val="en-US"/>
        </w:rPr>
        <w:t xml:space="preserve"> siswa dibagi perkelompok putra dan putri, masing-masing kelompok terdiri dari 10 </w:t>
      </w:r>
      <w:r w:rsidR="002F5E76" w:rsidRPr="000528A8">
        <w:rPr>
          <w:rFonts w:asciiTheme="majorBidi" w:hAnsiTheme="majorBidi" w:cstheme="majorBidi"/>
          <w:sz w:val="24"/>
          <w:szCs w:val="24"/>
          <w:lang w:val="en-US"/>
        </w:rPr>
        <w:t xml:space="preserve">sampai dengan 12 </w:t>
      </w:r>
      <w:r w:rsidR="002D57F3" w:rsidRPr="000528A8">
        <w:rPr>
          <w:rFonts w:asciiTheme="majorBidi" w:hAnsiTheme="majorBidi" w:cstheme="majorBidi"/>
          <w:sz w:val="24"/>
          <w:szCs w:val="24"/>
          <w:lang w:val="en-US"/>
        </w:rPr>
        <w:t xml:space="preserve">orang yang </w:t>
      </w:r>
      <w:proofErr w:type="gramStart"/>
      <w:r w:rsidR="002D57F3" w:rsidRPr="000528A8">
        <w:rPr>
          <w:rFonts w:asciiTheme="majorBidi" w:hAnsiTheme="majorBidi" w:cstheme="majorBidi"/>
          <w:sz w:val="24"/>
          <w:szCs w:val="24"/>
          <w:lang w:val="en-US"/>
        </w:rPr>
        <w:t>akan</w:t>
      </w:r>
      <w:proofErr w:type="gramEnd"/>
      <w:r w:rsidR="002D57F3" w:rsidRPr="000528A8">
        <w:rPr>
          <w:rFonts w:asciiTheme="majorBidi" w:hAnsiTheme="majorBidi" w:cstheme="majorBidi"/>
          <w:sz w:val="24"/>
          <w:szCs w:val="24"/>
          <w:lang w:val="en-US"/>
        </w:rPr>
        <w:t xml:space="preserve"> diampu oleh seorang guru pengampu. Dikarenakan s</w:t>
      </w:r>
      <w:r w:rsidR="00E634FE" w:rsidRPr="000528A8">
        <w:rPr>
          <w:rFonts w:asciiTheme="majorBidi" w:hAnsiTheme="majorBidi" w:cstheme="majorBidi"/>
          <w:sz w:val="24"/>
          <w:szCs w:val="24"/>
          <w:lang w:val="en-US"/>
        </w:rPr>
        <w:t>iswa SMPIT Khoiru Ummah</w:t>
      </w:r>
      <w:r w:rsidR="002D57F3" w:rsidRPr="000528A8">
        <w:rPr>
          <w:rFonts w:asciiTheme="majorBidi" w:hAnsiTheme="majorBidi" w:cstheme="majorBidi"/>
          <w:sz w:val="24"/>
          <w:szCs w:val="24"/>
          <w:lang w:val="en-US"/>
        </w:rPr>
        <w:t xml:space="preserve"> banyak dari Sekolah Dasar Negeri yang belum memasukkan tahfidz menjadi bagian dari kurikulum sekolah maka untuk target hafalan dimulai dari juz 3</w:t>
      </w:r>
      <w:r w:rsidR="002F5E76" w:rsidRPr="000528A8">
        <w:rPr>
          <w:rFonts w:asciiTheme="majorBidi" w:hAnsiTheme="majorBidi" w:cstheme="majorBidi"/>
          <w:sz w:val="24"/>
          <w:szCs w:val="24"/>
          <w:lang w:val="en-US"/>
        </w:rPr>
        <w:t>0, 29, 28</w:t>
      </w:r>
      <w:r w:rsidR="002D57F3" w:rsidRPr="000528A8">
        <w:rPr>
          <w:rFonts w:asciiTheme="majorBidi" w:hAnsiTheme="majorBidi" w:cstheme="majorBidi"/>
          <w:sz w:val="24"/>
          <w:szCs w:val="24"/>
          <w:lang w:val="en-US"/>
        </w:rPr>
        <w:t xml:space="preserve"> dan juz 1.</w:t>
      </w:r>
    </w:p>
    <w:p w:rsidR="00E54790" w:rsidRPr="000528A8" w:rsidRDefault="00F14D80" w:rsidP="000528A8">
      <w:pPr>
        <w:spacing w:after="0" w:line="240" w:lineRule="auto"/>
        <w:ind w:firstLine="709"/>
        <w:jc w:val="both"/>
        <w:rPr>
          <w:rFonts w:asciiTheme="majorBidi" w:hAnsiTheme="majorBidi" w:cstheme="majorBidi"/>
          <w:sz w:val="24"/>
          <w:szCs w:val="24"/>
          <w:lang w:val="en-US"/>
        </w:rPr>
      </w:pPr>
      <w:proofErr w:type="gramStart"/>
      <w:r w:rsidRPr="00F14D80">
        <w:rPr>
          <w:rFonts w:asciiTheme="majorBidi" w:hAnsiTheme="majorBidi" w:cstheme="majorBidi"/>
          <w:sz w:val="24"/>
          <w:szCs w:val="24"/>
          <w:lang w:val="en-US"/>
        </w:rPr>
        <w:t>Para santri yang mengikuti program halaqah tahfidzhul Qur'an diharuskan berhasil menyelesaikan dua tahap pelaksanaan program tersebut</w:t>
      </w:r>
      <w:r w:rsidR="00E54790" w:rsidRPr="000528A8">
        <w:rPr>
          <w:rFonts w:asciiTheme="majorBidi" w:hAnsiTheme="majorBidi" w:cstheme="majorBidi"/>
          <w:sz w:val="24"/>
          <w:szCs w:val="24"/>
          <w:lang w:val="en-US"/>
        </w:rPr>
        <w:t>.</w:t>
      </w:r>
      <w:proofErr w:type="gramEnd"/>
    </w:p>
    <w:p w:rsidR="00E54790" w:rsidRPr="000528A8" w:rsidRDefault="00E54790" w:rsidP="000528A8">
      <w:pPr>
        <w:spacing w:after="0" w:line="240" w:lineRule="auto"/>
        <w:ind w:firstLine="709"/>
        <w:jc w:val="both"/>
        <w:rPr>
          <w:rFonts w:asciiTheme="majorBidi" w:hAnsiTheme="majorBidi" w:cstheme="majorBidi"/>
          <w:sz w:val="24"/>
          <w:szCs w:val="24"/>
          <w:lang w:val="en-US"/>
        </w:rPr>
      </w:pPr>
      <w:proofErr w:type="gramStart"/>
      <w:r w:rsidRPr="000528A8">
        <w:rPr>
          <w:rFonts w:asciiTheme="majorBidi" w:hAnsiTheme="majorBidi" w:cstheme="majorBidi"/>
          <w:i/>
          <w:sz w:val="24"/>
          <w:szCs w:val="24"/>
          <w:lang w:val="en-US"/>
        </w:rPr>
        <w:t xml:space="preserve">Pertama, </w:t>
      </w:r>
      <w:r w:rsidR="00F14D80" w:rsidRPr="00F14D80">
        <w:rPr>
          <w:rFonts w:asciiTheme="majorBidi" w:hAnsiTheme="majorBidi" w:cstheme="majorBidi"/>
          <w:sz w:val="24"/>
          <w:szCs w:val="24"/>
          <w:lang w:val="en-US"/>
        </w:rPr>
        <w:t>program tahsin merupakan tahapan bagi santri yang belum mengikuti program tahfidz (menghafal).</w:t>
      </w:r>
      <w:proofErr w:type="gramEnd"/>
      <w:r w:rsidR="00F14D80" w:rsidRPr="00F14D80">
        <w:rPr>
          <w:rFonts w:asciiTheme="majorBidi" w:hAnsiTheme="majorBidi" w:cstheme="majorBidi"/>
          <w:sz w:val="24"/>
          <w:szCs w:val="24"/>
          <w:lang w:val="en-US"/>
        </w:rPr>
        <w:t xml:space="preserve"> </w:t>
      </w:r>
      <w:proofErr w:type="gramStart"/>
      <w:r w:rsidR="00F14D80" w:rsidRPr="00F14D80">
        <w:rPr>
          <w:rFonts w:asciiTheme="majorBidi" w:hAnsiTheme="majorBidi" w:cstheme="majorBidi"/>
          <w:sz w:val="24"/>
          <w:szCs w:val="24"/>
          <w:lang w:val="en-US"/>
        </w:rPr>
        <w:t>Keikutsertaan setiap siswa dalam program tahsin ditentukan oleh tingkat kemampuan membaca, atau kompetensi dasarnya.</w:t>
      </w:r>
      <w:proofErr w:type="gramEnd"/>
      <w:r w:rsidR="00F14D80" w:rsidRPr="00F14D80">
        <w:rPr>
          <w:rFonts w:asciiTheme="majorBidi" w:hAnsiTheme="majorBidi" w:cstheme="majorBidi"/>
          <w:sz w:val="24"/>
          <w:szCs w:val="24"/>
          <w:lang w:val="en-US"/>
        </w:rPr>
        <w:t xml:space="preserve"> </w:t>
      </w:r>
      <w:proofErr w:type="gramStart"/>
      <w:r w:rsidR="00F14D80" w:rsidRPr="00F14D80">
        <w:rPr>
          <w:rFonts w:asciiTheme="majorBidi" w:hAnsiTheme="majorBidi" w:cstheme="majorBidi"/>
          <w:sz w:val="24"/>
          <w:szCs w:val="24"/>
          <w:lang w:val="en-US"/>
        </w:rPr>
        <w:t>Hal ini dilakukan sesuai dengan lahjah “arobiyah” dan bertujuan untuk mengembangkan membaca lancar</w:t>
      </w:r>
      <w:r w:rsidR="00537932" w:rsidRPr="000528A8">
        <w:rPr>
          <w:rFonts w:asciiTheme="majorBidi" w:hAnsiTheme="majorBidi" w:cstheme="majorBidi"/>
          <w:sz w:val="24"/>
          <w:szCs w:val="24"/>
          <w:lang w:val="en-US"/>
        </w:rPr>
        <w:t>.</w:t>
      </w:r>
      <w:proofErr w:type="gramEnd"/>
    </w:p>
    <w:p w:rsidR="00AB40A7" w:rsidRPr="000528A8" w:rsidRDefault="007A1797" w:rsidP="000528A8">
      <w:pPr>
        <w:spacing w:after="0" w:line="240" w:lineRule="auto"/>
        <w:ind w:firstLine="709"/>
        <w:jc w:val="both"/>
        <w:rPr>
          <w:rFonts w:asciiTheme="majorBidi" w:hAnsiTheme="majorBidi" w:cstheme="majorBidi"/>
          <w:sz w:val="24"/>
          <w:szCs w:val="24"/>
          <w:lang w:val="en-US"/>
        </w:rPr>
      </w:pPr>
      <w:r>
        <w:rPr>
          <w:rFonts w:asciiTheme="majorBidi" w:hAnsiTheme="majorBidi" w:cstheme="majorBidi"/>
          <w:sz w:val="24"/>
          <w:szCs w:val="24"/>
          <w:lang w:val="en-US"/>
        </w:rPr>
        <w:t>Manajemen</w:t>
      </w:r>
      <w:r w:rsidR="00AB40A7" w:rsidRPr="000528A8">
        <w:rPr>
          <w:rFonts w:asciiTheme="majorBidi" w:hAnsiTheme="majorBidi" w:cstheme="majorBidi"/>
          <w:sz w:val="24"/>
          <w:szCs w:val="24"/>
          <w:lang w:val="en-US"/>
        </w:rPr>
        <w:t xml:space="preserve"> tahsin ini memiliki 4 (empat) tingkatan sesuai dengan kemampuan siswa </w:t>
      </w:r>
      <w:proofErr w:type="gramStart"/>
      <w:r w:rsidR="00AB40A7" w:rsidRPr="000528A8">
        <w:rPr>
          <w:rFonts w:asciiTheme="majorBidi" w:hAnsiTheme="majorBidi" w:cstheme="majorBidi"/>
          <w:sz w:val="24"/>
          <w:szCs w:val="24"/>
          <w:lang w:val="en-US"/>
        </w:rPr>
        <w:t>yaitu :</w:t>
      </w:r>
      <w:proofErr w:type="gramEnd"/>
    </w:p>
    <w:p w:rsidR="00AB40A7" w:rsidRPr="00401089" w:rsidRDefault="00AB40A7" w:rsidP="000528A8">
      <w:pPr>
        <w:pStyle w:val="ListParagraph"/>
        <w:numPr>
          <w:ilvl w:val="0"/>
          <w:numId w:val="37"/>
        </w:numPr>
        <w:spacing w:after="0" w:line="240" w:lineRule="auto"/>
        <w:ind w:left="270" w:hanging="270"/>
        <w:jc w:val="both"/>
        <w:rPr>
          <w:rFonts w:asciiTheme="majorBidi" w:hAnsiTheme="majorBidi" w:cstheme="majorBidi"/>
          <w:sz w:val="24"/>
          <w:szCs w:val="24"/>
          <w:lang w:val="en-US"/>
        </w:rPr>
      </w:pPr>
      <w:r w:rsidRPr="00401089">
        <w:rPr>
          <w:rFonts w:asciiTheme="majorBidi" w:hAnsiTheme="majorBidi" w:cstheme="majorBidi"/>
          <w:sz w:val="24"/>
          <w:szCs w:val="24"/>
          <w:lang w:val="en-US"/>
        </w:rPr>
        <w:t>Tingkat Mubtadi’ adalah para siswa yang belum mampu membaca al-Qur’an dengan baik dan memerlukan dasar-dasar fashohah.</w:t>
      </w:r>
    </w:p>
    <w:p w:rsidR="00AB40A7" w:rsidRPr="00401089" w:rsidRDefault="00AB40A7" w:rsidP="000528A8">
      <w:pPr>
        <w:pStyle w:val="ListParagraph"/>
        <w:numPr>
          <w:ilvl w:val="0"/>
          <w:numId w:val="37"/>
        </w:numPr>
        <w:spacing w:after="0" w:line="240" w:lineRule="auto"/>
        <w:ind w:left="270" w:hanging="270"/>
        <w:jc w:val="both"/>
        <w:rPr>
          <w:rFonts w:asciiTheme="majorBidi" w:hAnsiTheme="majorBidi" w:cstheme="majorBidi"/>
          <w:sz w:val="24"/>
          <w:szCs w:val="24"/>
          <w:lang w:val="en-US"/>
        </w:rPr>
      </w:pPr>
      <w:r w:rsidRPr="00401089">
        <w:rPr>
          <w:rFonts w:asciiTheme="majorBidi" w:hAnsiTheme="majorBidi" w:cstheme="majorBidi"/>
          <w:sz w:val="24"/>
          <w:szCs w:val="24"/>
          <w:lang w:val="en-US"/>
        </w:rPr>
        <w:t>Tingkat Mutawasi</w:t>
      </w:r>
      <w:r w:rsidR="00E634FE">
        <w:rPr>
          <w:rFonts w:asciiTheme="majorBidi" w:hAnsiTheme="majorBidi" w:cstheme="majorBidi"/>
          <w:sz w:val="24"/>
          <w:szCs w:val="24"/>
          <w:lang w:val="en-US"/>
        </w:rPr>
        <w:t>th adalah siswa yang sudah lanca</w:t>
      </w:r>
      <w:r w:rsidRPr="00401089">
        <w:rPr>
          <w:rFonts w:asciiTheme="majorBidi" w:hAnsiTheme="majorBidi" w:cstheme="majorBidi"/>
          <w:sz w:val="24"/>
          <w:szCs w:val="24"/>
          <w:lang w:val="en-US"/>
        </w:rPr>
        <w:t>r membaca al-Qur’an namun belum fasih dalam membacanya.</w:t>
      </w:r>
    </w:p>
    <w:p w:rsidR="00AB40A7" w:rsidRPr="00401089" w:rsidRDefault="00AB40A7" w:rsidP="000528A8">
      <w:pPr>
        <w:pStyle w:val="ListParagraph"/>
        <w:numPr>
          <w:ilvl w:val="0"/>
          <w:numId w:val="37"/>
        </w:numPr>
        <w:spacing w:after="0" w:line="240" w:lineRule="auto"/>
        <w:ind w:left="270" w:hanging="270"/>
        <w:jc w:val="both"/>
        <w:rPr>
          <w:rFonts w:asciiTheme="majorBidi" w:hAnsiTheme="majorBidi" w:cstheme="majorBidi"/>
          <w:sz w:val="24"/>
          <w:szCs w:val="24"/>
          <w:lang w:val="en-US"/>
        </w:rPr>
      </w:pPr>
      <w:r w:rsidRPr="00401089">
        <w:rPr>
          <w:rFonts w:asciiTheme="majorBidi" w:hAnsiTheme="majorBidi" w:cstheme="majorBidi"/>
          <w:sz w:val="24"/>
          <w:szCs w:val="24"/>
          <w:lang w:val="en-US"/>
        </w:rPr>
        <w:t xml:space="preserve">Tingkat Mustawa adalah siswa yang sudah bagus dan </w:t>
      </w:r>
      <w:r w:rsidR="00F57F4A">
        <w:rPr>
          <w:rFonts w:asciiTheme="majorBidi" w:hAnsiTheme="majorBidi" w:cstheme="majorBidi"/>
          <w:sz w:val="24"/>
          <w:szCs w:val="24"/>
          <w:lang w:val="en-US"/>
        </w:rPr>
        <w:t>lanca</w:t>
      </w:r>
      <w:r w:rsidRPr="00401089">
        <w:rPr>
          <w:rFonts w:asciiTheme="majorBidi" w:hAnsiTheme="majorBidi" w:cstheme="majorBidi"/>
          <w:sz w:val="24"/>
          <w:szCs w:val="24"/>
          <w:lang w:val="en-US"/>
        </w:rPr>
        <w:t>r bacaannya akan tetapi mereka belum bisa membaca dengan tartil serta belum menguasai dan memahami waqaf dan ibtida’.</w:t>
      </w:r>
    </w:p>
    <w:p w:rsidR="00AB40A7" w:rsidRPr="00401089" w:rsidRDefault="000473D8" w:rsidP="008138C6">
      <w:pPr>
        <w:pStyle w:val="ListParagraph"/>
        <w:numPr>
          <w:ilvl w:val="0"/>
          <w:numId w:val="37"/>
        </w:numPr>
        <w:spacing w:after="0" w:line="240" w:lineRule="auto"/>
        <w:ind w:left="270" w:hanging="270"/>
        <w:jc w:val="both"/>
        <w:rPr>
          <w:rFonts w:asciiTheme="majorBidi" w:hAnsiTheme="majorBidi" w:cstheme="majorBidi"/>
          <w:sz w:val="24"/>
          <w:szCs w:val="24"/>
          <w:lang w:val="en-US"/>
        </w:rPr>
      </w:pPr>
      <w:r w:rsidRPr="00401089">
        <w:rPr>
          <w:rFonts w:asciiTheme="majorBidi" w:hAnsiTheme="majorBidi" w:cstheme="majorBidi"/>
          <w:sz w:val="24"/>
          <w:szCs w:val="24"/>
          <w:lang w:val="en-US"/>
        </w:rPr>
        <w:t>Tingkat Takhass</w:t>
      </w:r>
      <w:r w:rsidR="00E634FE">
        <w:rPr>
          <w:rFonts w:asciiTheme="majorBidi" w:hAnsiTheme="majorBidi" w:cstheme="majorBidi"/>
          <w:sz w:val="24"/>
          <w:szCs w:val="24"/>
          <w:lang w:val="en-US"/>
        </w:rPr>
        <w:t>us adalah siswa yang sudah lanca</w:t>
      </w:r>
      <w:r w:rsidRPr="00401089">
        <w:rPr>
          <w:rFonts w:asciiTheme="majorBidi" w:hAnsiTheme="majorBidi" w:cstheme="majorBidi"/>
          <w:sz w:val="24"/>
          <w:szCs w:val="24"/>
          <w:lang w:val="en-US"/>
        </w:rPr>
        <w:t>r dan fasih bacaannya serta sudah bisa membaca dengan tartil.</w:t>
      </w:r>
    </w:p>
    <w:p w:rsidR="00F14D80" w:rsidRPr="00F14D80" w:rsidRDefault="00537932" w:rsidP="00F14D80">
      <w:pPr>
        <w:spacing w:after="0" w:line="240" w:lineRule="auto"/>
        <w:ind w:firstLine="540"/>
        <w:jc w:val="both"/>
        <w:rPr>
          <w:rFonts w:asciiTheme="majorBidi" w:hAnsiTheme="majorBidi" w:cstheme="majorBidi"/>
          <w:sz w:val="24"/>
          <w:szCs w:val="24"/>
          <w:lang w:val="en-US"/>
        </w:rPr>
      </w:pPr>
      <w:proofErr w:type="gramStart"/>
      <w:r w:rsidRPr="000528A8">
        <w:rPr>
          <w:rFonts w:asciiTheme="majorBidi" w:hAnsiTheme="majorBidi" w:cstheme="majorBidi"/>
          <w:i/>
          <w:sz w:val="24"/>
          <w:szCs w:val="24"/>
          <w:lang w:val="en-US"/>
        </w:rPr>
        <w:t xml:space="preserve">Kedua, </w:t>
      </w:r>
      <w:r w:rsidR="00F14D80" w:rsidRPr="00F14D80">
        <w:rPr>
          <w:rFonts w:asciiTheme="majorBidi" w:hAnsiTheme="majorBidi" w:cstheme="majorBidi"/>
          <w:sz w:val="24"/>
          <w:szCs w:val="24"/>
          <w:lang w:val="en-US"/>
        </w:rPr>
        <w:t>Setelah tahapan tahsin selesai, tahapan selanjutnya adalah program tahfidz.</w:t>
      </w:r>
      <w:proofErr w:type="gramEnd"/>
      <w:r w:rsidR="00F14D80" w:rsidRPr="00F14D80">
        <w:rPr>
          <w:rFonts w:asciiTheme="majorBidi" w:hAnsiTheme="majorBidi" w:cstheme="majorBidi"/>
          <w:sz w:val="24"/>
          <w:szCs w:val="24"/>
          <w:lang w:val="en-US"/>
        </w:rPr>
        <w:t xml:space="preserve"> </w:t>
      </w:r>
      <w:proofErr w:type="gramStart"/>
      <w:r w:rsidR="00F14D80" w:rsidRPr="00F14D80">
        <w:rPr>
          <w:rFonts w:asciiTheme="majorBidi" w:hAnsiTheme="majorBidi" w:cstheme="majorBidi"/>
          <w:sz w:val="24"/>
          <w:szCs w:val="24"/>
          <w:lang w:val="en-US"/>
        </w:rPr>
        <w:t>Tahfidz dipecah menjadi dua program yaitu program takhassus untuk santri yang mahir membaca dan memiliki keinginan kuat untuk menghafal informasi.</w:t>
      </w:r>
      <w:proofErr w:type="gramEnd"/>
      <w:r w:rsidR="00F14D80" w:rsidRPr="00F14D80">
        <w:rPr>
          <w:rFonts w:asciiTheme="majorBidi" w:hAnsiTheme="majorBidi" w:cstheme="majorBidi"/>
          <w:sz w:val="24"/>
          <w:szCs w:val="24"/>
          <w:lang w:val="en-US"/>
        </w:rPr>
        <w:t xml:space="preserve"> </w:t>
      </w:r>
      <w:proofErr w:type="gramStart"/>
      <w:r w:rsidR="00F14D80" w:rsidRPr="00F14D80">
        <w:rPr>
          <w:rFonts w:asciiTheme="majorBidi" w:hAnsiTheme="majorBidi" w:cstheme="majorBidi"/>
          <w:sz w:val="24"/>
          <w:szCs w:val="24"/>
          <w:lang w:val="en-US"/>
        </w:rPr>
        <w:t>Sedangkan yang kedua adalah program standar untuk siswa yang sudah lancar membaca tetapi kurang motivasi dan kemampuan menghafal.</w:t>
      </w:r>
      <w:proofErr w:type="gramEnd"/>
    </w:p>
    <w:p w:rsidR="00F14D80" w:rsidRPr="00F14D80" w:rsidRDefault="00F14D80" w:rsidP="00F14D80">
      <w:pPr>
        <w:spacing w:after="0" w:line="240" w:lineRule="auto"/>
        <w:ind w:firstLine="540"/>
        <w:jc w:val="both"/>
        <w:rPr>
          <w:rFonts w:asciiTheme="majorBidi" w:hAnsiTheme="majorBidi" w:cstheme="majorBidi"/>
          <w:sz w:val="24"/>
          <w:szCs w:val="24"/>
          <w:lang w:val="en-US"/>
        </w:rPr>
      </w:pPr>
      <w:r w:rsidRPr="00F14D80">
        <w:rPr>
          <w:rFonts w:asciiTheme="majorBidi" w:hAnsiTheme="majorBidi" w:cstheme="majorBidi"/>
          <w:sz w:val="24"/>
          <w:szCs w:val="24"/>
          <w:lang w:val="en-US"/>
        </w:rPr>
        <w:t xml:space="preserve">Mengapa harus melalui tata </w:t>
      </w:r>
      <w:proofErr w:type="gramStart"/>
      <w:r w:rsidRPr="00F14D80">
        <w:rPr>
          <w:rFonts w:asciiTheme="majorBidi" w:hAnsiTheme="majorBidi" w:cstheme="majorBidi"/>
          <w:sz w:val="24"/>
          <w:szCs w:val="24"/>
          <w:lang w:val="en-US"/>
        </w:rPr>
        <w:t>cara</w:t>
      </w:r>
      <w:proofErr w:type="gramEnd"/>
      <w:r w:rsidRPr="00F14D80">
        <w:rPr>
          <w:rFonts w:asciiTheme="majorBidi" w:hAnsiTheme="majorBidi" w:cstheme="majorBidi"/>
          <w:sz w:val="24"/>
          <w:szCs w:val="24"/>
          <w:lang w:val="en-US"/>
        </w:rPr>
        <w:t xml:space="preserve"> Tahsin/fashohah sebelum menghafal Al-Qur'an? Jawabannya adalah: agar yang diingat sejalan dengan sejarah qiro'ah karena jika salah membacanya maka maknanya </w:t>
      </w:r>
      <w:proofErr w:type="gramStart"/>
      <w:r w:rsidRPr="00F14D80">
        <w:rPr>
          <w:rFonts w:asciiTheme="majorBidi" w:hAnsiTheme="majorBidi" w:cstheme="majorBidi"/>
          <w:sz w:val="24"/>
          <w:szCs w:val="24"/>
          <w:lang w:val="en-US"/>
        </w:rPr>
        <w:t>akan</w:t>
      </w:r>
      <w:proofErr w:type="gramEnd"/>
      <w:r w:rsidRPr="00F14D80">
        <w:rPr>
          <w:rFonts w:asciiTheme="majorBidi" w:hAnsiTheme="majorBidi" w:cstheme="majorBidi"/>
          <w:sz w:val="24"/>
          <w:szCs w:val="24"/>
          <w:lang w:val="en-US"/>
        </w:rPr>
        <w:t xml:space="preserve"> salah sama sekali. Jadi memang ingin besar dulu pemahamannya, baru masuk ke </w:t>
      </w:r>
      <w:proofErr w:type="gramStart"/>
      <w:r w:rsidRPr="00F14D80">
        <w:rPr>
          <w:rFonts w:asciiTheme="majorBidi" w:hAnsiTheme="majorBidi" w:cstheme="majorBidi"/>
          <w:sz w:val="24"/>
          <w:szCs w:val="24"/>
          <w:lang w:val="en-US"/>
        </w:rPr>
        <w:t>cara</w:t>
      </w:r>
      <w:proofErr w:type="gramEnd"/>
      <w:r w:rsidRPr="00F14D80">
        <w:rPr>
          <w:rFonts w:asciiTheme="majorBidi" w:hAnsiTheme="majorBidi" w:cstheme="majorBidi"/>
          <w:sz w:val="24"/>
          <w:szCs w:val="24"/>
          <w:lang w:val="en-US"/>
        </w:rPr>
        <w:t xml:space="preserve"> mengingat/tahfidz yang paling umum.</w:t>
      </w:r>
    </w:p>
    <w:p w:rsidR="00F57F4A" w:rsidRDefault="00F14D80" w:rsidP="00F14D80">
      <w:pPr>
        <w:spacing w:after="0" w:line="240" w:lineRule="auto"/>
        <w:ind w:firstLine="540"/>
        <w:jc w:val="both"/>
        <w:rPr>
          <w:rFonts w:asciiTheme="majorBidi" w:hAnsiTheme="majorBidi" w:cstheme="majorBidi"/>
        </w:rPr>
      </w:pPr>
      <w:proofErr w:type="gramStart"/>
      <w:r w:rsidRPr="00F14D80">
        <w:rPr>
          <w:rFonts w:asciiTheme="majorBidi" w:hAnsiTheme="majorBidi" w:cstheme="majorBidi"/>
          <w:sz w:val="24"/>
          <w:szCs w:val="24"/>
          <w:lang w:val="en-US"/>
        </w:rPr>
        <w:t>Setiap siswa tentunya memiliki kemampuan serta perbedaan fisik, perilaku, kebiasaan, dan karakter.</w:t>
      </w:r>
      <w:proofErr w:type="gramEnd"/>
      <w:r w:rsidRPr="00F14D80">
        <w:rPr>
          <w:rFonts w:asciiTheme="majorBidi" w:hAnsiTheme="majorBidi" w:cstheme="majorBidi"/>
          <w:sz w:val="24"/>
          <w:szCs w:val="24"/>
          <w:lang w:val="en-US"/>
        </w:rPr>
        <w:t xml:space="preserve"> </w:t>
      </w:r>
      <w:proofErr w:type="gramStart"/>
      <w:r w:rsidRPr="00F14D80">
        <w:rPr>
          <w:rFonts w:asciiTheme="majorBidi" w:hAnsiTheme="majorBidi" w:cstheme="majorBidi"/>
          <w:sz w:val="24"/>
          <w:szCs w:val="24"/>
          <w:lang w:val="en-US"/>
        </w:rPr>
        <w:t>Sehingga ada perbedaan antara santri yang aman dengan kemampuannya menyerap informasi dari guru atau ustadzahnya</w:t>
      </w:r>
      <w:r w:rsidR="00C20235" w:rsidRPr="00401089">
        <w:rPr>
          <w:rFonts w:asciiTheme="majorBidi" w:hAnsiTheme="majorBidi" w:cstheme="majorBidi"/>
        </w:rPr>
        <w:t>.</w:t>
      </w:r>
      <w:proofErr w:type="gramEnd"/>
      <w:r w:rsidR="00C20235" w:rsidRPr="00401089">
        <w:rPr>
          <w:rFonts w:asciiTheme="majorBidi" w:hAnsiTheme="majorBidi" w:cstheme="majorBidi"/>
        </w:rPr>
        <w:t xml:space="preserve"> </w:t>
      </w:r>
      <w:r w:rsidR="00F57F4A">
        <w:rPr>
          <w:rFonts w:asciiTheme="majorBidi" w:hAnsiTheme="majorBidi" w:cstheme="majorBidi"/>
        </w:rPr>
        <w:t xml:space="preserve"> </w:t>
      </w:r>
    </w:p>
    <w:p w:rsidR="005E6974" w:rsidRDefault="005E6974" w:rsidP="009C22BC">
      <w:pPr>
        <w:pStyle w:val="BodyText"/>
        <w:spacing w:before="90"/>
        <w:ind w:right="-1" w:firstLine="709"/>
        <w:jc w:val="both"/>
        <w:rPr>
          <w:rFonts w:asciiTheme="majorBidi" w:hAnsiTheme="majorBidi" w:cstheme="majorBidi"/>
        </w:rPr>
      </w:pPr>
      <w:r w:rsidRPr="00401089">
        <w:rPr>
          <w:rFonts w:asciiTheme="majorBidi" w:hAnsiTheme="majorBidi" w:cstheme="majorBidi"/>
        </w:rPr>
        <w:t>Siswa yang telah menyelesaikan tahsin selanjutny</w:t>
      </w:r>
      <w:r w:rsidR="00243E0A" w:rsidRPr="00401089">
        <w:rPr>
          <w:rFonts w:asciiTheme="majorBidi" w:hAnsiTheme="majorBidi" w:cstheme="majorBidi"/>
        </w:rPr>
        <w:t xml:space="preserve">a </w:t>
      </w:r>
      <w:proofErr w:type="gramStart"/>
      <w:r w:rsidR="00243E0A" w:rsidRPr="00401089">
        <w:rPr>
          <w:rFonts w:asciiTheme="majorBidi" w:hAnsiTheme="majorBidi" w:cstheme="majorBidi"/>
        </w:rPr>
        <w:t>akan</w:t>
      </w:r>
      <w:proofErr w:type="gramEnd"/>
      <w:r w:rsidR="00243E0A" w:rsidRPr="00401089">
        <w:rPr>
          <w:rFonts w:asciiTheme="majorBidi" w:hAnsiTheme="majorBidi" w:cstheme="majorBidi"/>
        </w:rPr>
        <w:t xml:space="preserve"> melanjutkan dengan tahfi</w:t>
      </w:r>
      <w:r w:rsidRPr="00401089">
        <w:rPr>
          <w:rFonts w:asciiTheme="majorBidi" w:hAnsiTheme="majorBidi" w:cstheme="majorBidi"/>
        </w:rPr>
        <w:t>z</w:t>
      </w:r>
      <w:r w:rsidR="00243E0A" w:rsidRPr="00401089">
        <w:rPr>
          <w:rFonts w:asciiTheme="majorBidi" w:hAnsiTheme="majorBidi" w:cstheme="majorBidi"/>
        </w:rPr>
        <w:t>h</w:t>
      </w:r>
      <w:r w:rsidRPr="00401089">
        <w:rPr>
          <w:rFonts w:asciiTheme="majorBidi" w:hAnsiTheme="majorBidi" w:cstheme="majorBidi"/>
        </w:rPr>
        <w:t xml:space="preserve"> atau menghafal. </w:t>
      </w:r>
      <w:proofErr w:type="gramStart"/>
      <w:r w:rsidRPr="00401089">
        <w:rPr>
          <w:rFonts w:asciiTheme="majorBidi" w:hAnsiTheme="majorBidi" w:cstheme="majorBidi"/>
        </w:rPr>
        <w:t>Untuk memudahkan pengampu memantau</w:t>
      </w:r>
      <w:r w:rsidR="00243E0A" w:rsidRPr="00401089">
        <w:rPr>
          <w:rFonts w:asciiTheme="majorBidi" w:hAnsiTheme="majorBidi" w:cstheme="majorBidi"/>
        </w:rPr>
        <w:t xml:space="preserve"> anggota </w:t>
      </w:r>
      <w:r w:rsidR="00884146">
        <w:rPr>
          <w:rFonts w:asciiTheme="majorBidi" w:hAnsiTheme="majorBidi" w:cstheme="majorBidi"/>
        </w:rPr>
        <w:t>halaqah</w:t>
      </w:r>
      <w:r w:rsidR="00A35445">
        <w:rPr>
          <w:rFonts w:asciiTheme="majorBidi" w:hAnsiTheme="majorBidi" w:cstheme="majorBidi"/>
        </w:rPr>
        <w:t>tahfidz Al-Qur’an</w:t>
      </w:r>
      <w:r w:rsidR="005577DC" w:rsidRPr="00401089">
        <w:rPr>
          <w:rFonts w:asciiTheme="majorBidi" w:hAnsiTheme="majorBidi" w:cstheme="majorBidi"/>
        </w:rPr>
        <w:t xml:space="preserve"> maka dibuat buku pandu</w:t>
      </w:r>
      <w:r w:rsidR="00243E0A" w:rsidRPr="00401089">
        <w:rPr>
          <w:rFonts w:asciiTheme="majorBidi" w:hAnsiTheme="majorBidi" w:cstheme="majorBidi"/>
        </w:rPr>
        <w:t>an tahfi</w:t>
      </w:r>
      <w:r w:rsidR="005577DC" w:rsidRPr="00401089">
        <w:rPr>
          <w:rFonts w:asciiTheme="majorBidi" w:hAnsiTheme="majorBidi" w:cstheme="majorBidi"/>
        </w:rPr>
        <w:t>z</w:t>
      </w:r>
      <w:r w:rsidR="00243E0A" w:rsidRPr="00401089">
        <w:rPr>
          <w:rFonts w:asciiTheme="majorBidi" w:hAnsiTheme="majorBidi" w:cstheme="majorBidi"/>
        </w:rPr>
        <w:t>h</w:t>
      </w:r>
      <w:r w:rsidR="005577DC" w:rsidRPr="00401089">
        <w:rPr>
          <w:rFonts w:asciiTheme="majorBidi" w:hAnsiTheme="majorBidi" w:cstheme="majorBidi"/>
        </w:rPr>
        <w:t xml:space="preserve"> yang berisi kegiatan menyetorkan hafalan nya kepada guru pengampu.</w:t>
      </w:r>
      <w:proofErr w:type="gramEnd"/>
    </w:p>
    <w:p w:rsidR="003F1BD6" w:rsidRDefault="00266366" w:rsidP="00291684">
      <w:pPr>
        <w:pStyle w:val="BodyText"/>
        <w:spacing w:before="90"/>
        <w:ind w:right="-1" w:firstLine="709"/>
        <w:jc w:val="both"/>
        <w:rPr>
          <w:rFonts w:asciiTheme="majorBidi" w:hAnsiTheme="majorBidi" w:cstheme="majorBidi"/>
        </w:rPr>
      </w:pPr>
      <w:r w:rsidRPr="0032390B">
        <w:rPr>
          <w:rFonts w:asciiTheme="majorBidi" w:hAnsiTheme="majorBidi" w:cstheme="majorBidi"/>
          <w:lang w:val="id-ID"/>
        </w:rPr>
        <w:t xml:space="preserve">Pelaksanaan </w:t>
      </w:r>
      <w:r w:rsidR="00884146">
        <w:rPr>
          <w:rFonts w:asciiTheme="majorBidi" w:hAnsiTheme="majorBidi" w:cstheme="majorBidi"/>
          <w:lang w:val="id-ID"/>
        </w:rPr>
        <w:t>halaqah</w:t>
      </w:r>
      <w:r w:rsidR="00A35445">
        <w:rPr>
          <w:rFonts w:asciiTheme="majorBidi" w:hAnsiTheme="majorBidi" w:cstheme="majorBidi"/>
          <w:lang w:val="id-ID"/>
        </w:rPr>
        <w:t>tahfidz Al-Qur’an</w:t>
      </w:r>
      <w:r w:rsidR="00EC3622">
        <w:rPr>
          <w:rFonts w:asciiTheme="majorBidi" w:hAnsiTheme="majorBidi" w:cstheme="majorBidi"/>
          <w:lang w:val="id-ID"/>
        </w:rPr>
        <w:t xml:space="preserve"> di SMPIT</w:t>
      </w:r>
      <w:r w:rsidR="00EC3622">
        <w:rPr>
          <w:rFonts w:asciiTheme="majorBidi" w:hAnsiTheme="majorBidi" w:cstheme="majorBidi"/>
        </w:rPr>
        <w:t xml:space="preserve"> Khoiru Ummah Curup </w:t>
      </w:r>
      <w:r w:rsidR="003F1BD6" w:rsidRPr="0032390B">
        <w:rPr>
          <w:rFonts w:asciiTheme="majorBidi" w:hAnsiTheme="majorBidi" w:cstheme="majorBidi"/>
          <w:lang w:val="id-ID"/>
        </w:rPr>
        <w:t xml:space="preserve"> diupayakan dengan menerapkan materi-materi dan metode yang bisa menjawab kebutuhan sekolah termasuk dalam mencapai visi dan misi yang telah ditetapkan. </w:t>
      </w:r>
      <w:r w:rsidR="00884146" w:rsidRPr="008F3795">
        <w:rPr>
          <w:rFonts w:asciiTheme="majorBidi" w:hAnsiTheme="majorBidi" w:cstheme="majorBidi"/>
          <w:lang w:val="id-ID"/>
        </w:rPr>
        <w:t>Halaqahtahfidz Al-Qur’an</w:t>
      </w:r>
      <w:r w:rsidR="003F1BD6" w:rsidRPr="008F3795">
        <w:rPr>
          <w:rFonts w:asciiTheme="majorBidi" w:hAnsiTheme="majorBidi" w:cstheme="majorBidi"/>
          <w:lang w:val="id-ID"/>
        </w:rPr>
        <w:t xml:space="preserve"> ini dirancang sebagai salah satu sarana dalam upaya meningkatkan kualitas keilmuan dan sekaligus juga wadah dalam meningkatkan </w:t>
      </w:r>
      <w:r w:rsidR="003F1BD6" w:rsidRPr="008F3795">
        <w:rPr>
          <w:rFonts w:asciiTheme="majorBidi" w:hAnsiTheme="majorBidi" w:cstheme="majorBidi"/>
          <w:lang w:val="id-ID"/>
        </w:rPr>
        <w:lastRenderedPageBreak/>
        <w:t>keimanan (ruh). Artinya target yang ditetap</w:t>
      </w:r>
      <w:r w:rsidR="00EC3622">
        <w:rPr>
          <w:rFonts w:asciiTheme="majorBidi" w:hAnsiTheme="majorBidi" w:cstheme="majorBidi"/>
          <w:lang w:val="id-ID"/>
        </w:rPr>
        <w:t xml:space="preserve">kan dalam </w:t>
      </w:r>
      <w:r w:rsidR="00EC3622">
        <w:rPr>
          <w:rFonts w:asciiTheme="majorBidi" w:hAnsiTheme="majorBidi" w:cstheme="majorBidi"/>
        </w:rPr>
        <w:t>manajemen</w:t>
      </w:r>
      <w:r w:rsidRPr="008F3795">
        <w:rPr>
          <w:rFonts w:asciiTheme="majorBidi" w:hAnsiTheme="majorBidi" w:cstheme="majorBidi"/>
          <w:lang w:val="id-ID"/>
        </w:rPr>
        <w:t xml:space="preserve"> </w:t>
      </w:r>
      <w:r w:rsidR="00884146" w:rsidRPr="008F3795">
        <w:rPr>
          <w:rFonts w:asciiTheme="majorBidi" w:hAnsiTheme="majorBidi" w:cstheme="majorBidi"/>
          <w:lang w:val="id-ID"/>
        </w:rPr>
        <w:t>halaqah</w:t>
      </w:r>
      <w:r w:rsidR="00A35445" w:rsidRPr="008F3795">
        <w:rPr>
          <w:rFonts w:asciiTheme="majorBidi" w:hAnsiTheme="majorBidi" w:cstheme="majorBidi"/>
          <w:lang w:val="id-ID"/>
        </w:rPr>
        <w:t>tahfidz Al-Qur’an</w:t>
      </w:r>
      <w:r w:rsidR="003F1BD6" w:rsidRPr="008F3795">
        <w:rPr>
          <w:rFonts w:asciiTheme="majorBidi" w:hAnsiTheme="majorBidi" w:cstheme="majorBidi"/>
          <w:lang w:val="id-ID"/>
        </w:rPr>
        <w:t xml:space="preserve"> ini tidak saja menjadikan peserta didik yang mahir dan banyak hafalannya tetapi juga menghasilkan siswa yang </w:t>
      </w:r>
      <w:r w:rsidR="005D37B3" w:rsidRPr="008F3795">
        <w:rPr>
          <w:rFonts w:asciiTheme="majorBidi" w:hAnsiTheme="majorBidi" w:cstheme="majorBidi"/>
          <w:lang w:val="id-ID"/>
        </w:rPr>
        <w:t xml:space="preserve">memiliki karakter </w:t>
      </w:r>
      <w:r w:rsidR="003F1BD6" w:rsidRPr="008F3795">
        <w:rPr>
          <w:rFonts w:asciiTheme="majorBidi" w:hAnsiTheme="majorBidi" w:cstheme="majorBidi"/>
          <w:lang w:val="id-ID"/>
        </w:rPr>
        <w:t>akhlaqul ka</w:t>
      </w:r>
      <w:r w:rsidRPr="008F3795">
        <w:rPr>
          <w:rFonts w:asciiTheme="majorBidi" w:hAnsiTheme="majorBidi" w:cstheme="majorBidi"/>
          <w:lang w:val="id-ID"/>
        </w:rPr>
        <w:t xml:space="preserve">rimah. </w:t>
      </w:r>
      <w:r w:rsidRPr="00401089">
        <w:rPr>
          <w:rFonts w:asciiTheme="majorBidi" w:hAnsiTheme="majorBidi" w:cstheme="majorBidi"/>
        </w:rPr>
        <w:t xml:space="preserve">Maka dalam </w:t>
      </w:r>
      <w:r w:rsidR="00884146">
        <w:rPr>
          <w:rFonts w:asciiTheme="majorBidi" w:hAnsiTheme="majorBidi" w:cstheme="majorBidi"/>
        </w:rPr>
        <w:t>halaqah</w:t>
      </w:r>
      <w:r w:rsidR="00A35445">
        <w:rPr>
          <w:rFonts w:asciiTheme="majorBidi" w:hAnsiTheme="majorBidi" w:cstheme="majorBidi"/>
        </w:rPr>
        <w:t>tahfidz Al-Qur’an</w:t>
      </w:r>
      <w:r w:rsidR="003F1BD6" w:rsidRPr="00401089">
        <w:rPr>
          <w:rFonts w:asciiTheme="majorBidi" w:hAnsiTheme="majorBidi" w:cstheme="majorBidi"/>
        </w:rPr>
        <w:t xml:space="preserve"> setiap anggotanya akan dievaluasi dengan apa yang disebut mutabaah yaumiyah.”</w:t>
      </w:r>
      <w:r w:rsidR="00D9653D">
        <w:rPr>
          <w:rFonts w:asciiTheme="majorBidi" w:hAnsiTheme="majorBidi" w:cstheme="majorBidi"/>
        </w:rPr>
        <w:fldChar w:fldCharType="begin"/>
      </w:r>
      <w:r w:rsidR="00D9653D">
        <w:rPr>
          <w:rFonts w:asciiTheme="majorBidi" w:hAnsiTheme="majorBidi" w:cstheme="majorBidi"/>
        </w:rPr>
        <w:instrText xml:space="preserve"> ADDIN ZOTERO_ITEM CSL_CITATION {"citationID":"mIE4pusY","properties":{"formattedCitation":"(Ustz Suharwati, komunikasi pribadi, 2022)","plainCitation":"(Ustz Suharwati, komunikasi pribadi, 2022)","noteIndex":0},"citationItems":[{"id":27,"uris":["http://zotero.org/users/local/J8WbXIMO/items/54MFKPEP"],"itemData":{"id":27,"type":"interview","title":"Hasil wawancara sekolah Khoiru Ummah","author":[{"family":"Ustz Suharwati","given":""}],"issued":{"date-parts":[["2022"]]}}}],"schema":"https://github.com/citation-style-language/schema/raw/master/csl-citation.json"} </w:instrText>
      </w:r>
      <w:r w:rsidR="00D9653D">
        <w:rPr>
          <w:rFonts w:asciiTheme="majorBidi" w:hAnsiTheme="majorBidi" w:cstheme="majorBidi"/>
        </w:rPr>
        <w:fldChar w:fldCharType="separate"/>
      </w:r>
      <w:r w:rsidR="00D9653D" w:rsidRPr="00D9653D">
        <w:rPr>
          <w:rFonts w:ascii="Times New Roman" w:hAnsi="Times New Roman" w:cs="Times New Roman"/>
        </w:rPr>
        <w:t>(Ustz Suharwati, komunikasi pribadi, 2022)</w:t>
      </w:r>
      <w:r w:rsidR="00D9653D">
        <w:rPr>
          <w:rFonts w:asciiTheme="majorBidi" w:hAnsiTheme="majorBidi" w:cstheme="majorBidi"/>
        </w:rPr>
        <w:fldChar w:fldCharType="end"/>
      </w:r>
    </w:p>
    <w:p w:rsidR="00202062" w:rsidRDefault="00202062" w:rsidP="000528A8">
      <w:pPr>
        <w:pStyle w:val="BodyText"/>
        <w:spacing w:before="90"/>
        <w:ind w:right="-1"/>
        <w:jc w:val="both"/>
        <w:rPr>
          <w:rFonts w:asciiTheme="majorBidi" w:hAnsiTheme="majorBidi" w:cstheme="majorBidi"/>
        </w:rPr>
      </w:pPr>
    </w:p>
    <w:p w:rsidR="00B14C91" w:rsidRPr="00401089" w:rsidRDefault="00690BF2" w:rsidP="000528A8">
      <w:pPr>
        <w:pStyle w:val="BodyText"/>
        <w:spacing w:before="90"/>
        <w:ind w:right="-1"/>
        <w:jc w:val="both"/>
        <w:rPr>
          <w:rFonts w:asciiTheme="majorBidi" w:hAnsiTheme="majorBidi" w:cstheme="majorBidi"/>
          <w:b/>
        </w:rPr>
      </w:pPr>
      <w:r w:rsidRPr="00401089">
        <w:rPr>
          <w:rFonts w:asciiTheme="majorBidi" w:hAnsiTheme="majorBidi" w:cstheme="majorBidi"/>
          <w:b/>
        </w:rPr>
        <w:t>W</w:t>
      </w:r>
      <w:r w:rsidR="00202062">
        <w:rPr>
          <w:rFonts w:asciiTheme="majorBidi" w:hAnsiTheme="majorBidi" w:cstheme="majorBidi"/>
          <w:b/>
        </w:rPr>
        <w:t xml:space="preserve">aktu </w:t>
      </w:r>
      <w:r w:rsidR="00B14C91" w:rsidRPr="00401089">
        <w:rPr>
          <w:rFonts w:asciiTheme="majorBidi" w:hAnsiTheme="majorBidi" w:cstheme="majorBidi"/>
          <w:b/>
        </w:rPr>
        <w:t xml:space="preserve">Pelaksanaan </w:t>
      </w:r>
      <w:r w:rsidR="00884146">
        <w:rPr>
          <w:rFonts w:asciiTheme="majorBidi" w:hAnsiTheme="majorBidi" w:cstheme="majorBidi"/>
          <w:b/>
        </w:rPr>
        <w:t>Halaqah</w:t>
      </w:r>
      <w:r w:rsidR="00603E69">
        <w:rPr>
          <w:rFonts w:asciiTheme="majorBidi" w:hAnsiTheme="majorBidi" w:cstheme="majorBidi"/>
          <w:b/>
        </w:rPr>
        <w:t xml:space="preserve"> </w:t>
      </w:r>
      <w:proofErr w:type="gramStart"/>
      <w:r w:rsidR="00884146">
        <w:rPr>
          <w:rFonts w:asciiTheme="majorBidi" w:hAnsiTheme="majorBidi" w:cstheme="majorBidi"/>
          <w:b/>
        </w:rPr>
        <w:t>Tahfidz</w:t>
      </w:r>
      <w:r w:rsidR="00A579BE">
        <w:rPr>
          <w:rFonts w:asciiTheme="majorBidi" w:hAnsiTheme="majorBidi" w:cstheme="majorBidi"/>
          <w:b/>
        </w:rPr>
        <w:t xml:space="preserve"> </w:t>
      </w:r>
      <w:r w:rsidR="00884146">
        <w:rPr>
          <w:rFonts w:asciiTheme="majorBidi" w:hAnsiTheme="majorBidi" w:cstheme="majorBidi"/>
          <w:b/>
        </w:rPr>
        <w:t xml:space="preserve"> Al</w:t>
      </w:r>
      <w:proofErr w:type="gramEnd"/>
      <w:r w:rsidR="00884146">
        <w:rPr>
          <w:rFonts w:asciiTheme="majorBidi" w:hAnsiTheme="majorBidi" w:cstheme="majorBidi"/>
          <w:b/>
        </w:rPr>
        <w:t>-Qur’an</w:t>
      </w:r>
    </w:p>
    <w:p w:rsidR="00FC0802" w:rsidRPr="00401089" w:rsidRDefault="00884146" w:rsidP="000528A8">
      <w:pPr>
        <w:pStyle w:val="BodyText"/>
        <w:spacing w:before="90"/>
        <w:ind w:right="-1" w:firstLine="567"/>
        <w:jc w:val="both"/>
        <w:rPr>
          <w:rFonts w:asciiTheme="majorBidi" w:hAnsiTheme="majorBidi" w:cstheme="majorBidi"/>
        </w:rPr>
      </w:pPr>
      <w:r>
        <w:rPr>
          <w:rFonts w:asciiTheme="majorBidi" w:hAnsiTheme="majorBidi" w:cstheme="majorBidi"/>
        </w:rPr>
        <w:t>HalaqahTahfidz Al-Qur’an</w:t>
      </w:r>
      <w:r w:rsidR="00291684">
        <w:rPr>
          <w:rFonts w:asciiTheme="majorBidi" w:hAnsiTheme="majorBidi" w:cstheme="majorBidi"/>
        </w:rPr>
        <w:t xml:space="preserve"> di SMPIT Khoiru Ummah</w:t>
      </w:r>
      <w:r w:rsidR="007D0B9E" w:rsidRPr="00401089">
        <w:rPr>
          <w:rFonts w:asciiTheme="majorBidi" w:hAnsiTheme="majorBidi" w:cstheme="majorBidi"/>
        </w:rPr>
        <w:t xml:space="preserve"> </w:t>
      </w:r>
      <w:r w:rsidR="00FC0802" w:rsidRPr="00401089">
        <w:rPr>
          <w:rFonts w:asciiTheme="majorBidi" w:hAnsiTheme="majorBidi" w:cstheme="majorBidi"/>
        </w:rPr>
        <w:t xml:space="preserve">dilaksanakan setiap hari sesuai dengan jadwal efektif sekolah yaitu hari senin sampai dengan hari jum’at.Aktifitas </w:t>
      </w:r>
      <w:r>
        <w:rPr>
          <w:rFonts w:asciiTheme="majorBidi" w:hAnsiTheme="majorBidi" w:cstheme="majorBidi"/>
        </w:rPr>
        <w:t>halaqah</w:t>
      </w:r>
      <w:r w:rsidR="007D0B9E" w:rsidRPr="00401089">
        <w:rPr>
          <w:rFonts w:asciiTheme="majorBidi" w:hAnsiTheme="majorBidi" w:cstheme="majorBidi"/>
        </w:rPr>
        <w:t xml:space="preserve"> tahfdzul Qur’an</w:t>
      </w:r>
      <w:r w:rsidR="00FC0802" w:rsidRPr="00401089">
        <w:rPr>
          <w:rFonts w:asciiTheme="majorBidi" w:hAnsiTheme="majorBidi" w:cstheme="majorBidi"/>
        </w:rPr>
        <w:t xml:space="preserve"> dimulai pagi hari untuk masing-masing kelompok yang telah ditentukan dengan didampingi oleh satu orang guru pengampu untuk setiap kelompok.</w:t>
      </w:r>
      <w:r>
        <w:rPr>
          <w:rFonts w:asciiTheme="majorBidi" w:hAnsiTheme="majorBidi" w:cstheme="majorBidi"/>
        </w:rPr>
        <w:t>Halaqah</w:t>
      </w:r>
      <w:r w:rsidR="00A35445">
        <w:rPr>
          <w:rFonts w:asciiTheme="majorBidi" w:hAnsiTheme="majorBidi" w:cstheme="majorBidi"/>
        </w:rPr>
        <w:t>tahfidz Al-Qur’an</w:t>
      </w:r>
      <w:r w:rsidR="00690BF2" w:rsidRPr="00401089">
        <w:rPr>
          <w:rFonts w:asciiTheme="majorBidi" w:hAnsiTheme="majorBidi" w:cstheme="majorBidi"/>
        </w:rPr>
        <w:t xml:space="preserve"> ini dilaksanakan sampai </w:t>
      </w:r>
      <w:r w:rsidR="00CC2593" w:rsidRPr="00401089">
        <w:rPr>
          <w:rFonts w:asciiTheme="majorBidi" w:hAnsiTheme="majorBidi" w:cstheme="majorBidi"/>
        </w:rPr>
        <w:t>jam 09 wib selanjutnya siswa akan mengikuti pelajaran dikelas sesuai dengan jadwal yang telah ditetapkan.</w:t>
      </w:r>
    </w:p>
    <w:p w:rsidR="007D0B9E" w:rsidRPr="00401089" w:rsidRDefault="00FC0802" w:rsidP="000528A8">
      <w:pPr>
        <w:pStyle w:val="BodyText"/>
        <w:spacing w:before="90"/>
        <w:ind w:right="-1" w:firstLine="567"/>
        <w:jc w:val="both"/>
        <w:rPr>
          <w:rFonts w:asciiTheme="majorBidi" w:hAnsiTheme="majorBidi" w:cstheme="majorBidi"/>
        </w:rPr>
      </w:pPr>
      <w:r w:rsidRPr="00401089">
        <w:rPr>
          <w:rFonts w:asciiTheme="majorBidi" w:hAnsiTheme="majorBidi" w:cstheme="majorBidi"/>
        </w:rPr>
        <w:t xml:space="preserve">Setelah kegiatan </w:t>
      </w:r>
      <w:r w:rsidR="00884146">
        <w:rPr>
          <w:rFonts w:asciiTheme="majorBidi" w:hAnsiTheme="majorBidi" w:cstheme="majorBidi"/>
        </w:rPr>
        <w:t>halaqah</w:t>
      </w:r>
      <w:r w:rsidR="00291684">
        <w:rPr>
          <w:rFonts w:asciiTheme="majorBidi" w:hAnsiTheme="majorBidi" w:cstheme="majorBidi"/>
        </w:rPr>
        <w:t xml:space="preserve"> </w:t>
      </w:r>
      <w:r w:rsidR="00884146">
        <w:rPr>
          <w:rFonts w:asciiTheme="majorBidi" w:hAnsiTheme="majorBidi" w:cstheme="majorBidi"/>
        </w:rPr>
        <w:t>tahfidz Al-Qur’an</w:t>
      </w:r>
      <w:r w:rsidRPr="00401089">
        <w:rPr>
          <w:rFonts w:asciiTheme="majorBidi" w:hAnsiTheme="majorBidi" w:cstheme="majorBidi"/>
        </w:rPr>
        <w:t xml:space="preserve"> berjalan selama 3 (tiga) bulan maka guru pengampu </w:t>
      </w:r>
      <w:proofErr w:type="gramStart"/>
      <w:r w:rsidRPr="00401089">
        <w:rPr>
          <w:rFonts w:asciiTheme="majorBidi" w:hAnsiTheme="majorBidi" w:cstheme="majorBidi"/>
        </w:rPr>
        <w:t>akan</w:t>
      </w:r>
      <w:proofErr w:type="gramEnd"/>
      <w:r w:rsidRPr="00401089">
        <w:rPr>
          <w:rFonts w:asciiTheme="majorBidi" w:hAnsiTheme="majorBidi" w:cstheme="majorBidi"/>
        </w:rPr>
        <w:t xml:space="preserve"> mengevaluasi capaian peserta </w:t>
      </w:r>
      <w:r w:rsidR="00884146">
        <w:rPr>
          <w:rFonts w:asciiTheme="majorBidi" w:hAnsiTheme="majorBidi" w:cstheme="majorBidi"/>
        </w:rPr>
        <w:t>halaqah</w:t>
      </w:r>
      <w:r w:rsidRPr="00401089">
        <w:rPr>
          <w:rFonts w:asciiTheme="majorBidi" w:hAnsiTheme="majorBidi" w:cstheme="majorBidi"/>
        </w:rPr>
        <w:t xml:space="preserve">. Siswa yang mulai bagus bacaannya dan menonjol hafalannya </w:t>
      </w:r>
      <w:proofErr w:type="gramStart"/>
      <w:r w:rsidRPr="00401089">
        <w:rPr>
          <w:rFonts w:asciiTheme="majorBidi" w:hAnsiTheme="majorBidi" w:cstheme="majorBidi"/>
        </w:rPr>
        <w:t>akan</w:t>
      </w:r>
      <w:proofErr w:type="gramEnd"/>
      <w:r w:rsidRPr="00401089">
        <w:rPr>
          <w:rFonts w:asciiTheme="majorBidi" w:hAnsiTheme="majorBidi" w:cstheme="majorBidi"/>
        </w:rPr>
        <w:t xml:space="preserve"> diajukan kepada koordinator untuk diminta persetujuan agar dikelompokkan dengan peserta lain yang setara untuk pembinaan lanjutan hal ini disampaikan oleh salah satu guru pengampu ketika </w:t>
      </w:r>
      <w:r w:rsidR="007D0B9E" w:rsidRPr="00401089">
        <w:rPr>
          <w:rFonts w:asciiTheme="majorBidi" w:hAnsiTheme="majorBidi" w:cstheme="majorBidi"/>
        </w:rPr>
        <w:t xml:space="preserve">peneliti </w:t>
      </w:r>
      <w:r w:rsidR="00291684">
        <w:rPr>
          <w:rFonts w:asciiTheme="majorBidi" w:hAnsiTheme="majorBidi" w:cstheme="majorBidi"/>
        </w:rPr>
        <w:t>mewawancarai beliau.</w:t>
      </w:r>
    </w:p>
    <w:p w:rsidR="00622510" w:rsidRPr="00401089" w:rsidRDefault="00622510" w:rsidP="000528A8">
      <w:pPr>
        <w:pStyle w:val="BodyText"/>
        <w:spacing w:before="90"/>
        <w:ind w:right="-1" w:firstLine="567"/>
        <w:jc w:val="both"/>
        <w:rPr>
          <w:rFonts w:asciiTheme="majorBidi" w:hAnsiTheme="majorBidi" w:cstheme="majorBidi"/>
        </w:rPr>
      </w:pPr>
      <w:r w:rsidRPr="00401089">
        <w:rPr>
          <w:rFonts w:asciiTheme="majorBidi" w:hAnsiTheme="majorBidi" w:cstheme="majorBidi"/>
        </w:rPr>
        <w:t xml:space="preserve">Dalam pelaksanaan </w:t>
      </w:r>
      <w:r w:rsidR="00884146">
        <w:rPr>
          <w:rFonts w:asciiTheme="majorBidi" w:hAnsiTheme="majorBidi" w:cstheme="majorBidi"/>
        </w:rPr>
        <w:t>halaqah</w:t>
      </w:r>
      <w:r w:rsidRPr="00401089">
        <w:rPr>
          <w:rFonts w:asciiTheme="majorBidi" w:hAnsiTheme="majorBidi" w:cstheme="majorBidi"/>
        </w:rPr>
        <w:t xml:space="preserve"> tahfidz diawal siswa dikelompokkan secara acak dengan jumlah 10 sampai 12 orang dengan satu guru pengampu, selanjutnya setelah 3 (tiga) bulan guru pengampu akan melakukan seleksi terhadap anggota </w:t>
      </w:r>
      <w:r w:rsidR="00884146">
        <w:rPr>
          <w:rFonts w:asciiTheme="majorBidi" w:hAnsiTheme="majorBidi" w:cstheme="majorBidi"/>
        </w:rPr>
        <w:t>halaqah</w:t>
      </w:r>
      <w:r w:rsidRPr="00401089">
        <w:rPr>
          <w:rFonts w:asciiTheme="majorBidi" w:hAnsiTheme="majorBidi" w:cstheme="majorBidi"/>
        </w:rPr>
        <w:t xml:space="preserve">, peserta yang sdh baik bacaannya dan menonjol serta punya semangat menghafal akan digabungkan dengan peserta dari kelompok lain yang telah lolos seleksi yang sama untuk dilakukan pembinaan lebih lanjut. Selanjutnya kelompok baru ini </w:t>
      </w:r>
      <w:proofErr w:type="gramStart"/>
      <w:r w:rsidRPr="00401089">
        <w:rPr>
          <w:rFonts w:asciiTheme="majorBidi" w:hAnsiTheme="majorBidi" w:cstheme="majorBidi"/>
        </w:rPr>
        <w:t>akan</w:t>
      </w:r>
      <w:proofErr w:type="gramEnd"/>
      <w:r w:rsidRPr="00401089">
        <w:rPr>
          <w:rFonts w:asciiTheme="majorBidi" w:hAnsiTheme="majorBidi" w:cstheme="majorBidi"/>
        </w:rPr>
        <w:t xml:space="preserve"> dibina kembali selama 6 (enam) bulan dan dilakukan kembali seleksi. Bagi siswa yang lolos seleksi </w:t>
      </w:r>
      <w:proofErr w:type="gramStart"/>
      <w:r w:rsidRPr="00401089">
        <w:rPr>
          <w:rFonts w:asciiTheme="majorBidi" w:hAnsiTheme="majorBidi" w:cstheme="majorBidi"/>
        </w:rPr>
        <w:t>akan</w:t>
      </w:r>
      <w:proofErr w:type="gramEnd"/>
      <w:r w:rsidRPr="00401089">
        <w:rPr>
          <w:rFonts w:asciiTheme="majorBidi" w:hAnsiTheme="majorBidi" w:cstheme="majorBidi"/>
        </w:rPr>
        <w:t xml:space="preserve"> digabungkan kembali kelompok dengan anggota yang secara kemampuan setara</w:t>
      </w:r>
      <w:r w:rsidR="00CD0B84" w:rsidRPr="00401089">
        <w:rPr>
          <w:rFonts w:asciiTheme="majorBidi" w:hAnsiTheme="majorBidi" w:cstheme="majorBidi"/>
        </w:rPr>
        <w:t xml:space="preserve">. Kemudian koordinator tahfidz </w:t>
      </w:r>
      <w:proofErr w:type="gramStart"/>
      <w:r w:rsidR="00CD0B84" w:rsidRPr="00401089">
        <w:rPr>
          <w:rFonts w:asciiTheme="majorBidi" w:hAnsiTheme="majorBidi" w:cstheme="majorBidi"/>
        </w:rPr>
        <w:t>akan</w:t>
      </w:r>
      <w:proofErr w:type="gramEnd"/>
      <w:r w:rsidR="00CD0B84" w:rsidRPr="00401089">
        <w:rPr>
          <w:rFonts w:asciiTheme="majorBidi" w:hAnsiTheme="majorBidi" w:cstheme="majorBidi"/>
        </w:rPr>
        <w:t xml:space="preserve"> membentuk tim seleksi untuk peserta </w:t>
      </w:r>
      <w:r w:rsidR="00884146">
        <w:rPr>
          <w:rFonts w:asciiTheme="majorBidi" w:hAnsiTheme="majorBidi" w:cstheme="majorBidi"/>
        </w:rPr>
        <w:t>halaqah</w:t>
      </w:r>
      <w:r w:rsidR="00CD0B84" w:rsidRPr="00401089">
        <w:rPr>
          <w:rFonts w:asciiTheme="majorBidi" w:hAnsiTheme="majorBidi" w:cstheme="majorBidi"/>
        </w:rPr>
        <w:t xml:space="preserve"> tadi, dimana jika peserta lolos seleksi maka akan dikelompokkan khusus dengan pembinaan langsung bersama tim yang diketuai koordinator tahfidz. </w:t>
      </w:r>
      <w:proofErr w:type="gramStart"/>
      <w:r w:rsidR="00CD0B84" w:rsidRPr="00401089">
        <w:rPr>
          <w:rFonts w:asciiTheme="majorBidi" w:hAnsiTheme="majorBidi" w:cstheme="majorBidi"/>
        </w:rPr>
        <w:t>Pada fase ini dinamakan karantina tahfidz.</w:t>
      </w:r>
      <w:proofErr w:type="gramEnd"/>
      <w:r w:rsidR="00CD0B84" w:rsidRPr="00401089">
        <w:rPr>
          <w:rFonts w:asciiTheme="majorBidi" w:hAnsiTheme="majorBidi" w:cstheme="majorBidi"/>
        </w:rPr>
        <w:t xml:space="preserve"> Peserta karantina yang telah menerima pembinaan </w:t>
      </w:r>
      <w:proofErr w:type="gramStart"/>
      <w:r w:rsidR="00CD0B84" w:rsidRPr="00401089">
        <w:rPr>
          <w:rFonts w:asciiTheme="majorBidi" w:hAnsiTheme="majorBidi" w:cstheme="majorBidi"/>
        </w:rPr>
        <w:t>akan</w:t>
      </w:r>
      <w:proofErr w:type="gramEnd"/>
      <w:r w:rsidR="00CD0B84" w:rsidRPr="00401089">
        <w:rPr>
          <w:rFonts w:asciiTheme="majorBidi" w:hAnsiTheme="majorBidi" w:cstheme="majorBidi"/>
        </w:rPr>
        <w:t xml:space="preserve"> mengikuti seleksi khusus oleh Dewan Tahfidz Yayasan untuk dapat mengikuti wisuda tahfidz.</w:t>
      </w:r>
    </w:p>
    <w:p w:rsidR="00497050" w:rsidRDefault="00291684" w:rsidP="000528A8">
      <w:pPr>
        <w:pStyle w:val="BodyText"/>
        <w:spacing w:before="90"/>
        <w:ind w:right="-1" w:firstLine="567"/>
        <w:jc w:val="both"/>
        <w:rPr>
          <w:rFonts w:asciiTheme="majorBidi" w:hAnsiTheme="majorBidi" w:cstheme="majorBidi"/>
        </w:rPr>
      </w:pPr>
      <w:r>
        <w:rPr>
          <w:rFonts w:asciiTheme="majorBidi" w:hAnsiTheme="majorBidi" w:cstheme="majorBidi"/>
        </w:rPr>
        <w:t xml:space="preserve"> </w:t>
      </w:r>
      <w:proofErr w:type="gramStart"/>
      <w:r>
        <w:rPr>
          <w:rFonts w:asciiTheme="majorBidi" w:hAnsiTheme="majorBidi" w:cstheme="majorBidi"/>
        </w:rPr>
        <w:t>P</w:t>
      </w:r>
      <w:r w:rsidR="008841C4" w:rsidRPr="00401089">
        <w:rPr>
          <w:rFonts w:asciiTheme="majorBidi" w:hAnsiTheme="majorBidi" w:cstheme="majorBidi"/>
        </w:rPr>
        <w:t xml:space="preserve">eserta didik dalam </w:t>
      </w:r>
      <w:r w:rsidR="00884146">
        <w:rPr>
          <w:rFonts w:asciiTheme="majorBidi" w:hAnsiTheme="majorBidi" w:cstheme="majorBidi"/>
        </w:rPr>
        <w:t>halaqah</w:t>
      </w:r>
      <w:r w:rsidR="008841C4" w:rsidRPr="00401089">
        <w:rPr>
          <w:rFonts w:asciiTheme="majorBidi" w:hAnsiTheme="majorBidi" w:cstheme="majorBidi"/>
        </w:rPr>
        <w:t xml:space="preserve"> tersebut diawal dilakukan secara acak tanpa melihat kemampuan masing-masing peserta didi</w:t>
      </w:r>
      <w:r>
        <w:rPr>
          <w:rFonts w:asciiTheme="majorBidi" w:hAnsiTheme="majorBidi" w:cstheme="majorBidi"/>
        </w:rPr>
        <w:t>k.</w:t>
      </w:r>
      <w:proofErr w:type="gramEnd"/>
      <w:r>
        <w:rPr>
          <w:rFonts w:asciiTheme="majorBidi" w:hAnsiTheme="majorBidi" w:cstheme="majorBidi"/>
        </w:rPr>
        <w:t xml:space="preserve"> Sete</w:t>
      </w:r>
      <w:r w:rsidR="008841C4" w:rsidRPr="00401089">
        <w:rPr>
          <w:rFonts w:asciiTheme="majorBidi" w:hAnsiTheme="majorBidi" w:cstheme="majorBidi"/>
        </w:rPr>
        <w:t>lah 3 (tiga) bulan baru para gur</w:t>
      </w:r>
      <w:r w:rsidR="00CC2593" w:rsidRPr="00401089">
        <w:rPr>
          <w:rFonts w:asciiTheme="majorBidi" w:hAnsiTheme="majorBidi" w:cstheme="majorBidi"/>
        </w:rPr>
        <w:t>u</w:t>
      </w:r>
      <w:r w:rsidR="008841C4" w:rsidRPr="00401089">
        <w:rPr>
          <w:rFonts w:asciiTheme="majorBidi" w:hAnsiTheme="majorBidi" w:cstheme="majorBidi"/>
        </w:rPr>
        <w:t xml:space="preserve"> pengampu melakukan evaluasi dan peserta didik anggota </w:t>
      </w:r>
      <w:r w:rsidR="00884146">
        <w:rPr>
          <w:rFonts w:asciiTheme="majorBidi" w:hAnsiTheme="majorBidi" w:cstheme="majorBidi"/>
        </w:rPr>
        <w:t>halaqahtahfidz Al-Qur’an</w:t>
      </w:r>
      <w:r w:rsidR="008841C4" w:rsidRPr="00401089">
        <w:rPr>
          <w:rFonts w:asciiTheme="majorBidi" w:hAnsiTheme="majorBidi" w:cstheme="majorBidi"/>
        </w:rPr>
        <w:t>akan dikelompokkan berdasarkan tingkat kemampuan masing-masing</w:t>
      </w:r>
      <w:r w:rsidR="00A32F6C" w:rsidRPr="00401089">
        <w:rPr>
          <w:rFonts w:asciiTheme="majorBidi" w:hAnsiTheme="majorBidi" w:cstheme="majorBidi"/>
        </w:rPr>
        <w:t xml:space="preserve">, sehingga peserta didik yang memiliki kemampuan lebih </w:t>
      </w:r>
      <w:proofErr w:type="gramStart"/>
      <w:r w:rsidR="00A32F6C" w:rsidRPr="00401089">
        <w:rPr>
          <w:rFonts w:asciiTheme="majorBidi" w:hAnsiTheme="majorBidi" w:cstheme="majorBidi"/>
        </w:rPr>
        <w:t>akan</w:t>
      </w:r>
      <w:proofErr w:type="gramEnd"/>
      <w:r w:rsidR="00A32F6C" w:rsidRPr="00401089">
        <w:rPr>
          <w:rFonts w:asciiTheme="majorBidi" w:hAnsiTheme="majorBidi" w:cstheme="majorBidi"/>
        </w:rPr>
        <w:t xml:space="preserve"> bisa dioptimalkan pencapaiannya dan guru pengampu akan lebih mudah memberikan materi terhadap peserta didik dengan tingkat kemmapuan yang hampir sama.</w:t>
      </w:r>
    </w:p>
    <w:p w:rsidR="0006721F" w:rsidRDefault="00291684" w:rsidP="000528A8">
      <w:pPr>
        <w:pStyle w:val="BodyText"/>
        <w:spacing w:before="90"/>
        <w:ind w:right="-1" w:firstLine="567"/>
        <w:jc w:val="both"/>
        <w:rPr>
          <w:rFonts w:asciiTheme="majorBidi" w:hAnsiTheme="majorBidi" w:cstheme="majorBidi"/>
        </w:rPr>
      </w:pPr>
      <w:bookmarkStart w:id="0" w:name="_GoBack"/>
      <w:bookmarkEnd w:id="0"/>
      <w:r>
        <w:rPr>
          <w:rFonts w:asciiTheme="majorBidi" w:hAnsiTheme="majorBidi" w:cstheme="majorBidi"/>
        </w:rPr>
        <w:t xml:space="preserve"> </w:t>
      </w:r>
    </w:p>
    <w:p w:rsidR="007E70AD" w:rsidRPr="009C2462" w:rsidRDefault="007E70AD" w:rsidP="00D20EEE">
      <w:pPr>
        <w:pStyle w:val="BodyText"/>
        <w:spacing w:before="90" w:line="480" w:lineRule="auto"/>
        <w:ind w:left="567" w:right="-1" w:firstLine="709"/>
        <w:jc w:val="both"/>
        <w:rPr>
          <w:rFonts w:asciiTheme="majorBidi" w:hAnsiTheme="majorBidi" w:cstheme="majorBidi"/>
          <w:sz w:val="2"/>
        </w:rPr>
      </w:pPr>
    </w:p>
    <w:p w:rsidR="001012DD" w:rsidRDefault="004F734E" w:rsidP="000528A8">
      <w:pPr>
        <w:spacing w:after="0" w:line="240" w:lineRule="auto"/>
        <w:jc w:val="both"/>
        <w:rPr>
          <w:rFonts w:asciiTheme="majorBidi" w:hAnsiTheme="majorBidi" w:cstheme="majorBidi"/>
          <w:b/>
          <w:sz w:val="24"/>
          <w:szCs w:val="24"/>
          <w:lang w:val="en-US"/>
        </w:rPr>
      </w:pPr>
      <w:r>
        <w:rPr>
          <w:rFonts w:asciiTheme="majorBidi" w:hAnsiTheme="majorBidi" w:cstheme="majorBidi"/>
          <w:b/>
          <w:sz w:val="24"/>
          <w:szCs w:val="24"/>
          <w:lang w:val="en-US"/>
        </w:rPr>
        <w:lastRenderedPageBreak/>
        <w:t xml:space="preserve">Dampak Manajemen </w:t>
      </w:r>
      <w:r w:rsidR="00884146" w:rsidRPr="000528A8">
        <w:rPr>
          <w:rFonts w:asciiTheme="majorBidi" w:hAnsiTheme="majorBidi" w:cstheme="majorBidi"/>
          <w:b/>
          <w:sz w:val="24"/>
          <w:szCs w:val="24"/>
          <w:lang w:val="en-US"/>
        </w:rPr>
        <w:t>Halaqah</w:t>
      </w:r>
      <w:r w:rsidR="00603E69">
        <w:rPr>
          <w:rFonts w:asciiTheme="majorBidi" w:hAnsiTheme="majorBidi" w:cstheme="majorBidi"/>
          <w:b/>
          <w:sz w:val="24"/>
          <w:szCs w:val="24"/>
          <w:lang w:val="en-US"/>
        </w:rPr>
        <w:t xml:space="preserve"> </w:t>
      </w:r>
      <w:r w:rsidR="00884146" w:rsidRPr="000528A8">
        <w:rPr>
          <w:rFonts w:asciiTheme="majorBidi" w:hAnsiTheme="majorBidi" w:cstheme="majorBidi"/>
          <w:b/>
          <w:sz w:val="24"/>
          <w:szCs w:val="24"/>
          <w:lang w:val="en-US"/>
        </w:rPr>
        <w:t>Tahfidz Al-Qur’an</w:t>
      </w:r>
      <w:r w:rsidR="001012DD" w:rsidRPr="000528A8">
        <w:rPr>
          <w:rFonts w:asciiTheme="majorBidi" w:hAnsiTheme="majorBidi" w:cstheme="majorBidi"/>
          <w:b/>
          <w:sz w:val="24"/>
          <w:szCs w:val="24"/>
          <w:lang w:val="en-US"/>
        </w:rPr>
        <w:t xml:space="preserve"> terhadap Karakter </w:t>
      </w:r>
      <w:r w:rsidR="00845E09" w:rsidRPr="000528A8">
        <w:rPr>
          <w:rFonts w:asciiTheme="majorBidi" w:hAnsiTheme="majorBidi" w:cstheme="majorBidi"/>
          <w:b/>
          <w:sz w:val="24"/>
          <w:szCs w:val="24"/>
        </w:rPr>
        <w:t>     </w:t>
      </w:r>
      <w:r w:rsidR="001012DD" w:rsidRPr="000528A8">
        <w:rPr>
          <w:rFonts w:asciiTheme="majorBidi" w:hAnsiTheme="majorBidi" w:cstheme="majorBidi"/>
          <w:b/>
          <w:sz w:val="24"/>
          <w:szCs w:val="24"/>
          <w:lang w:val="en-US"/>
        </w:rPr>
        <w:t>Siswa</w:t>
      </w:r>
      <w:r>
        <w:rPr>
          <w:rFonts w:asciiTheme="majorBidi" w:hAnsiTheme="majorBidi" w:cstheme="majorBidi"/>
          <w:b/>
          <w:sz w:val="24"/>
          <w:szCs w:val="24"/>
          <w:lang w:val="en-US"/>
        </w:rPr>
        <w:t xml:space="preserve"> SMPIT Khoiru Ummah</w:t>
      </w:r>
    </w:p>
    <w:p w:rsidR="005C3E6C" w:rsidRPr="000528A8" w:rsidRDefault="005C3E6C" w:rsidP="000528A8">
      <w:pPr>
        <w:spacing w:after="0" w:line="240" w:lineRule="auto"/>
        <w:jc w:val="both"/>
        <w:rPr>
          <w:rFonts w:asciiTheme="majorBidi" w:hAnsiTheme="majorBidi" w:cstheme="majorBidi"/>
          <w:b/>
          <w:sz w:val="24"/>
          <w:szCs w:val="24"/>
          <w:lang w:val="en-US"/>
        </w:rPr>
      </w:pPr>
    </w:p>
    <w:p w:rsidR="00F14D80" w:rsidRPr="00F14D80" w:rsidRDefault="00F14D80" w:rsidP="00F14D80">
      <w:pPr>
        <w:spacing w:after="0" w:line="240" w:lineRule="auto"/>
        <w:ind w:firstLine="720"/>
        <w:jc w:val="both"/>
        <w:rPr>
          <w:rFonts w:asciiTheme="majorBidi" w:hAnsiTheme="majorBidi" w:cstheme="majorBidi"/>
          <w:sz w:val="24"/>
          <w:szCs w:val="24"/>
        </w:rPr>
      </w:pPr>
      <w:r w:rsidRPr="00F14D80">
        <w:rPr>
          <w:rFonts w:asciiTheme="majorBidi" w:hAnsiTheme="majorBidi" w:cstheme="majorBidi"/>
          <w:sz w:val="24"/>
          <w:szCs w:val="24"/>
        </w:rPr>
        <w:t>Sebenarnya dampak manajemen halaqah tahfidz terhadap manajemen karakter siswa jauh dari sempurna. karena pada intinya pihak sekolah mengharapkan hal ini sebagai bagian dari komitmennya untuk mencapai misinya menjadi sekolah Islam. Dalam hal ini, Islam berarti bahwa siswa setidaknya dzohirnya terlihat dari pakaian mereka, bagaimana mereka berinteraksi dengan orang-orang dari kedua jenis kelamin, dan Al-Qur'an mereka (siswa diharapkan lebih sering membaca dan menghafal Al-Qur'an mereka), serta lebih santun, disiplin, dan optimis. Walaupun tidak semua siswa menunjukkan wajah atau karakter, namun disinilah dampak karakter siswa yang paling terlihat, terbukti dari perilaku mereka di sekolah. Sekolah, di sisi lain, selalu berharap para pendidik itu sendiri pada akhirnya akan memahami visi, misi, dan tujuan program Halaqah tahfidz Al-Qur'an agar dapat memberikan dampak yang lebih besar di masa depan.</w:t>
      </w:r>
    </w:p>
    <w:p w:rsidR="00960EF8" w:rsidRDefault="00F14D80" w:rsidP="00F14D80">
      <w:pPr>
        <w:spacing w:after="0" w:line="240" w:lineRule="auto"/>
        <w:ind w:firstLine="720"/>
        <w:jc w:val="both"/>
        <w:rPr>
          <w:rFonts w:asciiTheme="majorBidi" w:hAnsiTheme="majorBidi" w:cstheme="majorBidi"/>
          <w:sz w:val="24"/>
          <w:szCs w:val="24"/>
          <w:lang w:val="en-US"/>
        </w:rPr>
      </w:pPr>
      <w:r w:rsidRPr="00F14D80">
        <w:rPr>
          <w:rFonts w:asciiTheme="majorBidi" w:hAnsiTheme="majorBidi" w:cstheme="majorBidi"/>
          <w:sz w:val="24"/>
          <w:szCs w:val="24"/>
        </w:rPr>
        <w:t>Selain itu, kontrol terus menerus harus diperhitungkan ketika mengevaluasi karakter siswa. Kedua sebagai kontrol terus-menerus dari guru yang sebenarnya untuk memberikan pemahaman tentang materi dan pelaksanaan pelatihan karakter. Bagi siswa, mereka selalu diingatkan dan dikoordinasikan baik dalam kegiatan kecintaan, kegiatan mu'amalah (bergaul saat di rumah), bahkan dalam kegiatan belajar</w:t>
      </w:r>
      <w:r w:rsidR="00960EF8" w:rsidRPr="00C153DC">
        <w:rPr>
          <w:rFonts w:asciiTheme="majorBidi" w:hAnsiTheme="majorBidi" w:cstheme="majorBidi"/>
          <w:sz w:val="24"/>
          <w:szCs w:val="24"/>
        </w:rPr>
        <w:t>.</w:t>
      </w:r>
    </w:p>
    <w:p w:rsidR="00C153DC" w:rsidRPr="00C153DC" w:rsidRDefault="00C153DC" w:rsidP="00C153DC">
      <w:pPr>
        <w:spacing w:after="0" w:line="240" w:lineRule="auto"/>
        <w:ind w:firstLine="720"/>
        <w:jc w:val="both"/>
        <w:rPr>
          <w:rFonts w:asciiTheme="majorBidi" w:hAnsiTheme="majorBidi" w:cstheme="majorBidi"/>
          <w:sz w:val="24"/>
          <w:szCs w:val="24"/>
          <w:lang w:val="en-US"/>
        </w:rPr>
      </w:pPr>
    </w:p>
    <w:p w:rsidR="0032684C" w:rsidRDefault="0032684C" w:rsidP="00C153DC">
      <w:pPr>
        <w:spacing w:after="0" w:line="240" w:lineRule="auto"/>
        <w:jc w:val="both"/>
        <w:rPr>
          <w:rFonts w:asciiTheme="majorBidi" w:hAnsiTheme="majorBidi" w:cstheme="majorBidi"/>
          <w:b/>
          <w:sz w:val="24"/>
          <w:szCs w:val="24"/>
          <w:lang w:val="en-US"/>
        </w:rPr>
      </w:pPr>
      <w:r w:rsidRPr="00C153DC">
        <w:rPr>
          <w:rFonts w:asciiTheme="majorBidi" w:hAnsiTheme="majorBidi" w:cstheme="majorBidi"/>
          <w:b/>
          <w:sz w:val="24"/>
          <w:szCs w:val="24"/>
          <w:lang w:val="en-US"/>
        </w:rPr>
        <w:t xml:space="preserve">Upaya sekolah dalam </w:t>
      </w:r>
      <w:r w:rsidR="004F734E">
        <w:rPr>
          <w:rFonts w:asciiTheme="majorBidi" w:hAnsiTheme="majorBidi" w:cstheme="majorBidi"/>
          <w:b/>
          <w:sz w:val="24"/>
          <w:szCs w:val="24"/>
          <w:lang w:val="en-US"/>
        </w:rPr>
        <w:t>menumbuhkan</w:t>
      </w:r>
      <w:r w:rsidR="00BB1333">
        <w:rPr>
          <w:rFonts w:asciiTheme="majorBidi" w:hAnsiTheme="majorBidi" w:cstheme="majorBidi"/>
          <w:b/>
          <w:sz w:val="24"/>
          <w:szCs w:val="24"/>
          <w:lang w:val="en-US"/>
        </w:rPr>
        <w:t xml:space="preserve"> karakter</w:t>
      </w:r>
    </w:p>
    <w:p w:rsidR="00743C2F" w:rsidRPr="00C153DC" w:rsidRDefault="00743C2F" w:rsidP="00C153DC">
      <w:pPr>
        <w:spacing w:after="0" w:line="240" w:lineRule="auto"/>
        <w:jc w:val="both"/>
        <w:rPr>
          <w:rFonts w:asciiTheme="majorBidi" w:hAnsiTheme="majorBidi" w:cstheme="majorBidi"/>
          <w:b/>
          <w:bCs/>
          <w:sz w:val="24"/>
          <w:szCs w:val="24"/>
          <w:lang w:val="en-US"/>
        </w:rPr>
      </w:pPr>
    </w:p>
    <w:p w:rsidR="00F93274" w:rsidRPr="00F93274" w:rsidRDefault="003B1CFB" w:rsidP="00F93274">
      <w:pPr>
        <w:spacing w:after="0" w:line="240" w:lineRule="auto"/>
        <w:ind w:firstLine="720"/>
        <w:jc w:val="both"/>
        <w:rPr>
          <w:rFonts w:asciiTheme="majorBidi" w:hAnsiTheme="majorBidi" w:cstheme="majorBidi"/>
          <w:sz w:val="24"/>
          <w:szCs w:val="24"/>
          <w:lang w:val="en-US"/>
        </w:rPr>
      </w:pPr>
      <w:proofErr w:type="gramStart"/>
      <w:r w:rsidRPr="00192308">
        <w:rPr>
          <w:rFonts w:asciiTheme="majorBidi" w:hAnsiTheme="majorBidi" w:cstheme="majorBidi"/>
          <w:i/>
          <w:sz w:val="24"/>
          <w:szCs w:val="24"/>
          <w:lang w:val="en-US"/>
        </w:rPr>
        <w:t xml:space="preserve">Pertama </w:t>
      </w:r>
      <w:r w:rsidRPr="00192308">
        <w:rPr>
          <w:rFonts w:asciiTheme="majorBidi" w:hAnsiTheme="majorBidi" w:cstheme="majorBidi"/>
          <w:sz w:val="24"/>
          <w:szCs w:val="24"/>
          <w:lang w:val="en-US"/>
        </w:rPr>
        <w:t xml:space="preserve">menyiapkan program-program </w:t>
      </w:r>
      <w:r w:rsidR="00F93274" w:rsidRPr="00F93274">
        <w:rPr>
          <w:rFonts w:asciiTheme="majorBidi" w:hAnsiTheme="majorBidi" w:cstheme="majorBidi"/>
          <w:sz w:val="24"/>
          <w:szCs w:val="24"/>
          <w:lang w:val="en-US"/>
        </w:rPr>
        <w:t>dan latihan beserta perangkatnya yang dapat menjunjung tinggi upaya pembentukan karakter siswa SMPIT Khoiru Ummah Curup, misalnya program Halaqahtahfidz Al-Qur'an yang terkoordinasi.</w:t>
      </w:r>
      <w:proofErr w:type="gramEnd"/>
    </w:p>
    <w:p w:rsidR="00F93274" w:rsidRPr="00F93274" w:rsidRDefault="00F93274" w:rsidP="00F93274">
      <w:pPr>
        <w:spacing w:after="0" w:line="240" w:lineRule="auto"/>
        <w:ind w:firstLine="720"/>
        <w:jc w:val="both"/>
        <w:rPr>
          <w:rFonts w:asciiTheme="majorBidi" w:hAnsiTheme="majorBidi" w:cstheme="majorBidi"/>
          <w:sz w:val="24"/>
          <w:szCs w:val="24"/>
          <w:lang w:val="en-US"/>
        </w:rPr>
      </w:pPr>
      <w:proofErr w:type="gramStart"/>
      <w:r w:rsidRPr="00F93274">
        <w:rPr>
          <w:rFonts w:asciiTheme="majorBidi" w:hAnsiTheme="majorBidi" w:cstheme="majorBidi"/>
          <w:i/>
          <w:sz w:val="24"/>
          <w:szCs w:val="24"/>
          <w:lang w:val="en-US"/>
        </w:rPr>
        <w:t>Kedua</w:t>
      </w:r>
      <w:r w:rsidRPr="00F93274">
        <w:rPr>
          <w:rFonts w:asciiTheme="majorBidi" w:hAnsiTheme="majorBidi" w:cstheme="majorBidi"/>
          <w:sz w:val="24"/>
          <w:szCs w:val="24"/>
          <w:lang w:val="en-US"/>
        </w:rPr>
        <w:t>, menyiapkan kantor-kantor pendukung dan landasan bagi kelancaran pelaksanaan program-program gerakan yang telah disusun sampai dengan tahap pelaksanaan.</w:t>
      </w:r>
      <w:proofErr w:type="gramEnd"/>
    </w:p>
    <w:p w:rsidR="00F93274" w:rsidRPr="00F93274" w:rsidRDefault="00F93274" w:rsidP="00F93274">
      <w:pPr>
        <w:spacing w:after="0" w:line="240" w:lineRule="auto"/>
        <w:ind w:firstLine="720"/>
        <w:jc w:val="both"/>
        <w:rPr>
          <w:rFonts w:asciiTheme="majorBidi" w:hAnsiTheme="majorBidi" w:cstheme="majorBidi"/>
          <w:sz w:val="24"/>
          <w:szCs w:val="24"/>
          <w:lang w:val="en-US"/>
        </w:rPr>
      </w:pPr>
      <w:r w:rsidRPr="00F93274">
        <w:rPr>
          <w:rFonts w:asciiTheme="majorBidi" w:hAnsiTheme="majorBidi" w:cstheme="majorBidi"/>
          <w:i/>
          <w:sz w:val="24"/>
          <w:szCs w:val="24"/>
          <w:lang w:val="en-US"/>
        </w:rPr>
        <w:t>Ketig</w:t>
      </w:r>
      <w:r w:rsidRPr="00F93274">
        <w:rPr>
          <w:rFonts w:asciiTheme="majorBidi" w:hAnsiTheme="majorBidi" w:cstheme="majorBidi"/>
          <w:sz w:val="24"/>
          <w:szCs w:val="24"/>
          <w:lang w:val="en-US"/>
        </w:rPr>
        <w:t>a, mendatangkan narasumber yang berkompeten baik dari daerah maupun nasional, mengirimkan tenaga pendidik untuk diklat dan diklat di tingkat provinsi dan nasional, atau bahkan mengirimkan tenaga pendidik untuk belajar di pesantren-pesantren yang terkenal sukses di Indonesia, seperti sebagai pesantren di Jawa, sebagai upaya peningkatan ilmu para pendidik tersebut.</w:t>
      </w:r>
    </w:p>
    <w:p w:rsidR="00F93274" w:rsidRPr="00F93274" w:rsidRDefault="00F93274" w:rsidP="00F93274">
      <w:pPr>
        <w:spacing w:after="0" w:line="240" w:lineRule="auto"/>
        <w:ind w:firstLine="720"/>
        <w:jc w:val="both"/>
        <w:rPr>
          <w:rFonts w:asciiTheme="majorBidi" w:hAnsiTheme="majorBidi" w:cstheme="majorBidi"/>
          <w:sz w:val="24"/>
          <w:szCs w:val="24"/>
          <w:lang w:val="en-US"/>
        </w:rPr>
      </w:pPr>
      <w:proofErr w:type="gramStart"/>
      <w:r w:rsidRPr="00F93274">
        <w:rPr>
          <w:rFonts w:asciiTheme="majorBidi" w:hAnsiTheme="majorBidi" w:cstheme="majorBidi"/>
          <w:i/>
          <w:sz w:val="24"/>
          <w:szCs w:val="24"/>
          <w:lang w:val="en-US"/>
        </w:rPr>
        <w:t>Keempat</w:t>
      </w:r>
      <w:r w:rsidRPr="00F93274">
        <w:rPr>
          <w:rFonts w:asciiTheme="majorBidi" w:hAnsiTheme="majorBidi" w:cstheme="majorBidi"/>
          <w:sz w:val="24"/>
          <w:szCs w:val="24"/>
          <w:lang w:val="en-US"/>
        </w:rPr>
        <w:t>, memberikan kebebasan kepada guru pendamping untuk berkreasi dalam pelaksanaan setiap program dan menemukan strategi yang paling efektif.</w:t>
      </w:r>
      <w:proofErr w:type="gramEnd"/>
    </w:p>
    <w:p w:rsidR="00F93274" w:rsidRPr="00F93274" w:rsidRDefault="00F93274" w:rsidP="00F93274">
      <w:pPr>
        <w:spacing w:after="0" w:line="240" w:lineRule="auto"/>
        <w:ind w:firstLine="720"/>
        <w:jc w:val="both"/>
        <w:rPr>
          <w:rFonts w:asciiTheme="majorBidi" w:hAnsiTheme="majorBidi" w:cstheme="majorBidi"/>
          <w:sz w:val="24"/>
          <w:szCs w:val="24"/>
          <w:lang w:val="en-US"/>
        </w:rPr>
      </w:pPr>
      <w:r w:rsidRPr="00F93274">
        <w:rPr>
          <w:rFonts w:asciiTheme="majorBidi" w:hAnsiTheme="majorBidi" w:cstheme="majorBidi"/>
          <w:i/>
          <w:sz w:val="24"/>
          <w:szCs w:val="24"/>
          <w:lang w:val="en-US"/>
        </w:rPr>
        <w:t>Kelima</w:t>
      </w:r>
      <w:r>
        <w:rPr>
          <w:rFonts w:asciiTheme="majorBidi" w:hAnsiTheme="majorBidi" w:cstheme="majorBidi"/>
          <w:sz w:val="24"/>
          <w:szCs w:val="24"/>
          <w:lang w:val="en-US"/>
        </w:rPr>
        <w:t>,</w:t>
      </w:r>
      <w:r w:rsidRPr="00F93274">
        <w:rPr>
          <w:rFonts w:asciiTheme="majorBidi" w:hAnsiTheme="majorBidi" w:cstheme="majorBidi"/>
          <w:sz w:val="24"/>
          <w:szCs w:val="24"/>
          <w:lang w:val="en-US"/>
        </w:rPr>
        <w:t xml:space="preserve"> sekolah tersebut selalu memberikan imbalan karena membantu guru, dan siswa yang berprestasi baik, memiliki hafalan terbanyak dan terbaik, serta telah mengubah perilakunya menjadi lebih bermoral </w:t>
      </w:r>
      <w:proofErr w:type="gramStart"/>
      <w:r w:rsidRPr="00F93274">
        <w:rPr>
          <w:rFonts w:asciiTheme="majorBidi" w:hAnsiTheme="majorBidi" w:cstheme="majorBidi"/>
          <w:sz w:val="24"/>
          <w:szCs w:val="24"/>
          <w:lang w:val="en-US"/>
        </w:rPr>
        <w:t>akan</w:t>
      </w:r>
      <w:proofErr w:type="gramEnd"/>
      <w:r w:rsidRPr="00F93274">
        <w:rPr>
          <w:rFonts w:asciiTheme="majorBidi" w:hAnsiTheme="majorBidi" w:cstheme="majorBidi"/>
          <w:sz w:val="24"/>
          <w:szCs w:val="24"/>
          <w:lang w:val="en-US"/>
        </w:rPr>
        <w:t xml:space="preserve"> mendapatkan imbalan yang setimpal. Dari data yang didapat analis, hadiah yang diberikan mulai dari pengesahan penghargaan, hibah dan </w:t>
      </w:r>
      <w:proofErr w:type="gramStart"/>
      <w:r w:rsidRPr="00F93274">
        <w:rPr>
          <w:rFonts w:asciiTheme="majorBidi" w:hAnsiTheme="majorBidi" w:cstheme="majorBidi"/>
          <w:sz w:val="24"/>
          <w:szCs w:val="24"/>
          <w:lang w:val="en-US"/>
        </w:rPr>
        <w:t>dana</w:t>
      </w:r>
      <w:proofErr w:type="gramEnd"/>
      <w:r w:rsidRPr="00F93274">
        <w:rPr>
          <w:rFonts w:asciiTheme="majorBidi" w:hAnsiTheme="majorBidi" w:cstheme="majorBidi"/>
          <w:sz w:val="24"/>
          <w:szCs w:val="24"/>
          <w:lang w:val="en-US"/>
        </w:rPr>
        <w:t xml:space="preserve"> cadangan.</w:t>
      </w:r>
    </w:p>
    <w:p w:rsidR="00A44DBD" w:rsidRPr="00401089" w:rsidRDefault="00F93274" w:rsidP="00F93274">
      <w:pPr>
        <w:spacing w:after="0" w:line="240" w:lineRule="auto"/>
        <w:ind w:firstLine="720"/>
        <w:jc w:val="both"/>
        <w:rPr>
          <w:rFonts w:asciiTheme="majorBidi" w:hAnsiTheme="majorBidi" w:cstheme="majorBidi"/>
          <w:sz w:val="24"/>
          <w:szCs w:val="24"/>
          <w:lang w:val="en-US"/>
        </w:rPr>
      </w:pPr>
      <w:proofErr w:type="gramStart"/>
      <w:r w:rsidRPr="00F93274">
        <w:rPr>
          <w:rFonts w:asciiTheme="majorBidi" w:hAnsiTheme="majorBidi" w:cstheme="majorBidi"/>
          <w:sz w:val="24"/>
          <w:szCs w:val="24"/>
          <w:lang w:val="en-US"/>
        </w:rPr>
        <w:t xml:space="preserve">Keenam sekolah tersebut selalu menjalin komunikasi yang baik dengan orang tua siswa melalui buku kontak, melalui ibadah, dan mengadakan kelas </w:t>
      </w:r>
      <w:r w:rsidRPr="00F93274">
        <w:rPr>
          <w:rFonts w:asciiTheme="majorBidi" w:hAnsiTheme="majorBidi" w:cstheme="majorBidi"/>
          <w:sz w:val="24"/>
          <w:szCs w:val="24"/>
          <w:lang w:val="en-US"/>
        </w:rPr>
        <w:lastRenderedPageBreak/>
        <w:t>prenting secara rutin.</w:t>
      </w:r>
      <w:proofErr w:type="gramEnd"/>
      <w:r w:rsidRPr="00F93274">
        <w:rPr>
          <w:rFonts w:asciiTheme="majorBidi" w:hAnsiTheme="majorBidi" w:cstheme="majorBidi"/>
          <w:sz w:val="24"/>
          <w:szCs w:val="24"/>
          <w:lang w:val="en-US"/>
        </w:rPr>
        <w:t xml:space="preserve"> </w:t>
      </w:r>
      <w:proofErr w:type="gramStart"/>
      <w:r w:rsidRPr="00F93274">
        <w:rPr>
          <w:rFonts w:asciiTheme="majorBidi" w:hAnsiTheme="majorBidi" w:cstheme="majorBidi"/>
          <w:sz w:val="24"/>
          <w:szCs w:val="24"/>
          <w:lang w:val="en-US"/>
        </w:rPr>
        <w:t>Ada dua kelompok dalam parenting class ini yaitu smart mother bagi orang tua siswa dan smart father bagi para ayah.</w:t>
      </w:r>
      <w:proofErr w:type="gramEnd"/>
      <w:r w:rsidRPr="00F93274">
        <w:rPr>
          <w:rFonts w:asciiTheme="majorBidi" w:hAnsiTheme="majorBidi" w:cstheme="majorBidi"/>
          <w:sz w:val="24"/>
          <w:szCs w:val="24"/>
          <w:lang w:val="en-US"/>
        </w:rPr>
        <w:t xml:space="preserve"> </w:t>
      </w:r>
      <w:proofErr w:type="gramStart"/>
      <w:r w:rsidRPr="00F93274">
        <w:rPr>
          <w:rFonts w:asciiTheme="majorBidi" w:hAnsiTheme="majorBidi" w:cstheme="majorBidi"/>
          <w:sz w:val="24"/>
          <w:szCs w:val="24"/>
          <w:lang w:val="en-US"/>
        </w:rPr>
        <w:t>wali</w:t>
      </w:r>
      <w:proofErr w:type="gramEnd"/>
      <w:r w:rsidRPr="00F93274">
        <w:rPr>
          <w:rFonts w:asciiTheme="majorBidi" w:hAnsiTheme="majorBidi" w:cstheme="majorBidi"/>
          <w:sz w:val="24"/>
          <w:szCs w:val="24"/>
          <w:lang w:val="en-US"/>
        </w:rPr>
        <w:t xml:space="preserve"> murid. </w:t>
      </w:r>
      <w:proofErr w:type="gramStart"/>
      <w:r w:rsidRPr="00F93274">
        <w:rPr>
          <w:rFonts w:asciiTheme="majorBidi" w:hAnsiTheme="majorBidi" w:cstheme="majorBidi"/>
          <w:sz w:val="24"/>
          <w:szCs w:val="24"/>
          <w:lang w:val="en-US"/>
        </w:rPr>
        <w:t>Harapannya, sekolah dan orang tua mampu menyamakan persepsi bagaimana mendidik anak dengan karakter manusia melalui relasi dan komunikasi yang kuat.</w:t>
      </w:r>
      <w:proofErr w:type="gramEnd"/>
      <w:r w:rsidRPr="00F93274">
        <w:rPr>
          <w:rFonts w:asciiTheme="majorBidi" w:hAnsiTheme="majorBidi" w:cstheme="majorBidi"/>
          <w:sz w:val="24"/>
          <w:szCs w:val="24"/>
          <w:lang w:val="en-US"/>
        </w:rPr>
        <w:t xml:space="preserve"> </w:t>
      </w:r>
      <w:proofErr w:type="gramStart"/>
      <w:r w:rsidRPr="00F93274">
        <w:rPr>
          <w:rFonts w:asciiTheme="majorBidi" w:hAnsiTheme="majorBidi" w:cstheme="majorBidi"/>
          <w:sz w:val="24"/>
          <w:szCs w:val="24"/>
          <w:lang w:val="en-US"/>
        </w:rPr>
        <w:t>agar</w:t>
      </w:r>
      <w:proofErr w:type="gramEnd"/>
      <w:r w:rsidRPr="00F93274">
        <w:rPr>
          <w:rFonts w:asciiTheme="majorBidi" w:hAnsiTheme="majorBidi" w:cstheme="majorBidi"/>
          <w:sz w:val="24"/>
          <w:szCs w:val="24"/>
          <w:lang w:val="en-US"/>
        </w:rPr>
        <w:t xml:space="preserve"> orang tua dapat mengawasi pembiasaan nilai-nilai yang baik di rumah sehingga dapat juga dilakukan di sekolah. </w:t>
      </w:r>
      <w:proofErr w:type="gramStart"/>
      <w:r w:rsidRPr="00F93274">
        <w:rPr>
          <w:rFonts w:asciiTheme="majorBidi" w:hAnsiTheme="majorBidi" w:cstheme="majorBidi"/>
          <w:sz w:val="24"/>
          <w:szCs w:val="24"/>
          <w:lang w:val="en-US"/>
        </w:rPr>
        <w:t>Orang tua siswa wajib memantau dan mengawasi setiap kegiatan siswa selama liburan sekolah dengan menggunakan buku-buku yang telah diserahkan sebelumnya</w:t>
      </w:r>
      <w:r w:rsidR="004145A8" w:rsidRPr="00401089">
        <w:rPr>
          <w:rFonts w:asciiTheme="majorBidi" w:hAnsiTheme="majorBidi" w:cstheme="majorBidi"/>
          <w:sz w:val="24"/>
          <w:szCs w:val="24"/>
          <w:lang w:val="en-US"/>
        </w:rPr>
        <w:t>.</w:t>
      </w:r>
      <w:proofErr w:type="gramEnd"/>
      <w:r w:rsidR="00356A47">
        <w:rPr>
          <w:rFonts w:asciiTheme="majorBidi" w:hAnsiTheme="majorBidi" w:cstheme="majorBidi"/>
          <w:sz w:val="24"/>
          <w:szCs w:val="24"/>
          <w:lang w:val="en-US"/>
        </w:rPr>
        <w:t xml:space="preserve">   </w:t>
      </w:r>
    </w:p>
    <w:p w:rsidR="00943EF0" w:rsidRPr="009C2462" w:rsidRDefault="00943EF0" w:rsidP="007304FB">
      <w:pPr>
        <w:pStyle w:val="ListParagraph"/>
        <w:spacing w:after="0" w:line="240" w:lineRule="auto"/>
        <w:ind w:left="426" w:firstLine="708"/>
        <w:jc w:val="both"/>
        <w:rPr>
          <w:rFonts w:asciiTheme="majorBidi" w:hAnsiTheme="majorBidi" w:cstheme="majorBidi"/>
          <w:sz w:val="12"/>
          <w:szCs w:val="24"/>
          <w:lang w:val="en-US"/>
        </w:rPr>
      </w:pPr>
    </w:p>
    <w:p w:rsidR="00A44DBD" w:rsidRPr="00401089" w:rsidRDefault="006B33C2" w:rsidP="006B33C2">
      <w:pPr>
        <w:pStyle w:val="Heading3"/>
        <w:numPr>
          <w:ilvl w:val="0"/>
          <w:numId w:val="0"/>
        </w:numPr>
        <w:spacing w:line="240" w:lineRule="auto"/>
        <w:ind w:left="360" w:hanging="360"/>
        <w:rPr>
          <w:rFonts w:asciiTheme="majorBidi" w:hAnsiTheme="majorBidi" w:cstheme="majorBidi"/>
        </w:rPr>
      </w:pPr>
      <w:r>
        <w:rPr>
          <w:rFonts w:asciiTheme="majorBidi" w:hAnsiTheme="majorBidi" w:cstheme="majorBidi"/>
        </w:rPr>
        <w:t>Analisis Hasil</w:t>
      </w:r>
    </w:p>
    <w:p w:rsidR="00F93274" w:rsidRPr="00F93274" w:rsidRDefault="00F93274" w:rsidP="00F93274">
      <w:pPr>
        <w:spacing w:after="0" w:line="240" w:lineRule="auto"/>
        <w:ind w:firstLine="708"/>
        <w:jc w:val="both"/>
        <w:rPr>
          <w:rFonts w:asciiTheme="majorBidi" w:hAnsiTheme="majorBidi" w:cstheme="majorBidi"/>
          <w:sz w:val="24"/>
          <w:szCs w:val="24"/>
          <w:lang w:val="en-US"/>
        </w:rPr>
      </w:pPr>
      <w:proofErr w:type="gramStart"/>
      <w:r w:rsidRPr="00F93274">
        <w:rPr>
          <w:rFonts w:asciiTheme="majorBidi" w:hAnsiTheme="majorBidi" w:cstheme="majorBidi"/>
          <w:sz w:val="24"/>
          <w:szCs w:val="24"/>
          <w:lang w:val="en-US"/>
        </w:rPr>
        <w:t>Karakter manusia bukanlah bawaan; melainkan dibentuk oleh faktor-faktor di lingkungan serta orang-orang di lingkungan itu.</w:t>
      </w:r>
      <w:proofErr w:type="gramEnd"/>
      <w:r w:rsidRPr="00F93274">
        <w:rPr>
          <w:rFonts w:asciiTheme="majorBidi" w:hAnsiTheme="majorBidi" w:cstheme="majorBidi"/>
          <w:sz w:val="24"/>
          <w:szCs w:val="24"/>
          <w:lang w:val="en-US"/>
        </w:rPr>
        <w:t xml:space="preserve"> Akibatnya, karakter seseorang pada dasarnya terbentuk melalui proses pembelajaran yang cukup panjang.</w:t>
      </w:r>
    </w:p>
    <w:p w:rsidR="0063506A" w:rsidRPr="00401089" w:rsidRDefault="00F93274" w:rsidP="00F93274">
      <w:pPr>
        <w:spacing w:after="0" w:line="240" w:lineRule="auto"/>
        <w:ind w:firstLine="708"/>
        <w:jc w:val="both"/>
        <w:rPr>
          <w:rFonts w:asciiTheme="majorBidi" w:hAnsiTheme="majorBidi" w:cstheme="majorBidi"/>
          <w:sz w:val="24"/>
          <w:szCs w:val="24"/>
        </w:rPr>
      </w:pPr>
      <w:r w:rsidRPr="00F93274">
        <w:rPr>
          <w:rFonts w:asciiTheme="majorBidi" w:hAnsiTheme="majorBidi" w:cstheme="majorBidi"/>
          <w:sz w:val="24"/>
          <w:szCs w:val="24"/>
          <w:lang w:val="en-US"/>
        </w:rPr>
        <w:t>Berikut ciri-ciri karakter yang ditunjukkan oleh siswa SMPIT Khoiru Ummah Curup yang mengikuti halaqah tahfzhul Qur’an, sesuai dengan temuan observasi lapangan peneliti dan partisipasi langsung dalam pelaksanaan halaqah tersebut</w:t>
      </w:r>
      <w:r w:rsidR="002A345E" w:rsidRPr="00401089">
        <w:rPr>
          <w:rFonts w:asciiTheme="majorBidi" w:hAnsiTheme="majorBidi" w:cstheme="majorBidi"/>
          <w:sz w:val="24"/>
          <w:szCs w:val="24"/>
        </w:rPr>
        <w:t>:</w:t>
      </w:r>
    </w:p>
    <w:p w:rsidR="002A345E" w:rsidRPr="00845E09" w:rsidRDefault="002A345E" w:rsidP="007304FB">
      <w:pPr>
        <w:pStyle w:val="ListParagraph"/>
        <w:numPr>
          <w:ilvl w:val="3"/>
          <w:numId w:val="25"/>
        </w:numPr>
        <w:tabs>
          <w:tab w:val="clear" w:pos="5709"/>
        </w:tabs>
        <w:spacing w:after="0" w:line="240" w:lineRule="auto"/>
        <w:ind w:left="851"/>
        <w:jc w:val="both"/>
        <w:rPr>
          <w:rFonts w:asciiTheme="majorBidi" w:hAnsiTheme="majorBidi" w:cstheme="majorBidi"/>
          <w:sz w:val="24"/>
          <w:szCs w:val="24"/>
          <w:lang w:val="en-US"/>
        </w:rPr>
      </w:pPr>
      <w:r w:rsidRPr="00845E09">
        <w:rPr>
          <w:rFonts w:asciiTheme="majorBidi" w:hAnsiTheme="majorBidi" w:cstheme="majorBidi"/>
          <w:sz w:val="24"/>
          <w:szCs w:val="24"/>
          <w:lang w:val="en-US"/>
        </w:rPr>
        <w:t>Disiplin</w:t>
      </w:r>
      <w:r w:rsidR="00B138D2" w:rsidRPr="00845E09">
        <w:rPr>
          <w:rFonts w:asciiTheme="majorBidi" w:hAnsiTheme="majorBidi" w:cstheme="majorBidi"/>
          <w:sz w:val="24"/>
          <w:szCs w:val="24"/>
          <w:lang w:val="en-US"/>
        </w:rPr>
        <w:t>.</w:t>
      </w:r>
    </w:p>
    <w:p w:rsidR="00B138D2" w:rsidRPr="00401089" w:rsidRDefault="00F93274" w:rsidP="007304FB">
      <w:pPr>
        <w:pStyle w:val="ListParagraph"/>
        <w:tabs>
          <w:tab w:val="left" w:pos="-284"/>
        </w:tabs>
        <w:spacing w:after="0" w:line="240" w:lineRule="auto"/>
        <w:ind w:left="851"/>
        <w:jc w:val="both"/>
        <w:rPr>
          <w:rFonts w:asciiTheme="majorBidi" w:hAnsiTheme="majorBidi" w:cstheme="majorBidi"/>
          <w:sz w:val="24"/>
          <w:szCs w:val="24"/>
          <w:lang w:val="en-US"/>
        </w:rPr>
      </w:pPr>
      <w:proofErr w:type="gramStart"/>
      <w:r w:rsidRPr="00F93274">
        <w:rPr>
          <w:rFonts w:asciiTheme="majorBidi" w:hAnsiTheme="majorBidi" w:cstheme="majorBidi"/>
          <w:sz w:val="24"/>
          <w:szCs w:val="24"/>
          <w:lang w:val="en-US"/>
        </w:rPr>
        <w:t>SMPIT Khoiru Ummah menggunakan sistem full day school untuk mengajar siswanya.</w:t>
      </w:r>
      <w:proofErr w:type="gramEnd"/>
      <w:r w:rsidRPr="00F93274">
        <w:rPr>
          <w:rFonts w:asciiTheme="majorBidi" w:hAnsiTheme="majorBidi" w:cstheme="majorBidi"/>
          <w:sz w:val="24"/>
          <w:szCs w:val="24"/>
          <w:lang w:val="en-US"/>
        </w:rPr>
        <w:t xml:space="preserve"> </w:t>
      </w:r>
      <w:proofErr w:type="gramStart"/>
      <w:r w:rsidRPr="00F93274">
        <w:rPr>
          <w:rFonts w:asciiTheme="majorBidi" w:hAnsiTheme="majorBidi" w:cstheme="majorBidi"/>
          <w:sz w:val="24"/>
          <w:szCs w:val="24"/>
          <w:lang w:val="en-US"/>
        </w:rPr>
        <w:t>Kegiatan sekolah yang dimulai pukul 07.15 WIB dan berlangsung hingga pukul 16.15 WIB ini memiliki banyak kegiatan.</w:t>
      </w:r>
      <w:proofErr w:type="gramEnd"/>
      <w:r w:rsidRPr="00F93274">
        <w:rPr>
          <w:rFonts w:asciiTheme="majorBidi" w:hAnsiTheme="majorBidi" w:cstheme="majorBidi"/>
          <w:sz w:val="24"/>
          <w:szCs w:val="24"/>
          <w:lang w:val="en-US"/>
        </w:rPr>
        <w:t xml:space="preserve"> Siswa tidak </w:t>
      </w:r>
      <w:proofErr w:type="gramStart"/>
      <w:r w:rsidRPr="00F93274">
        <w:rPr>
          <w:rFonts w:asciiTheme="majorBidi" w:hAnsiTheme="majorBidi" w:cstheme="majorBidi"/>
          <w:sz w:val="24"/>
          <w:szCs w:val="24"/>
          <w:lang w:val="en-US"/>
        </w:rPr>
        <w:t>akan</w:t>
      </w:r>
      <w:proofErr w:type="gramEnd"/>
      <w:r w:rsidRPr="00F93274">
        <w:rPr>
          <w:rFonts w:asciiTheme="majorBidi" w:hAnsiTheme="majorBidi" w:cstheme="majorBidi"/>
          <w:sz w:val="24"/>
          <w:szCs w:val="24"/>
          <w:lang w:val="en-US"/>
        </w:rPr>
        <w:t xml:space="preserve"> dapat mencapai tujuan yang telah ditetapkan jika tidak ada disiplin. Karena keterbatasan waktu yang diberikan untuk halaqahtahfidz Al-Qur'an yang berkisar antara satu hingga satu setengah jam per hari, maka siswa dituntut untuk berkonsentrasi pada materi yang diajarkan dan menghafalnya dengan tepat</w:t>
      </w:r>
      <w:r w:rsidR="0014638A" w:rsidRPr="00401089">
        <w:rPr>
          <w:rFonts w:asciiTheme="majorBidi" w:hAnsiTheme="majorBidi" w:cstheme="majorBidi"/>
          <w:sz w:val="24"/>
          <w:szCs w:val="24"/>
          <w:lang w:val="en-US"/>
        </w:rPr>
        <w:t>.</w:t>
      </w:r>
    </w:p>
    <w:p w:rsidR="00B138D2" w:rsidRPr="00401089" w:rsidRDefault="0014638A" w:rsidP="007304FB">
      <w:pPr>
        <w:pStyle w:val="ListParagraph"/>
        <w:numPr>
          <w:ilvl w:val="3"/>
          <w:numId w:val="25"/>
        </w:numPr>
        <w:tabs>
          <w:tab w:val="clear" w:pos="5709"/>
          <w:tab w:val="left" w:pos="-142"/>
        </w:tabs>
        <w:spacing w:after="0" w:line="240" w:lineRule="auto"/>
        <w:ind w:left="851"/>
        <w:jc w:val="both"/>
        <w:rPr>
          <w:rFonts w:asciiTheme="majorBidi" w:hAnsiTheme="majorBidi" w:cstheme="majorBidi"/>
          <w:sz w:val="24"/>
          <w:szCs w:val="24"/>
          <w:lang w:val="en-US"/>
        </w:rPr>
      </w:pPr>
      <w:r w:rsidRPr="00401089">
        <w:rPr>
          <w:rFonts w:asciiTheme="majorBidi" w:hAnsiTheme="majorBidi" w:cstheme="majorBidi"/>
          <w:sz w:val="24"/>
          <w:szCs w:val="24"/>
          <w:lang w:val="en-US"/>
        </w:rPr>
        <w:t>Istiqomah (konsisten)</w:t>
      </w:r>
    </w:p>
    <w:p w:rsidR="0014638A" w:rsidRDefault="0014638A" w:rsidP="007304FB">
      <w:pPr>
        <w:pStyle w:val="ListParagraph"/>
        <w:spacing w:line="240" w:lineRule="auto"/>
        <w:ind w:left="851"/>
        <w:jc w:val="both"/>
        <w:rPr>
          <w:rFonts w:asciiTheme="majorBidi" w:hAnsiTheme="majorBidi" w:cstheme="majorBidi"/>
          <w:sz w:val="24"/>
          <w:szCs w:val="24"/>
          <w:lang w:val="en-US"/>
        </w:rPr>
      </w:pPr>
      <w:proofErr w:type="gramStart"/>
      <w:r w:rsidRPr="00401089">
        <w:rPr>
          <w:rFonts w:asciiTheme="majorBidi" w:hAnsiTheme="majorBidi" w:cstheme="majorBidi"/>
          <w:sz w:val="24"/>
          <w:szCs w:val="24"/>
          <w:lang w:val="en-US"/>
        </w:rPr>
        <w:t xml:space="preserve">Program </w:t>
      </w:r>
      <w:r w:rsidR="00884146">
        <w:rPr>
          <w:rFonts w:asciiTheme="majorBidi" w:hAnsiTheme="majorBidi" w:cstheme="majorBidi"/>
          <w:sz w:val="24"/>
          <w:szCs w:val="24"/>
          <w:lang w:val="en-US"/>
        </w:rPr>
        <w:t>Halaqah</w:t>
      </w:r>
      <w:r w:rsidR="00A35445">
        <w:rPr>
          <w:rFonts w:asciiTheme="majorBidi" w:hAnsiTheme="majorBidi" w:cstheme="majorBidi"/>
          <w:sz w:val="24"/>
          <w:szCs w:val="24"/>
          <w:lang w:val="en-US"/>
        </w:rPr>
        <w:t>Tahfidz Al-Qur’an</w:t>
      </w:r>
      <w:r w:rsidRPr="00401089">
        <w:rPr>
          <w:rFonts w:asciiTheme="majorBidi" w:hAnsiTheme="majorBidi" w:cstheme="majorBidi"/>
          <w:sz w:val="24"/>
          <w:szCs w:val="24"/>
          <w:lang w:val="en-US"/>
        </w:rPr>
        <w:t xml:space="preserve"> menjadikan siswa menjadi pribadi yang istiqomah atau konsisten.Menghafal al-Qur’an bukan suatu perkara yang mudah</w:t>
      </w:r>
      <w:r w:rsidR="00B800FD" w:rsidRPr="00401089">
        <w:rPr>
          <w:rFonts w:asciiTheme="majorBidi" w:hAnsiTheme="majorBidi" w:cstheme="majorBidi"/>
          <w:sz w:val="24"/>
          <w:szCs w:val="24"/>
          <w:lang w:val="en-US"/>
        </w:rPr>
        <w:t xml:space="preserve"> dibutuhkan konsistensi dari para penghafalnya.</w:t>
      </w:r>
      <w:proofErr w:type="gramEnd"/>
    </w:p>
    <w:p w:rsidR="00B800FD" w:rsidRPr="00401089" w:rsidRDefault="00B800FD" w:rsidP="007304FB">
      <w:pPr>
        <w:pStyle w:val="ListParagraph"/>
        <w:numPr>
          <w:ilvl w:val="3"/>
          <w:numId w:val="25"/>
        </w:numPr>
        <w:tabs>
          <w:tab w:val="clear" w:pos="5709"/>
        </w:tabs>
        <w:spacing w:line="240" w:lineRule="auto"/>
        <w:ind w:left="851"/>
        <w:jc w:val="both"/>
        <w:rPr>
          <w:rFonts w:asciiTheme="majorBidi" w:hAnsiTheme="majorBidi" w:cstheme="majorBidi"/>
          <w:sz w:val="24"/>
          <w:szCs w:val="24"/>
          <w:lang w:val="en-US"/>
        </w:rPr>
      </w:pPr>
      <w:r w:rsidRPr="00401089">
        <w:rPr>
          <w:rFonts w:asciiTheme="majorBidi" w:hAnsiTheme="majorBidi" w:cstheme="majorBidi"/>
          <w:sz w:val="24"/>
          <w:szCs w:val="24"/>
          <w:lang w:val="en-US"/>
        </w:rPr>
        <w:t xml:space="preserve">Berfungsi akalnya secara optimal. </w:t>
      </w:r>
    </w:p>
    <w:p w:rsidR="00B800FD" w:rsidRPr="00401089" w:rsidRDefault="00B800FD" w:rsidP="007304FB">
      <w:pPr>
        <w:pStyle w:val="ListParagraph"/>
        <w:tabs>
          <w:tab w:val="left" w:pos="-284"/>
        </w:tabs>
        <w:spacing w:line="240" w:lineRule="auto"/>
        <w:ind w:left="851"/>
        <w:jc w:val="both"/>
        <w:rPr>
          <w:rFonts w:asciiTheme="majorBidi" w:hAnsiTheme="majorBidi" w:cstheme="majorBidi"/>
          <w:sz w:val="24"/>
          <w:szCs w:val="24"/>
          <w:lang w:val="en-US"/>
        </w:rPr>
      </w:pPr>
      <w:r w:rsidRPr="00401089">
        <w:rPr>
          <w:rFonts w:asciiTheme="majorBidi" w:hAnsiTheme="majorBidi" w:cstheme="majorBidi"/>
          <w:sz w:val="24"/>
          <w:szCs w:val="24"/>
          <w:lang w:val="en-US"/>
        </w:rPr>
        <w:t xml:space="preserve"> </w:t>
      </w:r>
      <w:proofErr w:type="gramStart"/>
      <w:r w:rsidRPr="00401089">
        <w:rPr>
          <w:rFonts w:asciiTheme="majorBidi" w:hAnsiTheme="majorBidi" w:cstheme="majorBidi"/>
          <w:sz w:val="24"/>
          <w:szCs w:val="24"/>
          <w:lang w:val="en-US"/>
        </w:rPr>
        <w:t>dilapangan</w:t>
      </w:r>
      <w:proofErr w:type="gramEnd"/>
      <w:r w:rsidRPr="00401089">
        <w:rPr>
          <w:rFonts w:asciiTheme="majorBidi" w:hAnsiTheme="majorBidi" w:cstheme="majorBidi"/>
          <w:sz w:val="24"/>
          <w:szCs w:val="24"/>
          <w:lang w:val="en-US"/>
        </w:rPr>
        <w:t xml:space="preserve"> bahwa siswa yang banyak hafalannya adalah siswa yang secara akademik juga memiliki prestasi yang baik di kelasnya masing-masing.Mereka adalah para juara kelas di kelasnya masing-masing dan memiliki akhlak yang baik.</w:t>
      </w:r>
    </w:p>
    <w:p w:rsidR="00B800FD" w:rsidRPr="00401089" w:rsidRDefault="00B138D2" w:rsidP="007304FB">
      <w:pPr>
        <w:pStyle w:val="ListParagraph"/>
        <w:numPr>
          <w:ilvl w:val="3"/>
          <w:numId w:val="25"/>
        </w:numPr>
        <w:tabs>
          <w:tab w:val="clear" w:pos="5709"/>
          <w:tab w:val="num" w:pos="-142"/>
        </w:tabs>
        <w:spacing w:line="240" w:lineRule="auto"/>
        <w:ind w:left="851"/>
        <w:jc w:val="both"/>
        <w:rPr>
          <w:rFonts w:asciiTheme="majorBidi" w:hAnsiTheme="majorBidi" w:cstheme="majorBidi"/>
          <w:sz w:val="24"/>
          <w:szCs w:val="24"/>
          <w:lang w:val="en-US"/>
        </w:rPr>
      </w:pPr>
      <w:r w:rsidRPr="00401089">
        <w:rPr>
          <w:rFonts w:asciiTheme="majorBidi" w:hAnsiTheme="majorBidi" w:cstheme="majorBidi"/>
          <w:sz w:val="24"/>
          <w:szCs w:val="24"/>
          <w:lang w:val="en-US"/>
        </w:rPr>
        <w:t>Santun</w:t>
      </w:r>
      <w:r w:rsidR="00B800FD" w:rsidRPr="00401089">
        <w:rPr>
          <w:rFonts w:asciiTheme="majorBidi" w:hAnsiTheme="majorBidi" w:cstheme="majorBidi"/>
          <w:sz w:val="24"/>
          <w:szCs w:val="24"/>
          <w:lang w:val="en-US"/>
        </w:rPr>
        <w:t xml:space="preserve"> dan optimis </w:t>
      </w:r>
    </w:p>
    <w:p w:rsidR="00B138D2" w:rsidRPr="00401089" w:rsidRDefault="00B800FD" w:rsidP="007304FB">
      <w:pPr>
        <w:pStyle w:val="ListParagraph"/>
        <w:numPr>
          <w:ilvl w:val="3"/>
          <w:numId w:val="25"/>
        </w:numPr>
        <w:tabs>
          <w:tab w:val="clear" w:pos="5709"/>
          <w:tab w:val="num" w:pos="-142"/>
        </w:tabs>
        <w:spacing w:line="240" w:lineRule="auto"/>
        <w:ind w:left="851"/>
        <w:jc w:val="both"/>
        <w:rPr>
          <w:rFonts w:asciiTheme="majorBidi" w:hAnsiTheme="majorBidi" w:cstheme="majorBidi"/>
          <w:sz w:val="24"/>
          <w:szCs w:val="24"/>
          <w:lang w:val="en-US"/>
        </w:rPr>
      </w:pPr>
      <w:r w:rsidRPr="00401089">
        <w:rPr>
          <w:rFonts w:asciiTheme="majorBidi" w:hAnsiTheme="majorBidi" w:cstheme="majorBidi"/>
          <w:sz w:val="24"/>
          <w:szCs w:val="24"/>
          <w:lang w:val="en-US"/>
        </w:rPr>
        <w:t xml:space="preserve">Mandiri, para peserta </w:t>
      </w:r>
      <w:r w:rsidR="00884146">
        <w:rPr>
          <w:rFonts w:asciiTheme="majorBidi" w:hAnsiTheme="majorBidi" w:cstheme="majorBidi"/>
          <w:sz w:val="24"/>
          <w:szCs w:val="24"/>
          <w:lang w:val="en-US"/>
        </w:rPr>
        <w:t>halaqah</w:t>
      </w:r>
      <w:r w:rsidR="00AD3FFB">
        <w:rPr>
          <w:rFonts w:asciiTheme="majorBidi" w:hAnsiTheme="majorBidi" w:cstheme="majorBidi"/>
          <w:sz w:val="24"/>
          <w:szCs w:val="24"/>
          <w:lang w:val="en-US"/>
        </w:rPr>
        <w:t xml:space="preserve"> </w:t>
      </w:r>
      <w:r w:rsidR="00A35445">
        <w:rPr>
          <w:rFonts w:asciiTheme="majorBidi" w:hAnsiTheme="majorBidi" w:cstheme="majorBidi"/>
          <w:sz w:val="24"/>
          <w:szCs w:val="24"/>
          <w:lang w:val="en-US"/>
        </w:rPr>
        <w:t>tahfidz Al-Qur’an</w:t>
      </w:r>
      <w:r w:rsidRPr="00401089">
        <w:rPr>
          <w:rFonts w:asciiTheme="majorBidi" w:hAnsiTheme="majorBidi" w:cstheme="majorBidi"/>
          <w:sz w:val="24"/>
          <w:szCs w:val="24"/>
          <w:lang w:val="en-US"/>
        </w:rPr>
        <w:t xml:space="preserve"> juga terbiasa mandiri karena dalam menjaga hafalannya mereka dilatih untuk secara mandiri memurojaah hafalan yang telah disetorkan kepada guru pengampu.</w:t>
      </w:r>
    </w:p>
    <w:p w:rsidR="00B138D2" w:rsidRPr="00845E09" w:rsidRDefault="00B138D2" w:rsidP="00F93274">
      <w:pPr>
        <w:pStyle w:val="ListParagraph"/>
        <w:numPr>
          <w:ilvl w:val="3"/>
          <w:numId w:val="25"/>
        </w:numPr>
        <w:tabs>
          <w:tab w:val="clear" w:pos="5709"/>
          <w:tab w:val="left" w:pos="-1418"/>
        </w:tabs>
        <w:spacing w:line="240" w:lineRule="auto"/>
        <w:ind w:left="851"/>
        <w:jc w:val="both"/>
        <w:rPr>
          <w:rFonts w:asciiTheme="majorBidi" w:hAnsiTheme="majorBidi" w:cstheme="majorBidi"/>
          <w:sz w:val="24"/>
          <w:szCs w:val="24"/>
          <w:lang w:val="en-US"/>
        </w:rPr>
      </w:pPr>
      <w:r w:rsidRPr="00845E09">
        <w:rPr>
          <w:rFonts w:asciiTheme="majorBidi" w:hAnsiTheme="majorBidi" w:cstheme="majorBidi"/>
          <w:sz w:val="24"/>
          <w:szCs w:val="24"/>
          <w:lang w:val="en-US"/>
        </w:rPr>
        <w:t>Jujur</w:t>
      </w:r>
    </w:p>
    <w:p w:rsidR="0072660E" w:rsidRPr="00401089" w:rsidRDefault="00B138D2" w:rsidP="00F93274">
      <w:pPr>
        <w:pStyle w:val="ListParagraph"/>
        <w:tabs>
          <w:tab w:val="left" w:pos="-284"/>
        </w:tabs>
        <w:spacing w:line="240" w:lineRule="auto"/>
        <w:ind w:left="851" w:hanging="360"/>
        <w:jc w:val="both"/>
        <w:rPr>
          <w:rFonts w:asciiTheme="majorBidi" w:hAnsiTheme="majorBidi" w:cstheme="majorBidi"/>
          <w:sz w:val="24"/>
          <w:szCs w:val="24"/>
          <w:lang w:val="en-US"/>
        </w:rPr>
      </w:pPr>
      <w:r w:rsidRPr="00401089">
        <w:rPr>
          <w:rFonts w:asciiTheme="majorBidi" w:hAnsiTheme="majorBidi" w:cstheme="majorBidi"/>
          <w:sz w:val="24"/>
          <w:szCs w:val="24"/>
          <w:lang w:val="en-US"/>
        </w:rPr>
        <w:t xml:space="preserve">Jujur </w:t>
      </w:r>
      <w:r w:rsidR="00F93274" w:rsidRPr="00F93274">
        <w:rPr>
          <w:rFonts w:asciiTheme="majorBidi" w:hAnsiTheme="majorBidi" w:cstheme="majorBidi"/>
          <w:sz w:val="24"/>
          <w:szCs w:val="24"/>
          <w:lang w:val="en-US"/>
        </w:rPr>
        <w:t xml:space="preserve">adalah keadaan pikiran yang konsisten dengan </w:t>
      </w:r>
      <w:proofErr w:type="gramStart"/>
      <w:r w:rsidR="00F93274" w:rsidRPr="00F93274">
        <w:rPr>
          <w:rFonts w:asciiTheme="majorBidi" w:hAnsiTheme="majorBidi" w:cstheme="majorBidi"/>
          <w:sz w:val="24"/>
          <w:szCs w:val="24"/>
          <w:lang w:val="en-US"/>
        </w:rPr>
        <w:t>apa</w:t>
      </w:r>
      <w:proofErr w:type="gramEnd"/>
      <w:r w:rsidR="00F93274" w:rsidRPr="00F93274">
        <w:rPr>
          <w:rFonts w:asciiTheme="majorBidi" w:hAnsiTheme="majorBidi" w:cstheme="majorBidi"/>
          <w:sz w:val="24"/>
          <w:szCs w:val="24"/>
          <w:lang w:val="en-US"/>
        </w:rPr>
        <w:t xml:space="preserve"> yang sebenarnya dikatakan dan dilakukan. </w:t>
      </w:r>
      <w:proofErr w:type="gramStart"/>
      <w:r w:rsidR="00F93274" w:rsidRPr="00F93274">
        <w:rPr>
          <w:rFonts w:asciiTheme="majorBidi" w:hAnsiTheme="majorBidi" w:cstheme="majorBidi"/>
          <w:sz w:val="24"/>
          <w:szCs w:val="24"/>
          <w:lang w:val="en-US"/>
        </w:rPr>
        <w:t>Apa</w:t>
      </w:r>
      <w:proofErr w:type="gramEnd"/>
      <w:r w:rsidR="00F93274" w:rsidRPr="00F93274">
        <w:rPr>
          <w:rFonts w:asciiTheme="majorBidi" w:hAnsiTheme="majorBidi" w:cstheme="majorBidi"/>
          <w:sz w:val="24"/>
          <w:szCs w:val="24"/>
          <w:lang w:val="en-US"/>
        </w:rPr>
        <w:t xml:space="preserve"> yang dikatakan dan apa yang dilakukan sebenarnya adalah kebenaran. </w:t>
      </w:r>
      <w:proofErr w:type="gramStart"/>
      <w:r w:rsidR="00F93274" w:rsidRPr="00F93274">
        <w:rPr>
          <w:rFonts w:asciiTheme="majorBidi" w:hAnsiTheme="majorBidi" w:cstheme="majorBidi"/>
          <w:sz w:val="24"/>
          <w:szCs w:val="24"/>
          <w:lang w:val="en-US"/>
        </w:rPr>
        <w:t>Hati nurani dan kejujuran tidak dapat dipisahkan.</w:t>
      </w:r>
      <w:proofErr w:type="gramEnd"/>
      <w:r w:rsidR="00F93274" w:rsidRPr="00F93274">
        <w:rPr>
          <w:rFonts w:asciiTheme="majorBidi" w:hAnsiTheme="majorBidi" w:cstheme="majorBidi"/>
          <w:sz w:val="24"/>
          <w:szCs w:val="24"/>
          <w:lang w:val="en-US"/>
        </w:rPr>
        <w:t xml:space="preserve"> </w:t>
      </w:r>
      <w:proofErr w:type="gramStart"/>
      <w:r w:rsidR="00F93274" w:rsidRPr="00F93274">
        <w:rPr>
          <w:rFonts w:asciiTheme="majorBidi" w:hAnsiTheme="majorBidi" w:cstheme="majorBidi"/>
          <w:sz w:val="24"/>
          <w:szCs w:val="24"/>
          <w:lang w:val="en-US"/>
        </w:rPr>
        <w:t>Kata "hati nurani" mengacu pada sesuatu yang suci dan murni; hati nurani terus-menerus memanggil kita untuk kebaikan dan kejujuran.</w:t>
      </w:r>
      <w:proofErr w:type="gramEnd"/>
      <w:r w:rsidR="00F93274" w:rsidRPr="00F93274">
        <w:rPr>
          <w:rFonts w:asciiTheme="majorBidi" w:hAnsiTheme="majorBidi" w:cstheme="majorBidi"/>
          <w:sz w:val="24"/>
          <w:szCs w:val="24"/>
          <w:lang w:val="en-US"/>
        </w:rPr>
        <w:t xml:space="preserve"> </w:t>
      </w:r>
      <w:proofErr w:type="gramStart"/>
      <w:r w:rsidR="00F93274" w:rsidRPr="00F93274">
        <w:rPr>
          <w:rFonts w:asciiTheme="majorBidi" w:hAnsiTheme="majorBidi" w:cstheme="majorBidi"/>
          <w:sz w:val="24"/>
          <w:szCs w:val="24"/>
          <w:lang w:val="en-US"/>
        </w:rPr>
        <w:t>Siswa diajarkan untuk jujur setiap saat dan selalu diingatkan tentang nilai kejujuran</w:t>
      </w:r>
      <w:r w:rsidR="0072660E" w:rsidRPr="00401089">
        <w:rPr>
          <w:rFonts w:asciiTheme="majorBidi" w:hAnsiTheme="majorBidi" w:cstheme="majorBidi"/>
          <w:sz w:val="24"/>
          <w:szCs w:val="24"/>
          <w:lang w:val="en-US"/>
        </w:rPr>
        <w:t>.</w:t>
      </w:r>
      <w:proofErr w:type="gramEnd"/>
    </w:p>
    <w:p w:rsidR="00D26E8C" w:rsidRPr="00680B7C" w:rsidRDefault="00345194" w:rsidP="00680B7C">
      <w:pPr>
        <w:tabs>
          <w:tab w:val="left" w:pos="-284"/>
        </w:tabs>
        <w:spacing w:line="240" w:lineRule="auto"/>
        <w:jc w:val="both"/>
        <w:rPr>
          <w:rFonts w:asciiTheme="majorBidi" w:hAnsiTheme="majorBidi" w:cstheme="majorBidi"/>
          <w:b/>
        </w:rPr>
      </w:pPr>
      <w:r>
        <w:rPr>
          <w:rFonts w:asciiTheme="majorBidi" w:hAnsiTheme="majorBidi" w:cstheme="majorBidi"/>
          <w:b/>
          <w:lang w:val="en-US"/>
        </w:rPr>
        <w:lastRenderedPageBreak/>
        <w:t>E.Kes</w:t>
      </w:r>
      <w:r w:rsidR="00680B7C" w:rsidRPr="00680B7C">
        <w:rPr>
          <w:rFonts w:asciiTheme="majorBidi" w:hAnsiTheme="majorBidi" w:cstheme="majorBidi"/>
          <w:b/>
        </w:rPr>
        <w:t>impulan</w:t>
      </w:r>
    </w:p>
    <w:p w:rsidR="001A0D51" w:rsidRPr="00B373AE" w:rsidRDefault="00E02EBB" w:rsidP="008A6450">
      <w:pPr>
        <w:pStyle w:val="BodyText"/>
        <w:spacing w:before="90"/>
        <w:ind w:right="-1" w:firstLine="720"/>
        <w:jc w:val="both"/>
        <w:rPr>
          <w:rFonts w:asciiTheme="majorBidi" w:hAnsiTheme="majorBidi" w:cstheme="majorBidi"/>
        </w:rPr>
      </w:pPr>
      <w:r w:rsidRPr="00401089">
        <w:rPr>
          <w:rFonts w:asciiTheme="majorBidi" w:hAnsiTheme="majorBidi" w:cstheme="majorBidi"/>
        </w:rPr>
        <w:t xml:space="preserve"> </w:t>
      </w:r>
      <w:proofErr w:type="gramStart"/>
      <w:r w:rsidR="00F93274" w:rsidRPr="00F93274">
        <w:rPr>
          <w:rFonts w:asciiTheme="majorBidi" w:hAnsiTheme="majorBidi" w:cstheme="majorBidi"/>
        </w:rPr>
        <w:t>Siswa peserta halaqah di SMPIT Khoiru Ummah harus menyelesaikan dua tahapan agar manajemen karakter Islami dapat dilaksanakan dalam rangka membudayakan halaqah tahfidzhul Qur'an.</w:t>
      </w:r>
      <w:proofErr w:type="gramEnd"/>
      <w:r w:rsidR="00F93274" w:rsidRPr="00F93274">
        <w:rPr>
          <w:rFonts w:asciiTheme="majorBidi" w:hAnsiTheme="majorBidi" w:cstheme="majorBidi"/>
        </w:rPr>
        <w:t xml:space="preserve"> </w:t>
      </w:r>
      <w:proofErr w:type="gramStart"/>
      <w:r w:rsidR="00F93274" w:rsidRPr="00F93274">
        <w:rPr>
          <w:rFonts w:asciiTheme="majorBidi" w:hAnsiTheme="majorBidi" w:cstheme="majorBidi"/>
        </w:rPr>
        <w:t>tahsin</w:t>
      </w:r>
      <w:proofErr w:type="gramEnd"/>
      <w:r w:rsidR="00F93274" w:rsidRPr="00F93274">
        <w:rPr>
          <w:rFonts w:asciiTheme="majorBidi" w:hAnsiTheme="majorBidi" w:cstheme="majorBidi"/>
        </w:rPr>
        <w:t xml:space="preserve"> sesuai dengan kemampuan membaca (kompetensi dasar) masing-masing siswa. </w:t>
      </w:r>
      <w:proofErr w:type="gramStart"/>
      <w:r w:rsidR="00F93274" w:rsidRPr="00F93274">
        <w:rPr>
          <w:rFonts w:asciiTheme="majorBidi" w:hAnsiTheme="majorBidi" w:cstheme="majorBidi"/>
        </w:rPr>
        <w:t>Artinya membingkai bacaan yang hafal dan sesuai lahjah”arobiyah, 2).</w:t>
      </w:r>
      <w:proofErr w:type="gramEnd"/>
      <w:r w:rsidR="00F93274" w:rsidRPr="00F93274">
        <w:rPr>
          <w:rFonts w:asciiTheme="majorBidi" w:hAnsiTheme="majorBidi" w:cstheme="majorBidi"/>
        </w:rPr>
        <w:t xml:space="preserve"> </w:t>
      </w:r>
      <w:proofErr w:type="gramStart"/>
      <w:r w:rsidR="00F93274" w:rsidRPr="00F93274">
        <w:rPr>
          <w:rFonts w:asciiTheme="majorBidi" w:hAnsiTheme="majorBidi" w:cstheme="majorBidi"/>
        </w:rPr>
        <w:t>Setelah selesai tahap tahsin, tahap selanjutnya adalah pengelolaan tahfidz.</w:t>
      </w:r>
      <w:proofErr w:type="gramEnd"/>
      <w:r w:rsidR="00F93274" w:rsidRPr="00F93274">
        <w:rPr>
          <w:rFonts w:asciiTheme="majorBidi" w:hAnsiTheme="majorBidi" w:cstheme="majorBidi"/>
        </w:rPr>
        <w:t xml:space="preserve"> </w:t>
      </w:r>
      <w:proofErr w:type="gramStart"/>
      <w:r w:rsidR="00F93274" w:rsidRPr="00F93274">
        <w:rPr>
          <w:rFonts w:asciiTheme="majorBidi" w:hAnsiTheme="majorBidi" w:cstheme="majorBidi"/>
        </w:rPr>
        <w:t>Tahfidz dibagi menjadi dua program yaitu program takhassus, yaitu untuk santri yang mahir membaca.</w:t>
      </w:r>
      <w:proofErr w:type="gramEnd"/>
      <w:r w:rsidR="00F93274" w:rsidRPr="00F93274">
        <w:rPr>
          <w:rFonts w:asciiTheme="majorBidi" w:hAnsiTheme="majorBidi" w:cstheme="majorBidi"/>
        </w:rPr>
        <w:t xml:space="preserve"> </w:t>
      </w:r>
      <w:proofErr w:type="gramStart"/>
      <w:r w:rsidR="00F93274" w:rsidRPr="00F93274">
        <w:rPr>
          <w:rFonts w:asciiTheme="majorBidi" w:hAnsiTheme="majorBidi" w:cstheme="majorBidi"/>
        </w:rPr>
        <w:t>dan</w:t>
      </w:r>
      <w:proofErr w:type="gramEnd"/>
      <w:r w:rsidR="00F93274" w:rsidRPr="00F93274">
        <w:rPr>
          <w:rFonts w:asciiTheme="majorBidi" w:hAnsiTheme="majorBidi" w:cstheme="majorBidi"/>
        </w:rPr>
        <w:t xml:space="preserve"> memiliki keinginan yang kuat untuk mengingat apa yang mereka baca, dan program reguler, yaitu untuk siswa yang sudah lancar membaca tetapi memiliki keinginan yang lemah untuk mengingat apa yang mereka bac</w:t>
      </w:r>
      <w:r w:rsidR="00F34F05" w:rsidRPr="00B373AE">
        <w:rPr>
          <w:rFonts w:asciiTheme="majorBidi" w:hAnsiTheme="majorBidi" w:cstheme="majorBidi"/>
        </w:rPr>
        <w:t>.</w:t>
      </w:r>
    </w:p>
    <w:p w:rsidR="00F34F05" w:rsidRPr="00B373AE" w:rsidRDefault="007D1F3A" w:rsidP="00F93274">
      <w:pPr>
        <w:pStyle w:val="ListParagraph"/>
        <w:numPr>
          <w:ilvl w:val="0"/>
          <w:numId w:val="40"/>
        </w:numPr>
        <w:spacing w:before="90" w:after="0" w:line="240" w:lineRule="auto"/>
        <w:ind w:left="426" w:right="-1"/>
        <w:jc w:val="both"/>
        <w:rPr>
          <w:rFonts w:asciiTheme="majorBidi" w:hAnsiTheme="majorBidi" w:cstheme="majorBidi"/>
          <w:sz w:val="24"/>
          <w:szCs w:val="24"/>
        </w:rPr>
      </w:pPr>
      <w:r>
        <w:rPr>
          <w:rFonts w:asciiTheme="majorBidi" w:hAnsiTheme="majorBidi" w:cstheme="majorBidi"/>
          <w:sz w:val="24"/>
          <w:szCs w:val="24"/>
          <w:lang w:val="en-US"/>
        </w:rPr>
        <w:t xml:space="preserve">Manajemen </w:t>
      </w:r>
      <w:r w:rsidR="00F93274" w:rsidRPr="00F93274">
        <w:rPr>
          <w:rFonts w:asciiTheme="majorBidi" w:hAnsiTheme="majorBidi" w:cstheme="majorBidi"/>
          <w:sz w:val="24"/>
          <w:szCs w:val="24"/>
          <w:lang w:val="en-US"/>
        </w:rPr>
        <w:t xml:space="preserve">Halaqah Tahfzhul Qur'an di SMPIT Koiru Ummah dilakukan terkoordinir dengan karakter siswa dimana dalam halaqah siswa mengamalkan Al Quran serta diberikan bahan pembinaan karakter dan pelaksanaannya mengenai 10 karakter </w:t>
      </w:r>
      <w:proofErr w:type="gramStart"/>
      <w:r w:rsidR="00F93274" w:rsidRPr="00F93274">
        <w:rPr>
          <w:rFonts w:asciiTheme="majorBidi" w:hAnsiTheme="majorBidi" w:cstheme="majorBidi"/>
          <w:sz w:val="24"/>
          <w:szCs w:val="24"/>
          <w:lang w:val="en-US"/>
        </w:rPr>
        <w:t>muslim</w:t>
      </w:r>
      <w:proofErr w:type="gramEnd"/>
      <w:r w:rsidR="009D1A7F" w:rsidRPr="00B373AE">
        <w:rPr>
          <w:rFonts w:asciiTheme="majorBidi" w:hAnsiTheme="majorBidi" w:cstheme="majorBidi"/>
          <w:sz w:val="24"/>
          <w:szCs w:val="24"/>
        </w:rPr>
        <w:t>.</w:t>
      </w:r>
    </w:p>
    <w:p w:rsidR="00357571" w:rsidRPr="00E2449E" w:rsidRDefault="00F93274" w:rsidP="00F93274">
      <w:pPr>
        <w:pStyle w:val="ListParagraph"/>
        <w:numPr>
          <w:ilvl w:val="0"/>
          <w:numId w:val="40"/>
        </w:numPr>
        <w:spacing w:before="90" w:after="0" w:line="240" w:lineRule="auto"/>
        <w:ind w:left="426" w:right="-1"/>
        <w:jc w:val="both"/>
        <w:rPr>
          <w:rFonts w:asciiTheme="majorBidi" w:hAnsiTheme="majorBidi" w:cstheme="majorBidi"/>
          <w:sz w:val="24"/>
          <w:szCs w:val="24"/>
        </w:rPr>
      </w:pPr>
      <w:r w:rsidRPr="00F93274">
        <w:rPr>
          <w:rFonts w:asciiTheme="majorBidi" w:hAnsiTheme="majorBidi" w:cstheme="majorBidi"/>
          <w:sz w:val="24"/>
          <w:szCs w:val="24"/>
          <w:lang w:val="en-US"/>
        </w:rPr>
        <w:t>Pergeseran perilaku positif yang dilakukan siswa mengungkapkan sifat-sifat karakter seperti jujur, disiplin, tanggung jawab, istiqomah (konsistensi), optimis, dan santun. Pihak sekolah menjalin kerjasama yang erat dengan orang tua siswa tersebut untuk membentuk karakter mereka dengan mengembangkan program bersama untuk wali siswa yang disebut “smart mother and smart father</w:t>
      </w:r>
      <w:r w:rsidR="00357571" w:rsidRPr="00E2449E">
        <w:rPr>
          <w:rFonts w:asciiTheme="majorBidi" w:hAnsiTheme="majorBidi" w:cstheme="majorBidi"/>
          <w:sz w:val="24"/>
          <w:szCs w:val="24"/>
          <w:lang w:val="en-US"/>
        </w:rPr>
        <w:t>.</w:t>
      </w:r>
    </w:p>
    <w:p w:rsidR="00522F42" w:rsidRPr="00401089" w:rsidRDefault="00522F42" w:rsidP="007304FB">
      <w:pPr>
        <w:pStyle w:val="ListParagraph"/>
        <w:spacing w:after="0" w:line="240" w:lineRule="auto"/>
        <w:ind w:left="426" w:firstLine="708"/>
        <w:jc w:val="center"/>
        <w:rPr>
          <w:rFonts w:asciiTheme="majorBidi" w:hAnsiTheme="majorBidi" w:cstheme="majorBidi"/>
          <w:b/>
          <w:bCs/>
          <w:sz w:val="24"/>
          <w:szCs w:val="24"/>
          <w:lang w:val="en-US"/>
        </w:rPr>
      </w:pPr>
    </w:p>
    <w:p w:rsidR="00A5711A" w:rsidRDefault="00A5711A" w:rsidP="007304FB">
      <w:pPr>
        <w:pStyle w:val="ListParagraph"/>
        <w:spacing w:after="0" w:line="240" w:lineRule="auto"/>
        <w:ind w:left="0"/>
        <w:rPr>
          <w:rFonts w:asciiTheme="majorBidi" w:hAnsiTheme="majorBidi" w:cstheme="majorBidi"/>
          <w:b/>
          <w:bCs/>
          <w:sz w:val="24"/>
          <w:szCs w:val="24"/>
          <w:lang w:val="en-US"/>
        </w:rPr>
      </w:pPr>
    </w:p>
    <w:p w:rsidR="00D9495A" w:rsidRDefault="00D9495A" w:rsidP="007304FB">
      <w:pPr>
        <w:pStyle w:val="ListParagraph"/>
        <w:spacing w:after="0" w:line="240" w:lineRule="auto"/>
        <w:ind w:left="0"/>
        <w:jc w:val="center"/>
        <w:rPr>
          <w:rFonts w:asciiTheme="majorBidi" w:hAnsiTheme="majorBidi" w:cstheme="majorBidi"/>
          <w:b/>
          <w:bCs/>
          <w:sz w:val="24"/>
          <w:szCs w:val="24"/>
          <w:lang w:val="en-US"/>
        </w:rPr>
      </w:pPr>
      <w:r w:rsidRPr="00401089">
        <w:rPr>
          <w:rFonts w:asciiTheme="majorBidi" w:hAnsiTheme="majorBidi" w:cstheme="majorBidi"/>
          <w:b/>
          <w:bCs/>
          <w:sz w:val="24"/>
          <w:szCs w:val="24"/>
          <w:lang w:val="en-US"/>
        </w:rPr>
        <w:t>DAFTAR PUSTAKA</w:t>
      </w:r>
    </w:p>
    <w:p w:rsidR="00F93274" w:rsidRPr="00401089" w:rsidRDefault="00F93274" w:rsidP="007304FB">
      <w:pPr>
        <w:pStyle w:val="ListParagraph"/>
        <w:spacing w:after="0" w:line="240" w:lineRule="auto"/>
        <w:ind w:left="0"/>
        <w:jc w:val="center"/>
        <w:rPr>
          <w:rFonts w:asciiTheme="majorBidi" w:hAnsiTheme="majorBidi" w:cstheme="majorBidi"/>
          <w:b/>
          <w:bCs/>
          <w:sz w:val="24"/>
          <w:szCs w:val="24"/>
          <w:lang w:val="en-US"/>
        </w:rPr>
      </w:pPr>
    </w:p>
    <w:p w:rsidR="00D9653D" w:rsidRPr="00D9653D" w:rsidRDefault="00D9653D" w:rsidP="00D9653D">
      <w:pPr>
        <w:pStyle w:val="Bibliography"/>
        <w:spacing w:line="240" w:lineRule="auto"/>
        <w:jc w:val="both"/>
        <w:rPr>
          <w:rFonts w:ascii="Times New Roman" w:hAnsi="Times New Roman" w:cs="Times New Roman"/>
          <w:sz w:val="24"/>
        </w:rPr>
      </w:pPr>
      <w:r>
        <w:rPr>
          <w:lang w:val="en-US"/>
        </w:rPr>
        <w:fldChar w:fldCharType="begin"/>
      </w:r>
      <w:r>
        <w:rPr>
          <w:lang w:val="en-US"/>
        </w:rPr>
        <w:instrText xml:space="preserve"> ADDIN ZOTERO_BIBL {"uncited":[],"omitted":[],"custom":[]} CSL_BIBLIOGRAPHY </w:instrText>
      </w:r>
      <w:r>
        <w:rPr>
          <w:lang w:val="en-US"/>
        </w:rPr>
        <w:fldChar w:fldCharType="separate"/>
      </w:r>
      <w:r w:rsidRPr="00D9653D">
        <w:rPr>
          <w:rFonts w:ascii="Times New Roman" w:hAnsi="Times New Roman" w:cs="Times New Roman"/>
          <w:sz w:val="24"/>
        </w:rPr>
        <w:t xml:space="preserve">Abdul Fattah Az-Zawawi, Y. (2011). </w:t>
      </w:r>
      <w:r w:rsidRPr="00D9653D">
        <w:rPr>
          <w:rFonts w:ascii="Times New Roman" w:hAnsi="Times New Roman" w:cs="Times New Roman"/>
          <w:i/>
          <w:iCs/>
          <w:sz w:val="24"/>
        </w:rPr>
        <w:t>Revolusi Menghafal Al-Qur’an</w:t>
      </w:r>
      <w:r w:rsidRPr="00D9653D">
        <w:rPr>
          <w:rFonts w:ascii="Times New Roman" w:hAnsi="Times New Roman" w:cs="Times New Roman"/>
          <w:sz w:val="24"/>
        </w:rPr>
        <w:t>. Insan Kamil.</w:t>
      </w:r>
    </w:p>
    <w:p w:rsidR="00D9653D" w:rsidRPr="00D9653D" w:rsidRDefault="00D9653D" w:rsidP="00D9653D">
      <w:pPr>
        <w:pStyle w:val="Bibliography"/>
        <w:spacing w:line="240" w:lineRule="auto"/>
        <w:jc w:val="both"/>
        <w:rPr>
          <w:rFonts w:ascii="Times New Roman" w:hAnsi="Times New Roman" w:cs="Times New Roman"/>
          <w:sz w:val="24"/>
        </w:rPr>
      </w:pPr>
      <w:r w:rsidRPr="00D9653D">
        <w:rPr>
          <w:rFonts w:ascii="Times New Roman" w:hAnsi="Times New Roman" w:cs="Times New Roman"/>
          <w:sz w:val="24"/>
        </w:rPr>
        <w:t xml:space="preserve">Al-Wahab al-Khallaf, A. (1972). </w:t>
      </w:r>
      <w:r w:rsidRPr="00D9653D">
        <w:rPr>
          <w:rFonts w:ascii="Times New Roman" w:hAnsi="Times New Roman" w:cs="Times New Roman"/>
          <w:i/>
          <w:iCs/>
          <w:sz w:val="24"/>
        </w:rPr>
        <w:t>‘Ilm Ushul al-Fiqh</w:t>
      </w:r>
      <w:r w:rsidRPr="00D9653D">
        <w:rPr>
          <w:rFonts w:ascii="Times New Roman" w:hAnsi="Times New Roman" w:cs="Times New Roman"/>
          <w:sz w:val="24"/>
        </w:rPr>
        <w:t>. Majlis al-‘Ala al-Indonesia li al-Da’wah al-Islamiyah.</w:t>
      </w:r>
    </w:p>
    <w:p w:rsidR="00D9653D" w:rsidRPr="00D9653D" w:rsidRDefault="00D9653D" w:rsidP="00D9653D">
      <w:pPr>
        <w:pStyle w:val="Bibliography"/>
        <w:spacing w:line="240" w:lineRule="auto"/>
        <w:jc w:val="both"/>
        <w:rPr>
          <w:rFonts w:ascii="Times New Roman" w:hAnsi="Times New Roman" w:cs="Times New Roman"/>
          <w:sz w:val="24"/>
        </w:rPr>
      </w:pPr>
      <w:r w:rsidRPr="00D9653D">
        <w:rPr>
          <w:rFonts w:ascii="Times New Roman" w:hAnsi="Times New Roman" w:cs="Times New Roman"/>
          <w:sz w:val="24"/>
        </w:rPr>
        <w:t xml:space="preserve">As-Sirjani, R., &amp; A. Khaliq, A. (2005). </w:t>
      </w:r>
      <w:r w:rsidRPr="00D9653D">
        <w:rPr>
          <w:rFonts w:ascii="Times New Roman" w:hAnsi="Times New Roman" w:cs="Times New Roman"/>
          <w:i/>
          <w:iCs/>
          <w:sz w:val="24"/>
        </w:rPr>
        <w:t>Cara Cerdas Hafal Al-Qur’an</w:t>
      </w:r>
      <w:r w:rsidRPr="00D9653D">
        <w:rPr>
          <w:rFonts w:ascii="Times New Roman" w:hAnsi="Times New Roman" w:cs="Times New Roman"/>
          <w:sz w:val="24"/>
        </w:rPr>
        <w:t>. Aqwam.</w:t>
      </w:r>
    </w:p>
    <w:p w:rsidR="00D9653D" w:rsidRPr="00D9653D" w:rsidRDefault="00D9653D" w:rsidP="00D9653D">
      <w:pPr>
        <w:pStyle w:val="Bibliography"/>
        <w:spacing w:line="240" w:lineRule="auto"/>
        <w:jc w:val="both"/>
        <w:rPr>
          <w:rFonts w:ascii="Times New Roman" w:hAnsi="Times New Roman" w:cs="Times New Roman"/>
          <w:sz w:val="24"/>
        </w:rPr>
      </w:pPr>
      <w:r w:rsidRPr="00D9653D">
        <w:rPr>
          <w:rFonts w:ascii="Times New Roman" w:hAnsi="Times New Roman" w:cs="Times New Roman"/>
          <w:sz w:val="24"/>
        </w:rPr>
        <w:t xml:space="preserve">Departemen Pendidikan Pengurus Pusat Hidayatullah. (2011). </w:t>
      </w:r>
      <w:r w:rsidRPr="00D9653D">
        <w:rPr>
          <w:rFonts w:ascii="Times New Roman" w:hAnsi="Times New Roman" w:cs="Times New Roman"/>
          <w:i/>
          <w:iCs/>
          <w:sz w:val="24"/>
        </w:rPr>
        <w:t>Managemen Halaqah Pandu</w:t>
      </w:r>
      <w:r w:rsidRPr="00D9653D">
        <w:rPr>
          <w:rFonts w:ascii="Times New Roman" w:hAnsi="Times New Roman" w:cs="Times New Roman"/>
          <w:sz w:val="24"/>
        </w:rPr>
        <w:t>.</w:t>
      </w:r>
    </w:p>
    <w:p w:rsidR="00D9653D" w:rsidRPr="00D9653D" w:rsidRDefault="00D9653D" w:rsidP="00D9653D">
      <w:pPr>
        <w:pStyle w:val="Bibliography"/>
        <w:spacing w:line="240" w:lineRule="auto"/>
        <w:jc w:val="both"/>
        <w:rPr>
          <w:rFonts w:ascii="Times New Roman" w:hAnsi="Times New Roman" w:cs="Times New Roman"/>
          <w:sz w:val="24"/>
        </w:rPr>
      </w:pPr>
      <w:r w:rsidRPr="00D9653D">
        <w:rPr>
          <w:rFonts w:ascii="Times New Roman" w:hAnsi="Times New Roman" w:cs="Times New Roman"/>
          <w:sz w:val="24"/>
        </w:rPr>
        <w:t xml:space="preserve">Hadi Lubis, S. (2010). </w:t>
      </w:r>
      <w:r w:rsidRPr="00D9653D">
        <w:rPr>
          <w:rFonts w:ascii="Times New Roman" w:hAnsi="Times New Roman" w:cs="Times New Roman"/>
          <w:i/>
          <w:iCs/>
          <w:sz w:val="24"/>
        </w:rPr>
        <w:t>Menggairahkan Perjalanan Halaqah Kiat Agar Halaqah Lebih Dahsyat Full ManfaaT</w:t>
      </w:r>
      <w:r w:rsidRPr="00D9653D">
        <w:rPr>
          <w:rFonts w:ascii="Times New Roman" w:hAnsi="Times New Roman" w:cs="Times New Roman"/>
          <w:sz w:val="24"/>
        </w:rPr>
        <w:t>. PT Pro U Media.</w:t>
      </w:r>
    </w:p>
    <w:p w:rsidR="00D9653D" w:rsidRPr="00D9653D" w:rsidRDefault="00D9653D" w:rsidP="00D9653D">
      <w:pPr>
        <w:pStyle w:val="Bibliography"/>
        <w:spacing w:line="240" w:lineRule="auto"/>
        <w:jc w:val="both"/>
        <w:rPr>
          <w:rFonts w:ascii="Times New Roman" w:hAnsi="Times New Roman" w:cs="Times New Roman"/>
          <w:sz w:val="24"/>
        </w:rPr>
      </w:pPr>
      <w:r w:rsidRPr="00D9653D">
        <w:rPr>
          <w:rFonts w:ascii="Times New Roman" w:hAnsi="Times New Roman" w:cs="Times New Roman"/>
          <w:sz w:val="24"/>
        </w:rPr>
        <w:t xml:space="preserve">Hidayatullah, F. (t.t.). </w:t>
      </w:r>
      <w:r w:rsidRPr="00D9653D">
        <w:rPr>
          <w:rFonts w:ascii="Times New Roman" w:hAnsi="Times New Roman" w:cs="Times New Roman"/>
          <w:i/>
          <w:iCs/>
          <w:sz w:val="24"/>
        </w:rPr>
        <w:t>Pendidikan Karakter</w:t>
      </w:r>
      <w:r w:rsidRPr="00D9653D">
        <w:rPr>
          <w:rFonts w:ascii="Times New Roman" w:hAnsi="Times New Roman" w:cs="Times New Roman"/>
          <w:sz w:val="24"/>
        </w:rPr>
        <w:t>. Yuma Pustaka.</w:t>
      </w:r>
    </w:p>
    <w:p w:rsidR="00D9653D" w:rsidRPr="00D9653D" w:rsidRDefault="00D9653D" w:rsidP="00D9653D">
      <w:pPr>
        <w:pStyle w:val="Bibliography"/>
        <w:spacing w:line="240" w:lineRule="auto"/>
        <w:jc w:val="both"/>
        <w:rPr>
          <w:rFonts w:ascii="Times New Roman" w:hAnsi="Times New Roman" w:cs="Times New Roman"/>
          <w:sz w:val="24"/>
        </w:rPr>
      </w:pPr>
      <w:r w:rsidRPr="00D9653D">
        <w:rPr>
          <w:rFonts w:ascii="Times New Roman" w:hAnsi="Times New Roman" w:cs="Times New Roman"/>
          <w:sz w:val="24"/>
        </w:rPr>
        <w:t xml:space="preserve">Mahmud, Y. (1999). </w:t>
      </w:r>
      <w:r w:rsidRPr="00D9653D">
        <w:rPr>
          <w:rFonts w:ascii="Times New Roman" w:hAnsi="Times New Roman" w:cs="Times New Roman"/>
          <w:i/>
          <w:iCs/>
          <w:sz w:val="24"/>
        </w:rPr>
        <w:t>Kamus Arab-Indonesia</w:t>
      </w:r>
      <w:r w:rsidRPr="00D9653D">
        <w:rPr>
          <w:rFonts w:ascii="Times New Roman" w:hAnsi="Times New Roman" w:cs="Times New Roman"/>
          <w:sz w:val="24"/>
        </w:rPr>
        <w:t>. Hidakarya Agung.</w:t>
      </w:r>
    </w:p>
    <w:p w:rsidR="00D9653D" w:rsidRPr="00D9653D" w:rsidRDefault="00D9653D" w:rsidP="00D9653D">
      <w:pPr>
        <w:pStyle w:val="Bibliography"/>
        <w:spacing w:line="240" w:lineRule="auto"/>
        <w:jc w:val="both"/>
        <w:rPr>
          <w:rFonts w:ascii="Times New Roman" w:hAnsi="Times New Roman" w:cs="Times New Roman"/>
          <w:sz w:val="24"/>
        </w:rPr>
      </w:pPr>
      <w:r w:rsidRPr="00D9653D">
        <w:rPr>
          <w:rFonts w:ascii="Times New Roman" w:hAnsi="Times New Roman" w:cs="Times New Roman"/>
          <w:sz w:val="24"/>
        </w:rPr>
        <w:t xml:space="preserve">Marsiti, &amp; Saihu. (2019). Yasyakur. </w:t>
      </w:r>
      <w:r w:rsidRPr="00D9653D">
        <w:rPr>
          <w:rFonts w:ascii="Times New Roman" w:hAnsi="Times New Roman" w:cs="Times New Roman"/>
          <w:i/>
          <w:iCs/>
          <w:sz w:val="24"/>
        </w:rPr>
        <w:t>Ta’dibuna</w:t>
      </w:r>
      <w:r w:rsidRPr="00D9653D">
        <w:rPr>
          <w:rFonts w:ascii="Times New Roman" w:hAnsi="Times New Roman" w:cs="Times New Roman"/>
          <w:sz w:val="24"/>
        </w:rPr>
        <w:t>.</w:t>
      </w:r>
    </w:p>
    <w:p w:rsidR="00D9653D" w:rsidRPr="00D9653D" w:rsidRDefault="00D9653D" w:rsidP="00D9653D">
      <w:pPr>
        <w:pStyle w:val="Bibliography"/>
        <w:spacing w:line="240" w:lineRule="auto"/>
        <w:jc w:val="both"/>
        <w:rPr>
          <w:rFonts w:ascii="Times New Roman" w:hAnsi="Times New Roman" w:cs="Times New Roman"/>
          <w:sz w:val="24"/>
        </w:rPr>
      </w:pPr>
      <w:r w:rsidRPr="00D9653D">
        <w:rPr>
          <w:rFonts w:ascii="Times New Roman" w:hAnsi="Times New Roman" w:cs="Times New Roman"/>
          <w:sz w:val="24"/>
        </w:rPr>
        <w:t xml:space="preserve">Muhyidin, M. (2004). </w:t>
      </w:r>
      <w:r w:rsidRPr="00D9653D">
        <w:rPr>
          <w:rFonts w:ascii="Times New Roman" w:hAnsi="Times New Roman" w:cs="Times New Roman"/>
          <w:i/>
          <w:iCs/>
          <w:sz w:val="24"/>
        </w:rPr>
        <w:t>Mengajar Anak Berakhlaq Al-Qur’an</w:t>
      </w:r>
      <w:r w:rsidRPr="00D9653D">
        <w:rPr>
          <w:rFonts w:ascii="Times New Roman" w:hAnsi="Times New Roman" w:cs="Times New Roman"/>
          <w:sz w:val="24"/>
        </w:rPr>
        <w:t>. Remaja Rosdakarya.</w:t>
      </w:r>
    </w:p>
    <w:p w:rsidR="00D9653D" w:rsidRPr="00D9653D" w:rsidRDefault="00D9653D" w:rsidP="00D9653D">
      <w:pPr>
        <w:pStyle w:val="Bibliography"/>
        <w:spacing w:line="240" w:lineRule="auto"/>
        <w:jc w:val="both"/>
        <w:rPr>
          <w:rFonts w:ascii="Times New Roman" w:hAnsi="Times New Roman" w:cs="Times New Roman"/>
          <w:sz w:val="24"/>
        </w:rPr>
      </w:pPr>
      <w:r w:rsidRPr="00D9653D">
        <w:rPr>
          <w:rFonts w:ascii="Times New Roman" w:hAnsi="Times New Roman" w:cs="Times New Roman"/>
          <w:sz w:val="24"/>
        </w:rPr>
        <w:t xml:space="preserve">Munjahid. (2007). </w:t>
      </w:r>
      <w:r w:rsidRPr="00D9653D">
        <w:rPr>
          <w:rFonts w:ascii="Times New Roman" w:hAnsi="Times New Roman" w:cs="Times New Roman"/>
          <w:i/>
          <w:iCs/>
          <w:sz w:val="24"/>
        </w:rPr>
        <w:t>Strategi Menghafal Al-Qur’an 10 Bulan</w:t>
      </w:r>
      <w:r w:rsidRPr="00D9653D">
        <w:rPr>
          <w:rFonts w:ascii="Times New Roman" w:hAnsi="Times New Roman" w:cs="Times New Roman"/>
          <w:sz w:val="24"/>
        </w:rPr>
        <w:t>. Idea Press.</w:t>
      </w:r>
    </w:p>
    <w:p w:rsidR="00D9653D" w:rsidRPr="00D9653D" w:rsidRDefault="00D9653D" w:rsidP="00D9653D">
      <w:pPr>
        <w:pStyle w:val="Bibliography"/>
        <w:spacing w:line="240" w:lineRule="auto"/>
        <w:jc w:val="both"/>
        <w:rPr>
          <w:rFonts w:ascii="Times New Roman" w:hAnsi="Times New Roman" w:cs="Times New Roman"/>
          <w:sz w:val="24"/>
        </w:rPr>
      </w:pPr>
      <w:r w:rsidRPr="00D9653D">
        <w:rPr>
          <w:rFonts w:ascii="Times New Roman" w:hAnsi="Times New Roman" w:cs="Times New Roman"/>
          <w:sz w:val="24"/>
        </w:rPr>
        <w:t xml:space="preserve">Nur Muhammad, S. (2003). </w:t>
      </w:r>
      <w:r w:rsidRPr="00D9653D">
        <w:rPr>
          <w:rFonts w:ascii="Times New Roman" w:hAnsi="Times New Roman" w:cs="Times New Roman"/>
          <w:i/>
          <w:iCs/>
          <w:sz w:val="24"/>
        </w:rPr>
        <w:t>Pintu Menuju Allah</w:t>
      </w:r>
      <w:r w:rsidRPr="00D9653D">
        <w:rPr>
          <w:rFonts w:ascii="Times New Roman" w:hAnsi="Times New Roman" w:cs="Times New Roman"/>
          <w:sz w:val="24"/>
        </w:rPr>
        <w:t>. Logos Waca Ilmu.</w:t>
      </w:r>
    </w:p>
    <w:p w:rsidR="00D9653D" w:rsidRPr="00D9653D" w:rsidRDefault="00D9653D" w:rsidP="00D9653D">
      <w:pPr>
        <w:pStyle w:val="Bibliography"/>
        <w:spacing w:line="240" w:lineRule="auto"/>
        <w:jc w:val="both"/>
        <w:rPr>
          <w:rFonts w:ascii="Times New Roman" w:hAnsi="Times New Roman" w:cs="Times New Roman"/>
          <w:sz w:val="24"/>
        </w:rPr>
      </w:pPr>
      <w:r w:rsidRPr="00D9653D">
        <w:rPr>
          <w:rFonts w:ascii="Times New Roman" w:hAnsi="Times New Roman" w:cs="Times New Roman"/>
          <w:sz w:val="24"/>
        </w:rPr>
        <w:t xml:space="preserve">Sajirun, M. (2017). </w:t>
      </w:r>
      <w:r w:rsidRPr="00D9653D">
        <w:rPr>
          <w:rFonts w:ascii="Times New Roman" w:hAnsi="Times New Roman" w:cs="Times New Roman"/>
          <w:i/>
          <w:iCs/>
          <w:sz w:val="24"/>
        </w:rPr>
        <w:t>Manajemen Halaqah Efektif Agar Halaqah Menjadi Bergairah Dan Produktif,</w:t>
      </w:r>
      <w:r w:rsidRPr="00D9653D">
        <w:rPr>
          <w:rFonts w:ascii="Times New Roman" w:hAnsi="Times New Roman" w:cs="Times New Roman"/>
          <w:sz w:val="24"/>
        </w:rPr>
        <w:t>. PT Era Adicitra Intermedia.</w:t>
      </w:r>
    </w:p>
    <w:p w:rsidR="00D9653D" w:rsidRPr="00D9653D" w:rsidRDefault="00D9653D" w:rsidP="00D9653D">
      <w:pPr>
        <w:pStyle w:val="Bibliography"/>
        <w:spacing w:line="240" w:lineRule="auto"/>
        <w:jc w:val="both"/>
        <w:rPr>
          <w:rFonts w:ascii="Times New Roman" w:hAnsi="Times New Roman" w:cs="Times New Roman"/>
          <w:sz w:val="24"/>
        </w:rPr>
      </w:pPr>
      <w:r w:rsidRPr="00D9653D">
        <w:rPr>
          <w:rFonts w:ascii="Times New Roman" w:hAnsi="Times New Roman" w:cs="Times New Roman"/>
          <w:sz w:val="24"/>
        </w:rPr>
        <w:t xml:space="preserve">Suprihadi, &amp; Saputro. (1993). </w:t>
      </w:r>
      <w:r w:rsidRPr="00D9653D">
        <w:rPr>
          <w:rFonts w:ascii="Times New Roman" w:hAnsi="Times New Roman" w:cs="Times New Roman"/>
          <w:i/>
          <w:iCs/>
          <w:sz w:val="24"/>
        </w:rPr>
        <w:t>Dasar-Dasar Metodologi Pengajaran Umum</w:t>
      </w:r>
      <w:r w:rsidRPr="00D9653D">
        <w:rPr>
          <w:rFonts w:ascii="Times New Roman" w:hAnsi="Times New Roman" w:cs="Times New Roman"/>
          <w:sz w:val="24"/>
        </w:rPr>
        <w:t>. , IKIP Malang.</w:t>
      </w:r>
    </w:p>
    <w:p w:rsidR="00D9653D" w:rsidRPr="00D9653D" w:rsidRDefault="00D9653D" w:rsidP="00D9653D">
      <w:pPr>
        <w:pStyle w:val="Bibliography"/>
        <w:spacing w:line="240" w:lineRule="auto"/>
        <w:jc w:val="both"/>
        <w:rPr>
          <w:rFonts w:ascii="Times New Roman" w:hAnsi="Times New Roman" w:cs="Times New Roman"/>
          <w:sz w:val="24"/>
        </w:rPr>
      </w:pPr>
      <w:r w:rsidRPr="00D9653D">
        <w:rPr>
          <w:rFonts w:ascii="Times New Roman" w:hAnsi="Times New Roman" w:cs="Times New Roman"/>
          <w:sz w:val="24"/>
        </w:rPr>
        <w:t xml:space="preserve">Ust.Muslim. (2022, Januari). </w:t>
      </w:r>
      <w:r w:rsidRPr="00D9653D">
        <w:rPr>
          <w:rFonts w:ascii="Times New Roman" w:hAnsi="Times New Roman" w:cs="Times New Roman"/>
          <w:i/>
          <w:iCs/>
          <w:sz w:val="24"/>
        </w:rPr>
        <w:t>Hasil wawancara</w:t>
      </w:r>
      <w:r w:rsidRPr="00D9653D">
        <w:rPr>
          <w:rFonts w:ascii="Times New Roman" w:hAnsi="Times New Roman" w:cs="Times New Roman"/>
          <w:sz w:val="24"/>
        </w:rPr>
        <w:t xml:space="preserve"> [Komunikasi pribadi].</w:t>
      </w:r>
    </w:p>
    <w:p w:rsidR="00D9653D" w:rsidRPr="00D9653D" w:rsidRDefault="00D9653D" w:rsidP="00D9653D">
      <w:pPr>
        <w:pStyle w:val="Bibliography"/>
        <w:spacing w:line="240" w:lineRule="auto"/>
        <w:jc w:val="both"/>
        <w:rPr>
          <w:rFonts w:ascii="Times New Roman" w:hAnsi="Times New Roman" w:cs="Times New Roman"/>
          <w:sz w:val="24"/>
        </w:rPr>
      </w:pPr>
      <w:r w:rsidRPr="00D9653D">
        <w:rPr>
          <w:rFonts w:ascii="Times New Roman" w:hAnsi="Times New Roman" w:cs="Times New Roman"/>
          <w:sz w:val="24"/>
        </w:rPr>
        <w:lastRenderedPageBreak/>
        <w:t xml:space="preserve">Ustz Suharwati. (2022). </w:t>
      </w:r>
      <w:r w:rsidRPr="00D9653D">
        <w:rPr>
          <w:rFonts w:ascii="Times New Roman" w:hAnsi="Times New Roman" w:cs="Times New Roman"/>
          <w:i/>
          <w:iCs/>
          <w:sz w:val="24"/>
        </w:rPr>
        <w:t>Hasil wawancara sekolah Khoiru Ummah</w:t>
      </w:r>
      <w:r w:rsidRPr="00D9653D">
        <w:rPr>
          <w:rFonts w:ascii="Times New Roman" w:hAnsi="Times New Roman" w:cs="Times New Roman"/>
          <w:sz w:val="24"/>
        </w:rPr>
        <w:t xml:space="preserve"> [Komunikasi pribadi].</w:t>
      </w:r>
    </w:p>
    <w:p w:rsidR="00D9653D" w:rsidRPr="00D9653D" w:rsidRDefault="00D9653D" w:rsidP="00D9653D">
      <w:pPr>
        <w:pStyle w:val="Bibliography"/>
        <w:spacing w:line="240" w:lineRule="auto"/>
        <w:jc w:val="both"/>
        <w:rPr>
          <w:rFonts w:ascii="Times New Roman" w:hAnsi="Times New Roman" w:cs="Times New Roman"/>
          <w:sz w:val="24"/>
        </w:rPr>
      </w:pPr>
      <w:r w:rsidRPr="00D9653D">
        <w:rPr>
          <w:rFonts w:ascii="Times New Roman" w:hAnsi="Times New Roman" w:cs="Times New Roman"/>
          <w:sz w:val="24"/>
        </w:rPr>
        <w:t xml:space="preserve">Yanto, M. (2021). Management Problems of Madrasah Diniah Takmiliyah Awaliyah  Rejang Lebong Old Religious Units in Memorizing Al-Qur’an Juz Amma. </w:t>
      </w:r>
      <w:r w:rsidRPr="00D9653D">
        <w:rPr>
          <w:rFonts w:ascii="Times New Roman" w:hAnsi="Times New Roman" w:cs="Times New Roman"/>
          <w:i/>
          <w:iCs/>
          <w:sz w:val="24"/>
        </w:rPr>
        <w:t>Nazhruna: Jurnal Pendidikan Islam 4</w:t>
      </w:r>
      <w:r w:rsidRPr="00D9653D">
        <w:rPr>
          <w:rFonts w:ascii="Times New Roman" w:hAnsi="Times New Roman" w:cs="Times New Roman"/>
          <w:sz w:val="24"/>
        </w:rPr>
        <w:t xml:space="preserve">, </w:t>
      </w:r>
      <w:r w:rsidRPr="00D9653D">
        <w:rPr>
          <w:rFonts w:ascii="Times New Roman" w:hAnsi="Times New Roman" w:cs="Times New Roman"/>
          <w:i/>
          <w:iCs/>
          <w:sz w:val="24"/>
        </w:rPr>
        <w:t>02</w:t>
      </w:r>
      <w:r w:rsidRPr="00D9653D">
        <w:rPr>
          <w:rFonts w:ascii="Times New Roman" w:hAnsi="Times New Roman" w:cs="Times New Roman"/>
          <w:sz w:val="24"/>
        </w:rPr>
        <w:t>.</w:t>
      </w:r>
    </w:p>
    <w:p w:rsidR="00D9653D" w:rsidRPr="00D9653D" w:rsidRDefault="00D9653D" w:rsidP="00D9653D">
      <w:pPr>
        <w:pStyle w:val="Bibliography"/>
        <w:spacing w:line="240" w:lineRule="auto"/>
        <w:jc w:val="both"/>
        <w:rPr>
          <w:rFonts w:ascii="Times New Roman" w:hAnsi="Times New Roman" w:cs="Times New Roman"/>
          <w:sz w:val="24"/>
        </w:rPr>
      </w:pPr>
      <w:r w:rsidRPr="00D9653D">
        <w:rPr>
          <w:rFonts w:ascii="Times New Roman" w:hAnsi="Times New Roman" w:cs="Times New Roman"/>
          <w:sz w:val="24"/>
        </w:rPr>
        <w:t xml:space="preserve">Yanto, M., &amp; fathurrochman, I. (2019). Manajemen Kebijakan Kepala Madrasah Dalam meningkatkan mutu pendidikan. </w:t>
      </w:r>
      <w:r w:rsidRPr="00D9653D">
        <w:rPr>
          <w:rFonts w:ascii="Times New Roman" w:hAnsi="Times New Roman" w:cs="Times New Roman"/>
          <w:i/>
          <w:iCs/>
          <w:sz w:val="24"/>
        </w:rPr>
        <w:t>Jurnal Konseling dan Pendidikan</w:t>
      </w:r>
      <w:r w:rsidRPr="00D9653D">
        <w:rPr>
          <w:rFonts w:ascii="Times New Roman" w:hAnsi="Times New Roman" w:cs="Times New Roman"/>
          <w:sz w:val="24"/>
        </w:rPr>
        <w:t xml:space="preserve">, </w:t>
      </w:r>
      <w:r w:rsidRPr="00D9653D">
        <w:rPr>
          <w:rFonts w:ascii="Times New Roman" w:hAnsi="Times New Roman" w:cs="Times New Roman"/>
          <w:i/>
          <w:iCs/>
          <w:sz w:val="24"/>
        </w:rPr>
        <w:t>7 (3)</w:t>
      </w:r>
      <w:r w:rsidRPr="00D9653D">
        <w:rPr>
          <w:rFonts w:ascii="Times New Roman" w:hAnsi="Times New Roman" w:cs="Times New Roman"/>
          <w:sz w:val="24"/>
        </w:rPr>
        <w:t>, 123–130.</w:t>
      </w:r>
    </w:p>
    <w:p w:rsidR="00CA6229" w:rsidRPr="00401089" w:rsidRDefault="00D9653D" w:rsidP="00D9653D">
      <w:pPr>
        <w:spacing w:line="240" w:lineRule="auto"/>
        <w:jc w:val="both"/>
        <w:rPr>
          <w:rFonts w:asciiTheme="majorBidi" w:hAnsiTheme="majorBidi" w:cstheme="majorBidi"/>
          <w:b/>
          <w:sz w:val="24"/>
          <w:szCs w:val="24"/>
          <w:lang w:val="en-US"/>
        </w:rPr>
      </w:pPr>
      <w:r>
        <w:rPr>
          <w:rFonts w:asciiTheme="majorBidi" w:hAnsiTheme="majorBidi" w:cstheme="majorBidi"/>
          <w:b/>
          <w:sz w:val="24"/>
          <w:szCs w:val="24"/>
          <w:lang w:val="en-US"/>
        </w:rPr>
        <w:fldChar w:fldCharType="end"/>
      </w:r>
    </w:p>
    <w:sectPr w:rsidR="00CA6229" w:rsidRPr="00401089" w:rsidSect="00965909">
      <w:type w:val="continuous"/>
      <w:pgSz w:w="11906" w:h="16838"/>
      <w:pgMar w:top="2268" w:right="1701" w:bottom="1701" w:left="2268" w:header="1417" w:footer="709"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F0177" w:rsidRDefault="005F0177" w:rsidP="0052296F">
      <w:pPr>
        <w:spacing w:after="0" w:line="240" w:lineRule="auto"/>
      </w:pPr>
      <w:r>
        <w:separator/>
      </w:r>
    </w:p>
  </w:endnote>
  <w:endnote w:type="continuationSeparator" w:id="0">
    <w:p w:rsidR="005F0177" w:rsidRDefault="005F0177" w:rsidP="005229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eXGyrePagella">
    <w:altName w:val="Times New Roman"/>
    <w:charset w:val="00"/>
    <w:family w:val="auto"/>
    <w:pitch w:val="variable"/>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3EAC" w:rsidRDefault="00133EAC" w:rsidP="000C2D9B">
    <w:pPr>
      <w:pStyle w:val="Footer"/>
      <w:jc w:val="center"/>
    </w:pPr>
  </w:p>
  <w:p w:rsidR="00133EAC" w:rsidRDefault="00133EA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F0177" w:rsidRDefault="005F0177" w:rsidP="0052296F">
      <w:pPr>
        <w:spacing w:after="0" w:line="240" w:lineRule="auto"/>
      </w:pPr>
      <w:r>
        <w:separator/>
      </w:r>
    </w:p>
  </w:footnote>
  <w:footnote w:type="continuationSeparator" w:id="0">
    <w:p w:rsidR="005F0177" w:rsidRDefault="005F0177" w:rsidP="0052296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93683845"/>
      <w:docPartObj>
        <w:docPartGallery w:val="Page Numbers (Top of Page)"/>
        <w:docPartUnique/>
      </w:docPartObj>
    </w:sdtPr>
    <w:sdtEndPr>
      <w:rPr>
        <w:noProof/>
      </w:rPr>
    </w:sdtEndPr>
    <w:sdtContent>
      <w:p w:rsidR="00133EAC" w:rsidRDefault="00133EAC">
        <w:pPr>
          <w:pStyle w:val="Header"/>
          <w:jc w:val="right"/>
        </w:pPr>
        <w:r>
          <w:fldChar w:fldCharType="begin"/>
        </w:r>
        <w:r>
          <w:instrText xml:space="preserve"> PAGE   \* MERGEFORMAT </w:instrText>
        </w:r>
        <w:r>
          <w:fldChar w:fldCharType="separate"/>
        </w:r>
        <w:r w:rsidR="002F0118">
          <w:rPr>
            <w:noProof/>
          </w:rPr>
          <w:t>1</w:t>
        </w:r>
        <w:r>
          <w:rPr>
            <w:noProof/>
          </w:rPr>
          <w:fldChar w:fldCharType="end"/>
        </w:r>
      </w:p>
    </w:sdtContent>
  </w:sdt>
  <w:p w:rsidR="00133EAC" w:rsidRPr="00B41B5B" w:rsidRDefault="00133EAC" w:rsidP="00B41B5B">
    <w:pPr>
      <w:jc w:val="right"/>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C01A5D"/>
    <w:multiLevelType w:val="hybridMultilevel"/>
    <w:tmpl w:val="55506E9A"/>
    <w:lvl w:ilvl="0" w:tplc="7E0619A8">
      <w:start w:val="1"/>
      <w:numFmt w:val="upperLetter"/>
      <w:pStyle w:val="Heading3"/>
      <w:lvlText w:val="%1."/>
      <w:lvlJc w:val="left"/>
      <w:pPr>
        <w:tabs>
          <w:tab w:val="num" w:pos="5889"/>
        </w:tabs>
        <w:ind w:left="5889" w:hanging="360"/>
      </w:pPr>
    </w:lvl>
    <w:lvl w:ilvl="1" w:tplc="04090001">
      <w:start w:val="1"/>
      <w:numFmt w:val="bullet"/>
      <w:lvlText w:val=""/>
      <w:lvlJc w:val="left"/>
      <w:pPr>
        <w:tabs>
          <w:tab w:val="num" w:pos="6609"/>
        </w:tabs>
        <w:ind w:left="6609" w:hanging="360"/>
      </w:pPr>
      <w:rPr>
        <w:rFonts w:ascii="Symbol" w:hAnsi="Symbol" w:hint="default"/>
      </w:rPr>
    </w:lvl>
    <w:lvl w:ilvl="2" w:tplc="0409001B" w:tentative="1">
      <w:start w:val="1"/>
      <w:numFmt w:val="lowerRoman"/>
      <w:lvlText w:val="%3."/>
      <w:lvlJc w:val="right"/>
      <w:pPr>
        <w:tabs>
          <w:tab w:val="num" w:pos="7329"/>
        </w:tabs>
        <w:ind w:left="7329" w:hanging="180"/>
      </w:pPr>
    </w:lvl>
    <w:lvl w:ilvl="3" w:tplc="0409000F">
      <w:start w:val="1"/>
      <w:numFmt w:val="decimal"/>
      <w:lvlText w:val="%4."/>
      <w:lvlJc w:val="left"/>
      <w:pPr>
        <w:tabs>
          <w:tab w:val="num" w:pos="5709"/>
        </w:tabs>
        <w:ind w:left="5709" w:hanging="360"/>
      </w:pPr>
    </w:lvl>
    <w:lvl w:ilvl="4" w:tplc="04090019">
      <w:start w:val="1"/>
      <w:numFmt w:val="lowerLetter"/>
      <w:lvlText w:val="%5."/>
      <w:lvlJc w:val="left"/>
      <w:pPr>
        <w:tabs>
          <w:tab w:val="num" w:pos="8769"/>
        </w:tabs>
        <w:ind w:left="8769" w:hanging="360"/>
      </w:pPr>
    </w:lvl>
    <w:lvl w:ilvl="5" w:tplc="0409001B">
      <w:start w:val="1"/>
      <w:numFmt w:val="lowerRoman"/>
      <w:lvlText w:val="%6."/>
      <w:lvlJc w:val="right"/>
      <w:pPr>
        <w:tabs>
          <w:tab w:val="num" w:pos="9489"/>
        </w:tabs>
        <w:ind w:left="9489" w:hanging="180"/>
      </w:pPr>
    </w:lvl>
    <w:lvl w:ilvl="6" w:tplc="0409000F" w:tentative="1">
      <w:start w:val="1"/>
      <w:numFmt w:val="decimal"/>
      <w:lvlText w:val="%7."/>
      <w:lvlJc w:val="left"/>
      <w:pPr>
        <w:tabs>
          <w:tab w:val="num" w:pos="10209"/>
        </w:tabs>
        <w:ind w:left="10209" w:hanging="360"/>
      </w:pPr>
    </w:lvl>
    <w:lvl w:ilvl="7" w:tplc="04090019" w:tentative="1">
      <w:start w:val="1"/>
      <w:numFmt w:val="lowerLetter"/>
      <w:lvlText w:val="%8."/>
      <w:lvlJc w:val="left"/>
      <w:pPr>
        <w:tabs>
          <w:tab w:val="num" w:pos="10929"/>
        </w:tabs>
        <w:ind w:left="10929" w:hanging="360"/>
      </w:pPr>
    </w:lvl>
    <w:lvl w:ilvl="8" w:tplc="0409001B" w:tentative="1">
      <w:start w:val="1"/>
      <w:numFmt w:val="lowerRoman"/>
      <w:lvlText w:val="%9."/>
      <w:lvlJc w:val="right"/>
      <w:pPr>
        <w:tabs>
          <w:tab w:val="num" w:pos="11649"/>
        </w:tabs>
        <w:ind w:left="11649" w:hanging="180"/>
      </w:pPr>
    </w:lvl>
  </w:abstractNum>
  <w:abstractNum w:abstractNumId="1">
    <w:nsid w:val="092D35A6"/>
    <w:multiLevelType w:val="hybridMultilevel"/>
    <w:tmpl w:val="FFF04F0E"/>
    <w:lvl w:ilvl="0" w:tplc="6F88472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0B0E4B60"/>
    <w:multiLevelType w:val="hybridMultilevel"/>
    <w:tmpl w:val="392CD244"/>
    <w:lvl w:ilvl="0" w:tplc="24F4F0CA">
      <w:start w:val="1"/>
      <w:numFmt w:val="decimal"/>
      <w:lvlText w:val="%1."/>
      <w:lvlJc w:val="left"/>
      <w:pPr>
        <w:ind w:left="644" w:hanging="36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nsid w:val="0B5E4B8A"/>
    <w:multiLevelType w:val="hybridMultilevel"/>
    <w:tmpl w:val="625E3EA0"/>
    <w:lvl w:ilvl="0" w:tplc="0421000F">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
    <w:nsid w:val="0E213967"/>
    <w:multiLevelType w:val="hybridMultilevel"/>
    <w:tmpl w:val="E8AA45CC"/>
    <w:lvl w:ilvl="0" w:tplc="04210017">
      <w:start w:val="1"/>
      <w:numFmt w:val="lowerLetter"/>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5">
    <w:nsid w:val="12214024"/>
    <w:multiLevelType w:val="hybridMultilevel"/>
    <w:tmpl w:val="1BA87494"/>
    <w:lvl w:ilvl="0" w:tplc="E0F81E4E">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6">
    <w:nsid w:val="12713051"/>
    <w:multiLevelType w:val="hybridMultilevel"/>
    <w:tmpl w:val="D284C7CA"/>
    <w:lvl w:ilvl="0" w:tplc="28D25356">
      <w:start w:val="1"/>
      <w:numFmt w:val="decimal"/>
      <w:lvlText w:val="%1-"/>
      <w:lvlJc w:val="left"/>
      <w:pPr>
        <w:ind w:left="720" w:hanging="360"/>
      </w:pPr>
      <w:rPr>
        <w:rFonts w:cs="Times New Roman" w:hint="default"/>
        <w:b/>
        <w:bCs/>
        <w:i w:val="0"/>
        <w:i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15EB19D0"/>
    <w:multiLevelType w:val="hybridMultilevel"/>
    <w:tmpl w:val="FAB69AD8"/>
    <w:lvl w:ilvl="0" w:tplc="04210019">
      <w:start w:val="1"/>
      <w:numFmt w:val="lowerLetter"/>
      <w:lvlText w:val="%1."/>
      <w:lvlJc w:val="left"/>
      <w:pPr>
        <w:ind w:left="1429" w:hanging="360"/>
      </w:pPr>
    </w:lvl>
    <w:lvl w:ilvl="1" w:tplc="74F8C826">
      <w:start w:val="1"/>
      <w:numFmt w:val="decimal"/>
      <w:lvlText w:val="%2)"/>
      <w:lvlJc w:val="left"/>
      <w:pPr>
        <w:ind w:left="2794" w:hanging="1005"/>
      </w:pPr>
      <w:rPr>
        <w:rFonts w:hint="default"/>
      </w:r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8">
    <w:nsid w:val="166849B4"/>
    <w:multiLevelType w:val="hybridMultilevel"/>
    <w:tmpl w:val="976A2B9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68B0485"/>
    <w:multiLevelType w:val="hybridMultilevel"/>
    <w:tmpl w:val="D86C2C72"/>
    <w:lvl w:ilvl="0" w:tplc="B05A03DE">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nsid w:val="1BBA6AD0"/>
    <w:multiLevelType w:val="hybridMultilevel"/>
    <w:tmpl w:val="D6CA9A46"/>
    <w:lvl w:ilvl="0" w:tplc="04210017">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1">
    <w:nsid w:val="1BC91C57"/>
    <w:multiLevelType w:val="hybridMultilevel"/>
    <w:tmpl w:val="F8B2677A"/>
    <w:lvl w:ilvl="0" w:tplc="4CBE6A1E">
      <w:start w:val="1"/>
      <w:numFmt w:val="lowerLetter"/>
      <w:lvlText w:val="%1."/>
      <w:lvlJc w:val="left"/>
      <w:pPr>
        <w:ind w:left="1822" w:hanging="360"/>
      </w:pPr>
      <w:rPr>
        <w:rFonts w:asciiTheme="majorBidi" w:eastAsiaTheme="minorHAnsi" w:hAnsiTheme="majorBidi" w:cstheme="majorBidi"/>
      </w:rPr>
    </w:lvl>
    <w:lvl w:ilvl="1" w:tplc="04210019" w:tentative="1">
      <w:start w:val="1"/>
      <w:numFmt w:val="lowerLetter"/>
      <w:lvlText w:val="%2."/>
      <w:lvlJc w:val="left"/>
      <w:pPr>
        <w:ind w:left="2542" w:hanging="360"/>
      </w:pPr>
    </w:lvl>
    <w:lvl w:ilvl="2" w:tplc="0421001B" w:tentative="1">
      <w:start w:val="1"/>
      <w:numFmt w:val="lowerRoman"/>
      <w:lvlText w:val="%3."/>
      <w:lvlJc w:val="right"/>
      <w:pPr>
        <w:ind w:left="3262" w:hanging="180"/>
      </w:pPr>
    </w:lvl>
    <w:lvl w:ilvl="3" w:tplc="0421000F" w:tentative="1">
      <w:start w:val="1"/>
      <w:numFmt w:val="decimal"/>
      <w:lvlText w:val="%4."/>
      <w:lvlJc w:val="left"/>
      <w:pPr>
        <w:ind w:left="3982" w:hanging="360"/>
      </w:pPr>
    </w:lvl>
    <w:lvl w:ilvl="4" w:tplc="04210019" w:tentative="1">
      <w:start w:val="1"/>
      <w:numFmt w:val="lowerLetter"/>
      <w:lvlText w:val="%5."/>
      <w:lvlJc w:val="left"/>
      <w:pPr>
        <w:ind w:left="4702" w:hanging="360"/>
      </w:pPr>
    </w:lvl>
    <w:lvl w:ilvl="5" w:tplc="0421001B" w:tentative="1">
      <w:start w:val="1"/>
      <w:numFmt w:val="lowerRoman"/>
      <w:lvlText w:val="%6."/>
      <w:lvlJc w:val="right"/>
      <w:pPr>
        <w:ind w:left="5422" w:hanging="180"/>
      </w:pPr>
    </w:lvl>
    <w:lvl w:ilvl="6" w:tplc="0421000F" w:tentative="1">
      <w:start w:val="1"/>
      <w:numFmt w:val="decimal"/>
      <w:lvlText w:val="%7."/>
      <w:lvlJc w:val="left"/>
      <w:pPr>
        <w:ind w:left="6142" w:hanging="360"/>
      </w:pPr>
    </w:lvl>
    <w:lvl w:ilvl="7" w:tplc="04210019" w:tentative="1">
      <w:start w:val="1"/>
      <w:numFmt w:val="lowerLetter"/>
      <w:lvlText w:val="%8."/>
      <w:lvlJc w:val="left"/>
      <w:pPr>
        <w:ind w:left="6862" w:hanging="360"/>
      </w:pPr>
    </w:lvl>
    <w:lvl w:ilvl="8" w:tplc="0421001B" w:tentative="1">
      <w:start w:val="1"/>
      <w:numFmt w:val="lowerRoman"/>
      <w:lvlText w:val="%9."/>
      <w:lvlJc w:val="right"/>
      <w:pPr>
        <w:ind w:left="7582" w:hanging="180"/>
      </w:pPr>
    </w:lvl>
  </w:abstractNum>
  <w:abstractNum w:abstractNumId="12">
    <w:nsid w:val="1CAB061A"/>
    <w:multiLevelType w:val="hybridMultilevel"/>
    <w:tmpl w:val="E6223CCC"/>
    <w:lvl w:ilvl="0" w:tplc="1E60B9B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3">
    <w:nsid w:val="1EA97562"/>
    <w:multiLevelType w:val="hybridMultilevel"/>
    <w:tmpl w:val="9B92B442"/>
    <w:lvl w:ilvl="0" w:tplc="CD96976C">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4">
    <w:nsid w:val="1F3B553F"/>
    <w:multiLevelType w:val="hybridMultilevel"/>
    <w:tmpl w:val="CA4C525C"/>
    <w:lvl w:ilvl="0" w:tplc="A4ECA56C">
      <w:start w:val="1"/>
      <w:numFmt w:val="lowerLetter"/>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15">
    <w:nsid w:val="1F9D0C1B"/>
    <w:multiLevelType w:val="hybridMultilevel"/>
    <w:tmpl w:val="B27EFE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0127860"/>
    <w:multiLevelType w:val="hybridMultilevel"/>
    <w:tmpl w:val="B5C270EC"/>
    <w:lvl w:ilvl="0" w:tplc="8A76455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nsid w:val="228E5885"/>
    <w:multiLevelType w:val="hybridMultilevel"/>
    <w:tmpl w:val="A9D8408C"/>
    <w:lvl w:ilvl="0" w:tplc="C4BAAE3E">
      <w:start w:val="1"/>
      <w:numFmt w:val="decimal"/>
      <w:lvlText w:val="%1."/>
      <w:lvlJc w:val="left"/>
      <w:pPr>
        <w:ind w:left="720" w:hanging="360"/>
      </w:pPr>
      <w:rPr>
        <w:rFonts w:asciiTheme="majorBidi" w:eastAsia="TeXGyrePagella"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3A47894"/>
    <w:multiLevelType w:val="hybridMultilevel"/>
    <w:tmpl w:val="23DC3966"/>
    <w:lvl w:ilvl="0" w:tplc="22544DF2">
      <w:start w:val="1"/>
      <w:numFmt w:val="decimal"/>
      <w:lvlText w:val="%1."/>
      <w:lvlJc w:val="left"/>
      <w:pPr>
        <w:tabs>
          <w:tab w:val="num" w:pos="644"/>
        </w:tabs>
        <w:ind w:left="644"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24980FDD"/>
    <w:multiLevelType w:val="hybridMultilevel"/>
    <w:tmpl w:val="FBCECDD8"/>
    <w:lvl w:ilvl="0" w:tplc="D086490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0">
    <w:nsid w:val="269A1045"/>
    <w:multiLevelType w:val="hybridMultilevel"/>
    <w:tmpl w:val="9D7AF944"/>
    <w:lvl w:ilvl="0" w:tplc="4DCC1532">
      <w:start w:val="1"/>
      <w:numFmt w:val="decimal"/>
      <w:lvlText w:val="%1."/>
      <w:lvlJc w:val="left"/>
      <w:pPr>
        <w:ind w:left="664" w:hanging="360"/>
        <w:jc w:val="right"/>
      </w:pPr>
      <w:rPr>
        <w:rFonts w:ascii="Times New Roman" w:eastAsia="Times New Roman" w:hAnsi="Times New Roman" w:cs="Times New Roman" w:hint="default"/>
        <w:color w:val="231F20"/>
        <w:spacing w:val="-29"/>
        <w:w w:val="100"/>
        <w:sz w:val="24"/>
        <w:szCs w:val="24"/>
        <w:lang w:val="en-US" w:eastAsia="en-US" w:bidi="ar-SA"/>
      </w:rPr>
    </w:lvl>
    <w:lvl w:ilvl="1" w:tplc="835CECEA">
      <w:numFmt w:val="bullet"/>
      <w:lvlText w:val="•"/>
      <w:lvlJc w:val="left"/>
      <w:pPr>
        <w:ind w:left="660" w:hanging="360"/>
      </w:pPr>
      <w:rPr>
        <w:rFonts w:hint="default"/>
        <w:lang w:val="en-US" w:eastAsia="en-US" w:bidi="ar-SA"/>
      </w:rPr>
    </w:lvl>
    <w:lvl w:ilvl="2" w:tplc="968E479E">
      <w:numFmt w:val="bullet"/>
      <w:lvlText w:val="•"/>
      <w:lvlJc w:val="left"/>
      <w:pPr>
        <w:ind w:left="1048" w:hanging="360"/>
      </w:pPr>
      <w:rPr>
        <w:rFonts w:hint="default"/>
        <w:lang w:val="en-US" w:eastAsia="en-US" w:bidi="ar-SA"/>
      </w:rPr>
    </w:lvl>
    <w:lvl w:ilvl="3" w:tplc="DA3CC074">
      <w:numFmt w:val="bullet"/>
      <w:lvlText w:val="•"/>
      <w:lvlJc w:val="left"/>
      <w:pPr>
        <w:ind w:left="1436" w:hanging="360"/>
      </w:pPr>
      <w:rPr>
        <w:rFonts w:hint="default"/>
        <w:lang w:val="en-US" w:eastAsia="en-US" w:bidi="ar-SA"/>
      </w:rPr>
    </w:lvl>
    <w:lvl w:ilvl="4" w:tplc="D15E8FAE">
      <w:numFmt w:val="bullet"/>
      <w:lvlText w:val="•"/>
      <w:lvlJc w:val="left"/>
      <w:pPr>
        <w:ind w:left="1824" w:hanging="360"/>
      </w:pPr>
      <w:rPr>
        <w:rFonts w:hint="default"/>
        <w:lang w:val="en-US" w:eastAsia="en-US" w:bidi="ar-SA"/>
      </w:rPr>
    </w:lvl>
    <w:lvl w:ilvl="5" w:tplc="695A3AA4">
      <w:numFmt w:val="bullet"/>
      <w:lvlText w:val="•"/>
      <w:lvlJc w:val="left"/>
      <w:pPr>
        <w:ind w:left="2213" w:hanging="360"/>
      </w:pPr>
      <w:rPr>
        <w:rFonts w:hint="default"/>
        <w:lang w:val="en-US" w:eastAsia="en-US" w:bidi="ar-SA"/>
      </w:rPr>
    </w:lvl>
    <w:lvl w:ilvl="6" w:tplc="040EEC5E">
      <w:numFmt w:val="bullet"/>
      <w:lvlText w:val="•"/>
      <w:lvlJc w:val="left"/>
      <w:pPr>
        <w:ind w:left="2601" w:hanging="360"/>
      </w:pPr>
      <w:rPr>
        <w:rFonts w:hint="default"/>
        <w:lang w:val="en-US" w:eastAsia="en-US" w:bidi="ar-SA"/>
      </w:rPr>
    </w:lvl>
    <w:lvl w:ilvl="7" w:tplc="546653FA">
      <w:numFmt w:val="bullet"/>
      <w:lvlText w:val="•"/>
      <w:lvlJc w:val="left"/>
      <w:pPr>
        <w:ind w:left="2989" w:hanging="360"/>
      </w:pPr>
      <w:rPr>
        <w:rFonts w:hint="default"/>
        <w:lang w:val="en-US" w:eastAsia="en-US" w:bidi="ar-SA"/>
      </w:rPr>
    </w:lvl>
    <w:lvl w:ilvl="8" w:tplc="029688A0">
      <w:numFmt w:val="bullet"/>
      <w:lvlText w:val="•"/>
      <w:lvlJc w:val="left"/>
      <w:pPr>
        <w:ind w:left="3377" w:hanging="360"/>
      </w:pPr>
      <w:rPr>
        <w:rFonts w:hint="default"/>
        <w:lang w:val="en-US" w:eastAsia="en-US" w:bidi="ar-SA"/>
      </w:rPr>
    </w:lvl>
  </w:abstractNum>
  <w:abstractNum w:abstractNumId="21">
    <w:nsid w:val="27360BA5"/>
    <w:multiLevelType w:val="hybridMultilevel"/>
    <w:tmpl w:val="CAAE08B4"/>
    <w:lvl w:ilvl="0" w:tplc="AC84AE00">
      <w:start w:val="1"/>
      <w:numFmt w:val="upp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2">
    <w:nsid w:val="33ED58D4"/>
    <w:multiLevelType w:val="hybridMultilevel"/>
    <w:tmpl w:val="11A073AE"/>
    <w:lvl w:ilvl="0" w:tplc="3512863C">
      <w:start w:val="1"/>
      <w:numFmt w:val="upp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3">
    <w:nsid w:val="342942D2"/>
    <w:multiLevelType w:val="hybridMultilevel"/>
    <w:tmpl w:val="517C52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5E605C8"/>
    <w:multiLevelType w:val="hybridMultilevel"/>
    <w:tmpl w:val="90546D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CEB47E9"/>
    <w:multiLevelType w:val="hybridMultilevel"/>
    <w:tmpl w:val="9A705D98"/>
    <w:lvl w:ilvl="0" w:tplc="EB1C2522">
      <w:start w:val="1"/>
      <w:numFmt w:val="decimal"/>
      <w:lvlText w:val="%1."/>
      <w:lvlJc w:val="left"/>
      <w:pPr>
        <w:ind w:left="502" w:hanging="360"/>
      </w:pPr>
      <w:rPr>
        <w:rFonts w:hint="default"/>
        <w:b/>
        <w:bCs/>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6">
    <w:nsid w:val="3D203337"/>
    <w:multiLevelType w:val="hybridMultilevel"/>
    <w:tmpl w:val="66925F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07C09D1"/>
    <w:multiLevelType w:val="hybridMultilevel"/>
    <w:tmpl w:val="7BD648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3554E79"/>
    <w:multiLevelType w:val="hybridMultilevel"/>
    <w:tmpl w:val="082E3C94"/>
    <w:lvl w:ilvl="0" w:tplc="F880D294">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9">
    <w:nsid w:val="471C3CEF"/>
    <w:multiLevelType w:val="hybridMultilevel"/>
    <w:tmpl w:val="5950C42C"/>
    <w:lvl w:ilvl="0" w:tplc="41048F3E">
      <w:start w:val="1"/>
      <w:numFmt w:val="lowerLetter"/>
      <w:lvlText w:val="%1."/>
      <w:lvlJc w:val="left"/>
      <w:pPr>
        <w:ind w:left="1353" w:hanging="360"/>
      </w:pPr>
      <w:rPr>
        <w:rFonts w:asciiTheme="majorBidi" w:eastAsiaTheme="minorHAnsi" w:hAnsiTheme="majorBidi" w:cstheme="majorBidi"/>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0">
    <w:nsid w:val="4D080223"/>
    <w:multiLevelType w:val="hybridMultilevel"/>
    <w:tmpl w:val="AD0E7892"/>
    <w:lvl w:ilvl="0" w:tplc="482AC538">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1">
    <w:nsid w:val="528C7D3D"/>
    <w:multiLevelType w:val="hybridMultilevel"/>
    <w:tmpl w:val="D7ACA17A"/>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598F0B20"/>
    <w:multiLevelType w:val="hybridMultilevel"/>
    <w:tmpl w:val="B4D251F8"/>
    <w:lvl w:ilvl="0" w:tplc="112E84A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3">
    <w:nsid w:val="5AC63928"/>
    <w:multiLevelType w:val="hybridMultilevel"/>
    <w:tmpl w:val="D80CC2A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C737044"/>
    <w:multiLevelType w:val="hybridMultilevel"/>
    <w:tmpl w:val="A7FE386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EA109E0"/>
    <w:multiLevelType w:val="hybridMultilevel"/>
    <w:tmpl w:val="BF0475D6"/>
    <w:lvl w:ilvl="0" w:tplc="37BA620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6">
    <w:nsid w:val="5F4D608B"/>
    <w:multiLevelType w:val="hybridMultilevel"/>
    <w:tmpl w:val="B00E77BC"/>
    <w:lvl w:ilvl="0" w:tplc="51E40C22">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7">
    <w:nsid w:val="5FE77E39"/>
    <w:multiLevelType w:val="hybridMultilevel"/>
    <w:tmpl w:val="727A2C86"/>
    <w:lvl w:ilvl="0" w:tplc="47C84B76">
      <w:start w:val="1"/>
      <w:numFmt w:val="lowerLetter"/>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38">
    <w:nsid w:val="602F2CFD"/>
    <w:multiLevelType w:val="hybridMultilevel"/>
    <w:tmpl w:val="A05A41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77B2F8A"/>
    <w:multiLevelType w:val="hybridMultilevel"/>
    <w:tmpl w:val="1BF2955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1593A5D"/>
    <w:multiLevelType w:val="hybridMultilevel"/>
    <w:tmpl w:val="F9B2DFE2"/>
    <w:lvl w:ilvl="0" w:tplc="64CEA09C">
      <w:start w:val="1"/>
      <w:numFmt w:val="lowerLetter"/>
      <w:lvlText w:val="%1)"/>
      <w:lvlJc w:val="left"/>
      <w:pPr>
        <w:ind w:left="1789" w:hanging="360"/>
      </w:pPr>
      <w:rPr>
        <w:rFonts w:hint="default"/>
        <w:sz w:val="24"/>
        <w:szCs w:val="24"/>
      </w:rPr>
    </w:lvl>
    <w:lvl w:ilvl="1" w:tplc="04210019" w:tentative="1">
      <w:start w:val="1"/>
      <w:numFmt w:val="lowerLetter"/>
      <w:lvlText w:val="%2."/>
      <w:lvlJc w:val="left"/>
      <w:pPr>
        <w:ind w:left="2509" w:hanging="360"/>
      </w:pPr>
    </w:lvl>
    <w:lvl w:ilvl="2" w:tplc="0421001B" w:tentative="1">
      <w:start w:val="1"/>
      <w:numFmt w:val="lowerRoman"/>
      <w:lvlText w:val="%3."/>
      <w:lvlJc w:val="right"/>
      <w:pPr>
        <w:ind w:left="3229" w:hanging="180"/>
      </w:pPr>
    </w:lvl>
    <w:lvl w:ilvl="3" w:tplc="0421000F" w:tentative="1">
      <w:start w:val="1"/>
      <w:numFmt w:val="decimal"/>
      <w:lvlText w:val="%4."/>
      <w:lvlJc w:val="left"/>
      <w:pPr>
        <w:ind w:left="3949" w:hanging="360"/>
      </w:pPr>
    </w:lvl>
    <w:lvl w:ilvl="4" w:tplc="04210019" w:tentative="1">
      <w:start w:val="1"/>
      <w:numFmt w:val="lowerLetter"/>
      <w:lvlText w:val="%5."/>
      <w:lvlJc w:val="left"/>
      <w:pPr>
        <w:ind w:left="4669" w:hanging="360"/>
      </w:pPr>
    </w:lvl>
    <w:lvl w:ilvl="5" w:tplc="0421001B" w:tentative="1">
      <w:start w:val="1"/>
      <w:numFmt w:val="lowerRoman"/>
      <w:lvlText w:val="%6."/>
      <w:lvlJc w:val="right"/>
      <w:pPr>
        <w:ind w:left="5389" w:hanging="180"/>
      </w:pPr>
    </w:lvl>
    <w:lvl w:ilvl="6" w:tplc="0421000F" w:tentative="1">
      <w:start w:val="1"/>
      <w:numFmt w:val="decimal"/>
      <w:lvlText w:val="%7."/>
      <w:lvlJc w:val="left"/>
      <w:pPr>
        <w:ind w:left="6109" w:hanging="360"/>
      </w:pPr>
    </w:lvl>
    <w:lvl w:ilvl="7" w:tplc="04210019" w:tentative="1">
      <w:start w:val="1"/>
      <w:numFmt w:val="lowerLetter"/>
      <w:lvlText w:val="%8."/>
      <w:lvlJc w:val="left"/>
      <w:pPr>
        <w:ind w:left="6829" w:hanging="360"/>
      </w:pPr>
    </w:lvl>
    <w:lvl w:ilvl="8" w:tplc="0421001B" w:tentative="1">
      <w:start w:val="1"/>
      <w:numFmt w:val="lowerRoman"/>
      <w:lvlText w:val="%9."/>
      <w:lvlJc w:val="right"/>
      <w:pPr>
        <w:ind w:left="7549" w:hanging="180"/>
      </w:pPr>
    </w:lvl>
  </w:abstractNum>
  <w:abstractNum w:abstractNumId="41">
    <w:nsid w:val="75A058E0"/>
    <w:multiLevelType w:val="hybridMultilevel"/>
    <w:tmpl w:val="C01434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5BC092C"/>
    <w:multiLevelType w:val="hybridMultilevel"/>
    <w:tmpl w:val="F1F27160"/>
    <w:lvl w:ilvl="0" w:tplc="091014BC">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3">
    <w:nsid w:val="764D30EA"/>
    <w:multiLevelType w:val="hybridMultilevel"/>
    <w:tmpl w:val="13B0C2E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797C59F0"/>
    <w:multiLevelType w:val="hybridMultilevel"/>
    <w:tmpl w:val="304AF742"/>
    <w:lvl w:ilvl="0" w:tplc="1CBA519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5">
    <w:nsid w:val="7B9143CE"/>
    <w:multiLevelType w:val="hybridMultilevel"/>
    <w:tmpl w:val="CA0E2C8E"/>
    <w:lvl w:ilvl="0" w:tplc="E878DDF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3"/>
  </w:num>
  <w:num w:numId="2">
    <w:abstractNumId w:val="43"/>
  </w:num>
  <w:num w:numId="3">
    <w:abstractNumId w:val="7"/>
  </w:num>
  <w:num w:numId="4">
    <w:abstractNumId w:val="10"/>
  </w:num>
  <w:num w:numId="5">
    <w:abstractNumId w:val="40"/>
  </w:num>
  <w:num w:numId="6">
    <w:abstractNumId w:val="8"/>
  </w:num>
  <w:num w:numId="7">
    <w:abstractNumId w:val="11"/>
  </w:num>
  <w:num w:numId="8">
    <w:abstractNumId w:val="21"/>
  </w:num>
  <w:num w:numId="9">
    <w:abstractNumId w:val="14"/>
  </w:num>
  <w:num w:numId="10">
    <w:abstractNumId w:val="4"/>
  </w:num>
  <w:num w:numId="11">
    <w:abstractNumId w:val="37"/>
  </w:num>
  <w:num w:numId="12">
    <w:abstractNumId w:val="35"/>
  </w:num>
  <w:num w:numId="13">
    <w:abstractNumId w:val="9"/>
  </w:num>
  <w:num w:numId="14">
    <w:abstractNumId w:val="12"/>
  </w:num>
  <w:num w:numId="15">
    <w:abstractNumId w:val="20"/>
  </w:num>
  <w:num w:numId="16">
    <w:abstractNumId w:val="42"/>
  </w:num>
  <w:num w:numId="17">
    <w:abstractNumId w:val="19"/>
  </w:num>
  <w:num w:numId="18">
    <w:abstractNumId w:val="2"/>
  </w:num>
  <w:num w:numId="19">
    <w:abstractNumId w:val="16"/>
  </w:num>
  <w:num w:numId="20">
    <w:abstractNumId w:val="29"/>
  </w:num>
  <w:num w:numId="21">
    <w:abstractNumId w:val="5"/>
  </w:num>
  <w:num w:numId="22">
    <w:abstractNumId w:val="22"/>
  </w:num>
  <w:num w:numId="23">
    <w:abstractNumId w:val="44"/>
  </w:num>
  <w:num w:numId="24">
    <w:abstractNumId w:val="18"/>
  </w:num>
  <w:num w:numId="25">
    <w:abstractNumId w:val="0"/>
  </w:num>
  <w:num w:numId="26">
    <w:abstractNumId w:val="36"/>
  </w:num>
  <w:num w:numId="27">
    <w:abstractNumId w:val="31"/>
  </w:num>
  <w:num w:numId="28">
    <w:abstractNumId w:val="1"/>
  </w:num>
  <w:num w:numId="29">
    <w:abstractNumId w:val="30"/>
  </w:num>
  <w:num w:numId="30">
    <w:abstractNumId w:val="28"/>
  </w:num>
  <w:num w:numId="31">
    <w:abstractNumId w:val="25"/>
  </w:num>
  <w:num w:numId="32">
    <w:abstractNumId w:val="39"/>
  </w:num>
  <w:num w:numId="33">
    <w:abstractNumId w:val="38"/>
  </w:num>
  <w:num w:numId="34">
    <w:abstractNumId w:val="6"/>
  </w:num>
  <w:num w:numId="35">
    <w:abstractNumId w:val="15"/>
  </w:num>
  <w:num w:numId="36">
    <w:abstractNumId w:val="23"/>
  </w:num>
  <w:num w:numId="37">
    <w:abstractNumId w:val="41"/>
  </w:num>
  <w:num w:numId="38">
    <w:abstractNumId w:val="34"/>
  </w:num>
  <w:num w:numId="39">
    <w:abstractNumId w:val="27"/>
  </w:num>
  <w:num w:numId="40">
    <w:abstractNumId w:val="17"/>
  </w:num>
  <w:num w:numId="41">
    <w:abstractNumId w:val="26"/>
  </w:num>
  <w:num w:numId="42">
    <w:abstractNumId w:val="24"/>
  </w:num>
  <w:num w:numId="43">
    <w:abstractNumId w:val="13"/>
  </w:num>
  <w:num w:numId="44">
    <w:abstractNumId w:val="32"/>
  </w:num>
  <w:num w:numId="45">
    <w:abstractNumId w:val="45"/>
  </w:num>
  <w:num w:numId="46">
    <w:abstractNumId w:val="33"/>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16F8"/>
    <w:rsid w:val="0000051C"/>
    <w:rsid w:val="000008A5"/>
    <w:rsid w:val="0000127B"/>
    <w:rsid w:val="00001AC6"/>
    <w:rsid w:val="000024EA"/>
    <w:rsid w:val="00002509"/>
    <w:rsid w:val="00003092"/>
    <w:rsid w:val="00003314"/>
    <w:rsid w:val="00003579"/>
    <w:rsid w:val="0000380B"/>
    <w:rsid w:val="0000482F"/>
    <w:rsid w:val="00004B7C"/>
    <w:rsid w:val="00006550"/>
    <w:rsid w:val="00006B71"/>
    <w:rsid w:val="0000798E"/>
    <w:rsid w:val="00010728"/>
    <w:rsid w:val="00013255"/>
    <w:rsid w:val="0001363B"/>
    <w:rsid w:val="00013946"/>
    <w:rsid w:val="000148E5"/>
    <w:rsid w:val="00014A01"/>
    <w:rsid w:val="000160CE"/>
    <w:rsid w:val="00017AB1"/>
    <w:rsid w:val="0002098C"/>
    <w:rsid w:val="00020CC7"/>
    <w:rsid w:val="000211A4"/>
    <w:rsid w:val="00021594"/>
    <w:rsid w:val="00021D08"/>
    <w:rsid w:val="000224E6"/>
    <w:rsid w:val="000230D4"/>
    <w:rsid w:val="00023131"/>
    <w:rsid w:val="00023236"/>
    <w:rsid w:val="000234EB"/>
    <w:rsid w:val="00023F53"/>
    <w:rsid w:val="000243C6"/>
    <w:rsid w:val="00024858"/>
    <w:rsid w:val="00024874"/>
    <w:rsid w:val="000249C7"/>
    <w:rsid w:val="000250A9"/>
    <w:rsid w:val="00026167"/>
    <w:rsid w:val="00026285"/>
    <w:rsid w:val="000279DA"/>
    <w:rsid w:val="00030206"/>
    <w:rsid w:val="000303A2"/>
    <w:rsid w:val="00030966"/>
    <w:rsid w:val="00030EBA"/>
    <w:rsid w:val="000322EA"/>
    <w:rsid w:val="00032F88"/>
    <w:rsid w:val="000339D3"/>
    <w:rsid w:val="00034241"/>
    <w:rsid w:val="00034385"/>
    <w:rsid w:val="000364CB"/>
    <w:rsid w:val="00036EEF"/>
    <w:rsid w:val="00040C71"/>
    <w:rsid w:val="0004149A"/>
    <w:rsid w:val="000414DB"/>
    <w:rsid w:val="00041DB6"/>
    <w:rsid w:val="00042602"/>
    <w:rsid w:val="00042615"/>
    <w:rsid w:val="00042862"/>
    <w:rsid w:val="0004304B"/>
    <w:rsid w:val="00043B46"/>
    <w:rsid w:val="00043D44"/>
    <w:rsid w:val="00044900"/>
    <w:rsid w:val="00044DDD"/>
    <w:rsid w:val="00046A73"/>
    <w:rsid w:val="00046CFC"/>
    <w:rsid w:val="000473D8"/>
    <w:rsid w:val="00047556"/>
    <w:rsid w:val="00050962"/>
    <w:rsid w:val="00050A1C"/>
    <w:rsid w:val="00050CD8"/>
    <w:rsid w:val="00050F6E"/>
    <w:rsid w:val="00051904"/>
    <w:rsid w:val="00051CCF"/>
    <w:rsid w:val="00052528"/>
    <w:rsid w:val="000528A8"/>
    <w:rsid w:val="000529F0"/>
    <w:rsid w:val="00052C58"/>
    <w:rsid w:val="00052FA8"/>
    <w:rsid w:val="0005375C"/>
    <w:rsid w:val="00054797"/>
    <w:rsid w:val="000555DB"/>
    <w:rsid w:val="0005589F"/>
    <w:rsid w:val="00055FD1"/>
    <w:rsid w:val="000566D5"/>
    <w:rsid w:val="00057368"/>
    <w:rsid w:val="00057928"/>
    <w:rsid w:val="000606DE"/>
    <w:rsid w:val="00060D35"/>
    <w:rsid w:val="000611CF"/>
    <w:rsid w:val="00061AB2"/>
    <w:rsid w:val="00062562"/>
    <w:rsid w:val="00063CD9"/>
    <w:rsid w:val="0006442B"/>
    <w:rsid w:val="000644E5"/>
    <w:rsid w:val="000645D7"/>
    <w:rsid w:val="000652DA"/>
    <w:rsid w:val="00065D4F"/>
    <w:rsid w:val="0006721F"/>
    <w:rsid w:val="0006730F"/>
    <w:rsid w:val="00067357"/>
    <w:rsid w:val="000673EB"/>
    <w:rsid w:val="00070377"/>
    <w:rsid w:val="00070631"/>
    <w:rsid w:val="00070A20"/>
    <w:rsid w:val="00070FF4"/>
    <w:rsid w:val="000715E6"/>
    <w:rsid w:val="00071E40"/>
    <w:rsid w:val="00074094"/>
    <w:rsid w:val="000741A7"/>
    <w:rsid w:val="00074297"/>
    <w:rsid w:val="0007442A"/>
    <w:rsid w:val="00074C50"/>
    <w:rsid w:val="00075997"/>
    <w:rsid w:val="00075C0B"/>
    <w:rsid w:val="00076826"/>
    <w:rsid w:val="00076CC9"/>
    <w:rsid w:val="00077015"/>
    <w:rsid w:val="000778EB"/>
    <w:rsid w:val="00077FC2"/>
    <w:rsid w:val="000802BE"/>
    <w:rsid w:val="00080A25"/>
    <w:rsid w:val="00080BF8"/>
    <w:rsid w:val="000810C7"/>
    <w:rsid w:val="00081891"/>
    <w:rsid w:val="0008256A"/>
    <w:rsid w:val="000829A1"/>
    <w:rsid w:val="000833C2"/>
    <w:rsid w:val="00083A71"/>
    <w:rsid w:val="00084EC7"/>
    <w:rsid w:val="00085112"/>
    <w:rsid w:val="00087CFC"/>
    <w:rsid w:val="00091820"/>
    <w:rsid w:val="0009197C"/>
    <w:rsid w:val="00093361"/>
    <w:rsid w:val="0009390F"/>
    <w:rsid w:val="00094109"/>
    <w:rsid w:val="000958DE"/>
    <w:rsid w:val="00096281"/>
    <w:rsid w:val="0009631E"/>
    <w:rsid w:val="00096A39"/>
    <w:rsid w:val="00096A3A"/>
    <w:rsid w:val="00096C2C"/>
    <w:rsid w:val="000970BA"/>
    <w:rsid w:val="00097966"/>
    <w:rsid w:val="000979CC"/>
    <w:rsid w:val="000A1727"/>
    <w:rsid w:val="000A1789"/>
    <w:rsid w:val="000A2432"/>
    <w:rsid w:val="000A2908"/>
    <w:rsid w:val="000A2A6B"/>
    <w:rsid w:val="000A38B3"/>
    <w:rsid w:val="000A426D"/>
    <w:rsid w:val="000A4273"/>
    <w:rsid w:val="000A47B7"/>
    <w:rsid w:val="000A48DD"/>
    <w:rsid w:val="000A5254"/>
    <w:rsid w:val="000A6B02"/>
    <w:rsid w:val="000A7B46"/>
    <w:rsid w:val="000B0190"/>
    <w:rsid w:val="000B01D6"/>
    <w:rsid w:val="000B02F0"/>
    <w:rsid w:val="000B0538"/>
    <w:rsid w:val="000B0CED"/>
    <w:rsid w:val="000B1E9E"/>
    <w:rsid w:val="000B223B"/>
    <w:rsid w:val="000B27E9"/>
    <w:rsid w:val="000B2B3A"/>
    <w:rsid w:val="000B3129"/>
    <w:rsid w:val="000B3B7D"/>
    <w:rsid w:val="000B3D3F"/>
    <w:rsid w:val="000B5082"/>
    <w:rsid w:val="000B5A69"/>
    <w:rsid w:val="000B6891"/>
    <w:rsid w:val="000B7136"/>
    <w:rsid w:val="000B7C24"/>
    <w:rsid w:val="000C003E"/>
    <w:rsid w:val="000C0C1E"/>
    <w:rsid w:val="000C0F36"/>
    <w:rsid w:val="000C122A"/>
    <w:rsid w:val="000C2549"/>
    <w:rsid w:val="000C2D9B"/>
    <w:rsid w:val="000C2DCE"/>
    <w:rsid w:val="000C3105"/>
    <w:rsid w:val="000C3B39"/>
    <w:rsid w:val="000C4F05"/>
    <w:rsid w:val="000C5241"/>
    <w:rsid w:val="000C5C75"/>
    <w:rsid w:val="000C6AD5"/>
    <w:rsid w:val="000C7529"/>
    <w:rsid w:val="000C7637"/>
    <w:rsid w:val="000C7AEE"/>
    <w:rsid w:val="000C7C05"/>
    <w:rsid w:val="000C7C43"/>
    <w:rsid w:val="000D0972"/>
    <w:rsid w:val="000D12A2"/>
    <w:rsid w:val="000D314C"/>
    <w:rsid w:val="000D3391"/>
    <w:rsid w:val="000D48AF"/>
    <w:rsid w:val="000D4B18"/>
    <w:rsid w:val="000D524B"/>
    <w:rsid w:val="000D526E"/>
    <w:rsid w:val="000D5D75"/>
    <w:rsid w:val="000D695F"/>
    <w:rsid w:val="000D6B16"/>
    <w:rsid w:val="000D744B"/>
    <w:rsid w:val="000D76E3"/>
    <w:rsid w:val="000E0B16"/>
    <w:rsid w:val="000E1314"/>
    <w:rsid w:val="000E1F8B"/>
    <w:rsid w:val="000E20D3"/>
    <w:rsid w:val="000E4282"/>
    <w:rsid w:val="000E4902"/>
    <w:rsid w:val="000E5169"/>
    <w:rsid w:val="000E5847"/>
    <w:rsid w:val="000E5AD4"/>
    <w:rsid w:val="000E5EFC"/>
    <w:rsid w:val="000E5FC4"/>
    <w:rsid w:val="000E61C4"/>
    <w:rsid w:val="000E6379"/>
    <w:rsid w:val="000E6B8E"/>
    <w:rsid w:val="000E7AFC"/>
    <w:rsid w:val="000F02FD"/>
    <w:rsid w:val="000F06CA"/>
    <w:rsid w:val="000F0C8F"/>
    <w:rsid w:val="000F203D"/>
    <w:rsid w:val="000F22AE"/>
    <w:rsid w:val="000F237A"/>
    <w:rsid w:val="000F25CC"/>
    <w:rsid w:val="000F30D7"/>
    <w:rsid w:val="000F3453"/>
    <w:rsid w:val="000F4088"/>
    <w:rsid w:val="000F5262"/>
    <w:rsid w:val="000F540C"/>
    <w:rsid w:val="000F613F"/>
    <w:rsid w:val="000F66FE"/>
    <w:rsid w:val="000F6D0C"/>
    <w:rsid w:val="000F6D1F"/>
    <w:rsid w:val="000F73E2"/>
    <w:rsid w:val="000F7A3A"/>
    <w:rsid w:val="001009CD"/>
    <w:rsid w:val="001012DD"/>
    <w:rsid w:val="00101BB4"/>
    <w:rsid w:val="00102434"/>
    <w:rsid w:val="00104014"/>
    <w:rsid w:val="00105AA4"/>
    <w:rsid w:val="00106260"/>
    <w:rsid w:val="001070E1"/>
    <w:rsid w:val="00107355"/>
    <w:rsid w:val="0010748E"/>
    <w:rsid w:val="00107C08"/>
    <w:rsid w:val="00107CAE"/>
    <w:rsid w:val="00111980"/>
    <w:rsid w:val="00111B95"/>
    <w:rsid w:val="00112592"/>
    <w:rsid w:val="001131FD"/>
    <w:rsid w:val="001132F9"/>
    <w:rsid w:val="0011379F"/>
    <w:rsid w:val="00113DD5"/>
    <w:rsid w:val="00114777"/>
    <w:rsid w:val="0011532F"/>
    <w:rsid w:val="001168C8"/>
    <w:rsid w:val="0012107E"/>
    <w:rsid w:val="001218C9"/>
    <w:rsid w:val="00122D17"/>
    <w:rsid w:val="00123609"/>
    <w:rsid w:val="00124F6F"/>
    <w:rsid w:val="00125089"/>
    <w:rsid w:val="00125209"/>
    <w:rsid w:val="00126520"/>
    <w:rsid w:val="001275A3"/>
    <w:rsid w:val="0012778B"/>
    <w:rsid w:val="0012788C"/>
    <w:rsid w:val="00130334"/>
    <w:rsid w:val="00130734"/>
    <w:rsid w:val="001308F0"/>
    <w:rsid w:val="00130F9F"/>
    <w:rsid w:val="00130FCF"/>
    <w:rsid w:val="001310D9"/>
    <w:rsid w:val="00131F89"/>
    <w:rsid w:val="00132926"/>
    <w:rsid w:val="001335EB"/>
    <w:rsid w:val="00133C29"/>
    <w:rsid w:val="00133EAC"/>
    <w:rsid w:val="00134126"/>
    <w:rsid w:val="00134AF9"/>
    <w:rsid w:val="00135AE9"/>
    <w:rsid w:val="00140012"/>
    <w:rsid w:val="001438D6"/>
    <w:rsid w:val="00143C04"/>
    <w:rsid w:val="00143F9E"/>
    <w:rsid w:val="0014453B"/>
    <w:rsid w:val="00145505"/>
    <w:rsid w:val="00145CA2"/>
    <w:rsid w:val="00145E82"/>
    <w:rsid w:val="00146007"/>
    <w:rsid w:val="0014638A"/>
    <w:rsid w:val="001466F4"/>
    <w:rsid w:val="00147EDE"/>
    <w:rsid w:val="00152404"/>
    <w:rsid w:val="0015394F"/>
    <w:rsid w:val="00154758"/>
    <w:rsid w:val="00154C4C"/>
    <w:rsid w:val="00155097"/>
    <w:rsid w:val="001550B8"/>
    <w:rsid w:val="00155232"/>
    <w:rsid w:val="0015526F"/>
    <w:rsid w:val="00155B89"/>
    <w:rsid w:val="0015656D"/>
    <w:rsid w:val="001567B9"/>
    <w:rsid w:val="00156D56"/>
    <w:rsid w:val="0015724B"/>
    <w:rsid w:val="00160E86"/>
    <w:rsid w:val="00161755"/>
    <w:rsid w:val="00163C05"/>
    <w:rsid w:val="001648CA"/>
    <w:rsid w:val="00164DA3"/>
    <w:rsid w:val="00165286"/>
    <w:rsid w:val="00165542"/>
    <w:rsid w:val="0016638E"/>
    <w:rsid w:val="0016657F"/>
    <w:rsid w:val="00166728"/>
    <w:rsid w:val="00167EDE"/>
    <w:rsid w:val="00167F84"/>
    <w:rsid w:val="00170F49"/>
    <w:rsid w:val="001712AB"/>
    <w:rsid w:val="00171682"/>
    <w:rsid w:val="00171F3B"/>
    <w:rsid w:val="00172566"/>
    <w:rsid w:val="001726FE"/>
    <w:rsid w:val="00173522"/>
    <w:rsid w:val="00173A97"/>
    <w:rsid w:val="00173AFC"/>
    <w:rsid w:val="00174A61"/>
    <w:rsid w:val="00174CB1"/>
    <w:rsid w:val="00174CE1"/>
    <w:rsid w:val="00175DCF"/>
    <w:rsid w:val="00180538"/>
    <w:rsid w:val="00180618"/>
    <w:rsid w:val="00181203"/>
    <w:rsid w:val="0018182B"/>
    <w:rsid w:val="001819AF"/>
    <w:rsid w:val="00181E20"/>
    <w:rsid w:val="0018280F"/>
    <w:rsid w:val="00183891"/>
    <w:rsid w:val="0018400E"/>
    <w:rsid w:val="00184F3F"/>
    <w:rsid w:val="0018522C"/>
    <w:rsid w:val="001855A8"/>
    <w:rsid w:val="001858C0"/>
    <w:rsid w:val="00185AD0"/>
    <w:rsid w:val="00187049"/>
    <w:rsid w:val="00187D49"/>
    <w:rsid w:val="001919A9"/>
    <w:rsid w:val="0019208C"/>
    <w:rsid w:val="00192308"/>
    <w:rsid w:val="00193456"/>
    <w:rsid w:val="0019374E"/>
    <w:rsid w:val="00193CA0"/>
    <w:rsid w:val="00194DAE"/>
    <w:rsid w:val="00194E3D"/>
    <w:rsid w:val="00195081"/>
    <w:rsid w:val="0019623C"/>
    <w:rsid w:val="0019685C"/>
    <w:rsid w:val="0019738E"/>
    <w:rsid w:val="001A0452"/>
    <w:rsid w:val="001A0A2E"/>
    <w:rsid w:val="001A0D51"/>
    <w:rsid w:val="001A1210"/>
    <w:rsid w:val="001A174E"/>
    <w:rsid w:val="001A1EFA"/>
    <w:rsid w:val="001A242E"/>
    <w:rsid w:val="001A333F"/>
    <w:rsid w:val="001A36E7"/>
    <w:rsid w:val="001A3754"/>
    <w:rsid w:val="001A38C1"/>
    <w:rsid w:val="001A3B15"/>
    <w:rsid w:val="001A407D"/>
    <w:rsid w:val="001A4322"/>
    <w:rsid w:val="001A5119"/>
    <w:rsid w:val="001A6ADB"/>
    <w:rsid w:val="001A7DA9"/>
    <w:rsid w:val="001B16FE"/>
    <w:rsid w:val="001B26F8"/>
    <w:rsid w:val="001B2DAD"/>
    <w:rsid w:val="001B3388"/>
    <w:rsid w:val="001B3FBA"/>
    <w:rsid w:val="001B4692"/>
    <w:rsid w:val="001B47E2"/>
    <w:rsid w:val="001B516F"/>
    <w:rsid w:val="001B5E7B"/>
    <w:rsid w:val="001B600E"/>
    <w:rsid w:val="001B7EED"/>
    <w:rsid w:val="001C0096"/>
    <w:rsid w:val="001C046E"/>
    <w:rsid w:val="001C065B"/>
    <w:rsid w:val="001C1A6F"/>
    <w:rsid w:val="001C20A1"/>
    <w:rsid w:val="001C2E76"/>
    <w:rsid w:val="001C35B7"/>
    <w:rsid w:val="001C455C"/>
    <w:rsid w:val="001C4C43"/>
    <w:rsid w:val="001C4C6D"/>
    <w:rsid w:val="001C4DDC"/>
    <w:rsid w:val="001C533B"/>
    <w:rsid w:val="001C56F9"/>
    <w:rsid w:val="001C612A"/>
    <w:rsid w:val="001C6BDC"/>
    <w:rsid w:val="001C7A3A"/>
    <w:rsid w:val="001C7D7F"/>
    <w:rsid w:val="001D008F"/>
    <w:rsid w:val="001D0884"/>
    <w:rsid w:val="001D12E2"/>
    <w:rsid w:val="001D19B4"/>
    <w:rsid w:val="001D3B37"/>
    <w:rsid w:val="001D4478"/>
    <w:rsid w:val="001D58FE"/>
    <w:rsid w:val="001D5C1C"/>
    <w:rsid w:val="001D5C81"/>
    <w:rsid w:val="001D5C91"/>
    <w:rsid w:val="001D6C41"/>
    <w:rsid w:val="001D7371"/>
    <w:rsid w:val="001D7522"/>
    <w:rsid w:val="001D7856"/>
    <w:rsid w:val="001D7C51"/>
    <w:rsid w:val="001E2F31"/>
    <w:rsid w:val="001E31F6"/>
    <w:rsid w:val="001E3659"/>
    <w:rsid w:val="001E3826"/>
    <w:rsid w:val="001E474E"/>
    <w:rsid w:val="001E5882"/>
    <w:rsid w:val="001E599A"/>
    <w:rsid w:val="001E5E92"/>
    <w:rsid w:val="001E6020"/>
    <w:rsid w:val="001E6865"/>
    <w:rsid w:val="001E6919"/>
    <w:rsid w:val="001E6E78"/>
    <w:rsid w:val="001E7095"/>
    <w:rsid w:val="001E7185"/>
    <w:rsid w:val="001E7FFA"/>
    <w:rsid w:val="001F1E5E"/>
    <w:rsid w:val="001F22F1"/>
    <w:rsid w:val="001F2FE7"/>
    <w:rsid w:val="001F4611"/>
    <w:rsid w:val="001F4DCD"/>
    <w:rsid w:val="001F5A81"/>
    <w:rsid w:val="001F5D25"/>
    <w:rsid w:val="001F69CB"/>
    <w:rsid w:val="001F74E6"/>
    <w:rsid w:val="0020016A"/>
    <w:rsid w:val="00200DD4"/>
    <w:rsid w:val="00202062"/>
    <w:rsid w:val="0020232E"/>
    <w:rsid w:val="002026A7"/>
    <w:rsid w:val="00203BB5"/>
    <w:rsid w:val="00204535"/>
    <w:rsid w:val="0020454E"/>
    <w:rsid w:val="00205378"/>
    <w:rsid w:val="0020554C"/>
    <w:rsid w:val="00205652"/>
    <w:rsid w:val="00205983"/>
    <w:rsid w:val="0020787D"/>
    <w:rsid w:val="0021001C"/>
    <w:rsid w:val="002105A7"/>
    <w:rsid w:val="0021092D"/>
    <w:rsid w:val="00211121"/>
    <w:rsid w:val="00212CD0"/>
    <w:rsid w:val="002132CF"/>
    <w:rsid w:val="0021389C"/>
    <w:rsid w:val="00214D76"/>
    <w:rsid w:val="00215047"/>
    <w:rsid w:val="00215D32"/>
    <w:rsid w:val="00215EB0"/>
    <w:rsid w:val="002160EA"/>
    <w:rsid w:val="002163DA"/>
    <w:rsid w:val="00216694"/>
    <w:rsid w:val="00216BEC"/>
    <w:rsid w:val="0021762F"/>
    <w:rsid w:val="00217A74"/>
    <w:rsid w:val="0022082B"/>
    <w:rsid w:val="00220CE5"/>
    <w:rsid w:val="002219CD"/>
    <w:rsid w:val="00222712"/>
    <w:rsid w:val="00222822"/>
    <w:rsid w:val="00223DD6"/>
    <w:rsid w:val="002249CC"/>
    <w:rsid w:val="00225440"/>
    <w:rsid w:val="00225BB7"/>
    <w:rsid w:val="00225FC4"/>
    <w:rsid w:val="002260B0"/>
    <w:rsid w:val="00227223"/>
    <w:rsid w:val="00231606"/>
    <w:rsid w:val="00231F25"/>
    <w:rsid w:val="00233302"/>
    <w:rsid w:val="00233526"/>
    <w:rsid w:val="002343EA"/>
    <w:rsid w:val="00235498"/>
    <w:rsid w:val="00235C18"/>
    <w:rsid w:val="0023660C"/>
    <w:rsid w:val="00236872"/>
    <w:rsid w:val="002373DA"/>
    <w:rsid w:val="00237CDD"/>
    <w:rsid w:val="00240CED"/>
    <w:rsid w:val="00240F76"/>
    <w:rsid w:val="002414E6"/>
    <w:rsid w:val="00241B5B"/>
    <w:rsid w:val="00242BEA"/>
    <w:rsid w:val="00243215"/>
    <w:rsid w:val="00243C29"/>
    <w:rsid w:val="00243E0A"/>
    <w:rsid w:val="002448FA"/>
    <w:rsid w:val="00245603"/>
    <w:rsid w:val="0024585E"/>
    <w:rsid w:val="00245C09"/>
    <w:rsid w:val="00245EF4"/>
    <w:rsid w:val="00245FAC"/>
    <w:rsid w:val="00246368"/>
    <w:rsid w:val="0024669F"/>
    <w:rsid w:val="002469F3"/>
    <w:rsid w:val="00246B0C"/>
    <w:rsid w:val="00246E1F"/>
    <w:rsid w:val="00247976"/>
    <w:rsid w:val="00247F8F"/>
    <w:rsid w:val="00250284"/>
    <w:rsid w:val="00250579"/>
    <w:rsid w:val="00250C9E"/>
    <w:rsid w:val="00250CFA"/>
    <w:rsid w:val="00250D1A"/>
    <w:rsid w:val="00250D65"/>
    <w:rsid w:val="00250F4D"/>
    <w:rsid w:val="00251C47"/>
    <w:rsid w:val="00252200"/>
    <w:rsid w:val="00252886"/>
    <w:rsid w:val="00252ABE"/>
    <w:rsid w:val="00252D86"/>
    <w:rsid w:val="00252ED1"/>
    <w:rsid w:val="0025567C"/>
    <w:rsid w:val="00255CD6"/>
    <w:rsid w:val="00256C54"/>
    <w:rsid w:val="0025719C"/>
    <w:rsid w:val="002573EC"/>
    <w:rsid w:val="00257402"/>
    <w:rsid w:val="00261BEE"/>
    <w:rsid w:val="00262D6B"/>
    <w:rsid w:val="00262E31"/>
    <w:rsid w:val="002635E8"/>
    <w:rsid w:val="00263C65"/>
    <w:rsid w:val="002641F3"/>
    <w:rsid w:val="002648B1"/>
    <w:rsid w:val="00265236"/>
    <w:rsid w:val="002656C1"/>
    <w:rsid w:val="0026576C"/>
    <w:rsid w:val="00266366"/>
    <w:rsid w:val="00266BC4"/>
    <w:rsid w:val="00266DC1"/>
    <w:rsid w:val="002678C0"/>
    <w:rsid w:val="002712A2"/>
    <w:rsid w:val="00273C04"/>
    <w:rsid w:val="00274E72"/>
    <w:rsid w:val="0027514E"/>
    <w:rsid w:val="002768F3"/>
    <w:rsid w:val="00276992"/>
    <w:rsid w:val="00277708"/>
    <w:rsid w:val="00277DED"/>
    <w:rsid w:val="00280361"/>
    <w:rsid w:val="00280434"/>
    <w:rsid w:val="002811B2"/>
    <w:rsid w:val="002816B2"/>
    <w:rsid w:val="00283366"/>
    <w:rsid w:val="002835B6"/>
    <w:rsid w:val="0028362E"/>
    <w:rsid w:val="002845DC"/>
    <w:rsid w:val="00284D0F"/>
    <w:rsid w:val="00285B31"/>
    <w:rsid w:val="00285C7A"/>
    <w:rsid w:val="00285D3B"/>
    <w:rsid w:val="002865E1"/>
    <w:rsid w:val="00287E51"/>
    <w:rsid w:val="002902B6"/>
    <w:rsid w:val="0029031C"/>
    <w:rsid w:val="00290452"/>
    <w:rsid w:val="00290BB2"/>
    <w:rsid w:val="0029131C"/>
    <w:rsid w:val="00291684"/>
    <w:rsid w:val="002918AA"/>
    <w:rsid w:val="00291EA5"/>
    <w:rsid w:val="002941C9"/>
    <w:rsid w:val="002946E6"/>
    <w:rsid w:val="00294E01"/>
    <w:rsid w:val="00295670"/>
    <w:rsid w:val="00295C55"/>
    <w:rsid w:val="00296371"/>
    <w:rsid w:val="00296378"/>
    <w:rsid w:val="002964CE"/>
    <w:rsid w:val="00296FBC"/>
    <w:rsid w:val="0029746E"/>
    <w:rsid w:val="002979ED"/>
    <w:rsid w:val="00297C26"/>
    <w:rsid w:val="002A0AB2"/>
    <w:rsid w:val="002A12A0"/>
    <w:rsid w:val="002A1601"/>
    <w:rsid w:val="002A27D5"/>
    <w:rsid w:val="002A345E"/>
    <w:rsid w:val="002A3F38"/>
    <w:rsid w:val="002A4A75"/>
    <w:rsid w:val="002A4D9B"/>
    <w:rsid w:val="002A4E69"/>
    <w:rsid w:val="002A56DE"/>
    <w:rsid w:val="002A5DAA"/>
    <w:rsid w:val="002A60BB"/>
    <w:rsid w:val="002A6E2F"/>
    <w:rsid w:val="002A70E2"/>
    <w:rsid w:val="002A76E1"/>
    <w:rsid w:val="002B043B"/>
    <w:rsid w:val="002B0BC3"/>
    <w:rsid w:val="002B0FDA"/>
    <w:rsid w:val="002B1292"/>
    <w:rsid w:val="002B14F2"/>
    <w:rsid w:val="002B2CBA"/>
    <w:rsid w:val="002B2D48"/>
    <w:rsid w:val="002B3C32"/>
    <w:rsid w:val="002B3FDA"/>
    <w:rsid w:val="002B4FD4"/>
    <w:rsid w:val="002B5373"/>
    <w:rsid w:val="002B696D"/>
    <w:rsid w:val="002B7072"/>
    <w:rsid w:val="002B739A"/>
    <w:rsid w:val="002B7531"/>
    <w:rsid w:val="002C05B2"/>
    <w:rsid w:val="002C0A1C"/>
    <w:rsid w:val="002C4F45"/>
    <w:rsid w:val="002C53EA"/>
    <w:rsid w:val="002C58E5"/>
    <w:rsid w:val="002C6CEE"/>
    <w:rsid w:val="002C7835"/>
    <w:rsid w:val="002D01BD"/>
    <w:rsid w:val="002D0BD8"/>
    <w:rsid w:val="002D1E29"/>
    <w:rsid w:val="002D3F8B"/>
    <w:rsid w:val="002D4533"/>
    <w:rsid w:val="002D457C"/>
    <w:rsid w:val="002D49E2"/>
    <w:rsid w:val="002D4DEB"/>
    <w:rsid w:val="002D4ECB"/>
    <w:rsid w:val="002D57F3"/>
    <w:rsid w:val="002D5929"/>
    <w:rsid w:val="002D604A"/>
    <w:rsid w:val="002D6646"/>
    <w:rsid w:val="002D66FF"/>
    <w:rsid w:val="002D7282"/>
    <w:rsid w:val="002D72EE"/>
    <w:rsid w:val="002D7FD3"/>
    <w:rsid w:val="002E113F"/>
    <w:rsid w:val="002E1521"/>
    <w:rsid w:val="002E178A"/>
    <w:rsid w:val="002E1CCC"/>
    <w:rsid w:val="002E1F99"/>
    <w:rsid w:val="002E25B6"/>
    <w:rsid w:val="002E2902"/>
    <w:rsid w:val="002E3277"/>
    <w:rsid w:val="002E33AD"/>
    <w:rsid w:val="002E3639"/>
    <w:rsid w:val="002E717B"/>
    <w:rsid w:val="002E720E"/>
    <w:rsid w:val="002E73C8"/>
    <w:rsid w:val="002E7966"/>
    <w:rsid w:val="002E7D71"/>
    <w:rsid w:val="002F0118"/>
    <w:rsid w:val="002F0989"/>
    <w:rsid w:val="002F146D"/>
    <w:rsid w:val="002F16F9"/>
    <w:rsid w:val="002F1D76"/>
    <w:rsid w:val="002F3007"/>
    <w:rsid w:val="002F3E65"/>
    <w:rsid w:val="002F4396"/>
    <w:rsid w:val="002F48E7"/>
    <w:rsid w:val="002F4EFE"/>
    <w:rsid w:val="002F4FF1"/>
    <w:rsid w:val="002F5E76"/>
    <w:rsid w:val="002F6E57"/>
    <w:rsid w:val="002F77C9"/>
    <w:rsid w:val="002F79FF"/>
    <w:rsid w:val="002F7A23"/>
    <w:rsid w:val="00300363"/>
    <w:rsid w:val="00301170"/>
    <w:rsid w:val="0030144C"/>
    <w:rsid w:val="003026B9"/>
    <w:rsid w:val="00303EAF"/>
    <w:rsid w:val="0030423F"/>
    <w:rsid w:val="00304273"/>
    <w:rsid w:val="003042EB"/>
    <w:rsid w:val="0030451E"/>
    <w:rsid w:val="00304541"/>
    <w:rsid w:val="00307054"/>
    <w:rsid w:val="003103DB"/>
    <w:rsid w:val="00311048"/>
    <w:rsid w:val="0031113C"/>
    <w:rsid w:val="0031114E"/>
    <w:rsid w:val="0031137C"/>
    <w:rsid w:val="0031157C"/>
    <w:rsid w:val="00311943"/>
    <w:rsid w:val="00312485"/>
    <w:rsid w:val="00313CFD"/>
    <w:rsid w:val="00314F36"/>
    <w:rsid w:val="003156E5"/>
    <w:rsid w:val="00315F9F"/>
    <w:rsid w:val="00317994"/>
    <w:rsid w:val="00320E8D"/>
    <w:rsid w:val="00320F14"/>
    <w:rsid w:val="0032135D"/>
    <w:rsid w:val="003213A4"/>
    <w:rsid w:val="003222D7"/>
    <w:rsid w:val="0032390B"/>
    <w:rsid w:val="00325B45"/>
    <w:rsid w:val="00326127"/>
    <w:rsid w:val="0032684C"/>
    <w:rsid w:val="00326DD2"/>
    <w:rsid w:val="003275B3"/>
    <w:rsid w:val="003277E7"/>
    <w:rsid w:val="00327883"/>
    <w:rsid w:val="00327BB4"/>
    <w:rsid w:val="00327E64"/>
    <w:rsid w:val="003301D7"/>
    <w:rsid w:val="003301DD"/>
    <w:rsid w:val="0033028D"/>
    <w:rsid w:val="003302FC"/>
    <w:rsid w:val="003319B7"/>
    <w:rsid w:val="00331F4C"/>
    <w:rsid w:val="00332002"/>
    <w:rsid w:val="0033224D"/>
    <w:rsid w:val="00333269"/>
    <w:rsid w:val="00334621"/>
    <w:rsid w:val="003346AB"/>
    <w:rsid w:val="00334B34"/>
    <w:rsid w:val="00334E15"/>
    <w:rsid w:val="003352C4"/>
    <w:rsid w:val="00335465"/>
    <w:rsid w:val="003361A3"/>
    <w:rsid w:val="00336C50"/>
    <w:rsid w:val="00336DEF"/>
    <w:rsid w:val="00337D4B"/>
    <w:rsid w:val="00340651"/>
    <w:rsid w:val="003418C1"/>
    <w:rsid w:val="003422B8"/>
    <w:rsid w:val="003422C7"/>
    <w:rsid w:val="0034270D"/>
    <w:rsid w:val="0034474E"/>
    <w:rsid w:val="00345194"/>
    <w:rsid w:val="00346086"/>
    <w:rsid w:val="0034648F"/>
    <w:rsid w:val="003473DD"/>
    <w:rsid w:val="0035036B"/>
    <w:rsid w:val="00350D20"/>
    <w:rsid w:val="0035188B"/>
    <w:rsid w:val="00351A0A"/>
    <w:rsid w:val="00351D38"/>
    <w:rsid w:val="003527BE"/>
    <w:rsid w:val="00352A54"/>
    <w:rsid w:val="00352A59"/>
    <w:rsid w:val="00352B2B"/>
    <w:rsid w:val="00352D16"/>
    <w:rsid w:val="00353B1C"/>
    <w:rsid w:val="00353B68"/>
    <w:rsid w:val="00354263"/>
    <w:rsid w:val="00354DB9"/>
    <w:rsid w:val="00355920"/>
    <w:rsid w:val="00356400"/>
    <w:rsid w:val="0035653E"/>
    <w:rsid w:val="00356720"/>
    <w:rsid w:val="00356A47"/>
    <w:rsid w:val="00357571"/>
    <w:rsid w:val="00360ED5"/>
    <w:rsid w:val="00361163"/>
    <w:rsid w:val="00362017"/>
    <w:rsid w:val="0036339C"/>
    <w:rsid w:val="00363BC2"/>
    <w:rsid w:val="00363FA5"/>
    <w:rsid w:val="003647F4"/>
    <w:rsid w:val="00364FD4"/>
    <w:rsid w:val="0036619E"/>
    <w:rsid w:val="00366B76"/>
    <w:rsid w:val="00366E52"/>
    <w:rsid w:val="00367D98"/>
    <w:rsid w:val="00370850"/>
    <w:rsid w:val="00371E24"/>
    <w:rsid w:val="0037349E"/>
    <w:rsid w:val="00373C60"/>
    <w:rsid w:val="00374082"/>
    <w:rsid w:val="003742F0"/>
    <w:rsid w:val="00374C22"/>
    <w:rsid w:val="00375214"/>
    <w:rsid w:val="00376F21"/>
    <w:rsid w:val="003778F1"/>
    <w:rsid w:val="0038093A"/>
    <w:rsid w:val="003816F8"/>
    <w:rsid w:val="00381738"/>
    <w:rsid w:val="00381941"/>
    <w:rsid w:val="00382103"/>
    <w:rsid w:val="00382D2E"/>
    <w:rsid w:val="00382EFD"/>
    <w:rsid w:val="00384101"/>
    <w:rsid w:val="0038429D"/>
    <w:rsid w:val="00384D26"/>
    <w:rsid w:val="003857C1"/>
    <w:rsid w:val="00385A8F"/>
    <w:rsid w:val="00386489"/>
    <w:rsid w:val="0038690A"/>
    <w:rsid w:val="00387889"/>
    <w:rsid w:val="00387E19"/>
    <w:rsid w:val="00390E21"/>
    <w:rsid w:val="00391201"/>
    <w:rsid w:val="00391E67"/>
    <w:rsid w:val="00393773"/>
    <w:rsid w:val="003947EC"/>
    <w:rsid w:val="00395B37"/>
    <w:rsid w:val="00396399"/>
    <w:rsid w:val="00397855"/>
    <w:rsid w:val="00397F87"/>
    <w:rsid w:val="003A1D94"/>
    <w:rsid w:val="003A27CD"/>
    <w:rsid w:val="003A2D8D"/>
    <w:rsid w:val="003A3DBC"/>
    <w:rsid w:val="003A4F4F"/>
    <w:rsid w:val="003A5772"/>
    <w:rsid w:val="003A5C92"/>
    <w:rsid w:val="003A5FB6"/>
    <w:rsid w:val="003A606A"/>
    <w:rsid w:val="003A6C09"/>
    <w:rsid w:val="003A72E0"/>
    <w:rsid w:val="003B0186"/>
    <w:rsid w:val="003B092F"/>
    <w:rsid w:val="003B12EF"/>
    <w:rsid w:val="003B1C45"/>
    <w:rsid w:val="003B1CFB"/>
    <w:rsid w:val="003B1D67"/>
    <w:rsid w:val="003B286E"/>
    <w:rsid w:val="003B3333"/>
    <w:rsid w:val="003B3DD8"/>
    <w:rsid w:val="003B41E6"/>
    <w:rsid w:val="003B494D"/>
    <w:rsid w:val="003B4E46"/>
    <w:rsid w:val="003B50F1"/>
    <w:rsid w:val="003B5571"/>
    <w:rsid w:val="003B6F27"/>
    <w:rsid w:val="003B720A"/>
    <w:rsid w:val="003B7987"/>
    <w:rsid w:val="003C0968"/>
    <w:rsid w:val="003C0A54"/>
    <w:rsid w:val="003C0E0D"/>
    <w:rsid w:val="003C1065"/>
    <w:rsid w:val="003C11BD"/>
    <w:rsid w:val="003C2312"/>
    <w:rsid w:val="003C2DD5"/>
    <w:rsid w:val="003C4D2F"/>
    <w:rsid w:val="003C4DED"/>
    <w:rsid w:val="003C5CF0"/>
    <w:rsid w:val="003C69D9"/>
    <w:rsid w:val="003C7A9D"/>
    <w:rsid w:val="003D02F6"/>
    <w:rsid w:val="003D1CA0"/>
    <w:rsid w:val="003D214D"/>
    <w:rsid w:val="003D2533"/>
    <w:rsid w:val="003D3ABE"/>
    <w:rsid w:val="003D4464"/>
    <w:rsid w:val="003D6EC4"/>
    <w:rsid w:val="003D73AA"/>
    <w:rsid w:val="003D75D9"/>
    <w:rsid w:val="003D7F22"/>
    <w:rsid w:val="003E0594"/>
    <w:rsid w:val="003E0C8D"/>
    <w:rsid w:val="003E0EE1"/>
    <w:rsid w:val="003E1543"/>
    <w:rsid w:val="003E1BAA"/>
    <w:rsid w:val="003E1D2A"/>
    <w:rsid w:val="003E32E3"/>
    <w:rsid w:val="003E3E59"/>
    <w:rsid w:val="003E4869"/>
    <w:rsid w:val="003E69B1"/>
    <w:rsid w:val="003E69CF"/>
    <w:rsid w:val="003E6A2D"/>
    <w:rsid w:val="003E7337"/>
    <w:rsid w:val="003F07B2"/>
    <w:rsid w:val="003F0E55"/>
    <w:rsid w:val="003F0EE7"/>
    <w:rsid w:val="003F1BD6"/>
    <w:rsid w:val="003F2647"/>
    <w:rsid w:val="003F2785"/>
    <w:rsid w:val="003F4529"/>
    <w:rsid w:val="003F4868"/>
    <w:rsid w:val="003F4F20"/>
    <w:rsid w:val="003F508C"/>
    <w:rsid w:val="003F5215"/>
    <w:rsid w:val="003F6C1C"/>
    <w:rsid w:val="00400014"/>
    <w:rsid w:val="00400BB1"/>
    <w:rsid w:val="00400BFE"/>
    <w:rsid w:val="00401089"/>
    <w:rsid w:val="0040227B"/>
    <w:rsid w:val="00402D75"/>
    <w:rsid w:val="00404FF6"/>
    <w:rsid w:val="00406C3A"/>
    <w:rsid w:val="00407137"/>
    <w:rsid w:val="00407D15"/>
    <w:rsid w:val="00407DF3"/>
    <w:rsid w:val="00410D32"/>
    <w:rsid w:val="004120E0"/>
    <w:rsid w:val="00412B61"/>
    <w:rsid w:val="004132BD"/>
    <w:rsid w:val="004137DF"/>
    <w:rsid w:val="004145A8"/>
    <w:rsid w:val="0041483F"/>
    <w:rsid w:val="00415751"/>
    <w:rsid w:val="0041611F"/>
    <w:rsid w:val="00416778"/>
    <w:rsid w:val="00416C3B"/>
    <w:rsid w:val="00417199"/>
    <w:rsid w:val="0041725A"/>
    <w:rsid w:val="00420098"/>
    <w:rsid w:val="00420335"/>
    <w:rsid w:val="00420B02"/>
    <w:rsid w:val="00420C24"/>
    <w:rsid w:val="00420DAB"/>
    <w:rsid w:val="00421B56"/>
    <w:rsid w:val="00422D01"/>
    <w:rsid w:val="004231ED"/>
    <w:rsid w:val="0042469D"/>
    <w:rsid w:val="00424C54"/>
    <w:rsid w:val="004251E6"/>
    <w:rsid w:val="00425E5A"/>
    <w:rsid w:val="004263C8"/>
    <w:rsid w:val="00426D8E"/>
    <w:rsid w:val="0042715D"/>
    <w:rsid w:val="00427302"/>
    <w:rsid w:val="00427EDF"/>
    <w:rsid w:val="00430FE7"/>
    <w:rsid w:val="00431453"/>
    <w:rsid w:val="00431ADA"/>
    <w:rsid w:val="00432D1C"/>
    <w:rsid w:val="00433474"/>
    <w:rsid w:val="00433504"/>
    <w:rsid w:val="00433523"/>
    <w:rsid w:val="00433946"/>
    <w:rsid w:val="00433FE5"/>
    <w:rsid w:val="004350C9"/>
    <w:rsid w:val="00435943"/>
    <w:rsid w:val="00436498"/>
    <w:rsid w:val="00436F61"/>
    <w:rsid w:val="004371AD"/>
    <w:rsid w:val="004374C1"/>
    <w:rsid w:val="00437973"/>
    <w:rsid w:val="00440590"/>
    <w:rsid w:val="00442242"/>
    <w:rsid w:val="0044226F"/>
    <w:rsid w:val="0044237C"/>
    <w:rsid w:val="00442BE2"/>
    <w:rsid w:val="004430F7"/>
    <w:rsid w:val="00444364"/>
    <w:rsid w:val="00444756"/>
    <w:rsid w:val="00445652"/>
    <w:rsid w:val="00446010"/>
    <w:rsid w:val="004469A4"/>
    <w:rsid w:val="00446DBE"/>
    <w:rsid w:val="00446ED7"/>
    <w:rsid w:val="00447515"/>
    <w:rsid w:val="004502DF"/>
    <w:rsid w:val="00450882"/>
    <w:rsid w:val="004509D9"/>
    <w:rsid w:val="00451028"/>
    <w:rsid w:val="00451087"/>
    <w:rsid w:val="00451303"/>
    <w:rsid w:val="004517B2"/>
    <w:rsid w:val="00451AE1"/>
    <w:rsid w:val="00452267"/>
    <w:rsid w:val="00453364"/>
    <w:rsid w:val="00453E00"/>
    <w:rsid w:val="00455747"/>
    <w:rsid w:val="00455791"/>
    <w:rsid w:val="00455923"/>
    <w:rsid w:val="0045606C"/>
    <w:rsid w:val="00456E5B"/>
    <w:rsid w:val="00457744"/>
    <w:rsid w:val="00457A54"/>
    <w:rsid w:val="004610B4"/>
    <w:rsid w:val="00461BEF"/>
    <w:rsid w:val="00462140"/>
    <w:rsid w:val="004624E2"/>
    <w:rsid w:val="00462AEB"/>
    <w:rsid w:val="00463262"/>
    <w:rsid w:val="0046340F"/>
    <w:rsid w:val="00465BF4"/>
    <w:rsid w:val="004663E3"/>
    <w:rsid w:val="00467A71"/>
    <w:rsid w:val="004700B4"/>
    <w:rsid w:val="0047140A"/>
    <w:rsid w:val="00471E78"/>
    <w:rsid w:val="00474D63"/>
    <w:rsid w:val="004754BE"/>
    <w:rsid w:val="00475BD4"/>
    <w:rsid w:val="00475C9F"/>
    <w:rsid w:val="00476105"/>
    <w:rsid w:val="0047624D"/>
    <w:rsid w:val="0047641B"/>
    <w:rsid w:val="00476448"/>
    <w:rsid w:val="004776FD"/>
    <w:rsid w:val="0048075A"/>
    <w:rsid w:val="00480922"/>
    <w:rsid w:val="00481EFD"/>
    <w:rsid w:val="004838A2"/>
    <w:rsid w:val="00483C75"/>
    <w:rsid w:val="00485A8A"/>
    <w:rsid w:val="00485E54"/>
    <w:rsid w:val="00487AA8"/>
    <w:rsid w:val="00487C2C"/>
    <w:rsid w:val="00490271"/>
    <w:rsid w:val="00491BF9"/>
    <w:rsid w:val="00492DFE"/>
    <w:rsid w:val="004935E4"/>
    <w:rsid w:val="00493CCE"/>
    <w:rsid w:val="00493D4A"/>
    <w:rsid w:val="00493ED3"/>
    <w:rsid w:val="00495228"/>
    <w:rsid w:val="00495801"/>
    <w:rsid w:val="004958FE"/>
    <w:rsid w:val="004961EE"/>
    <w:rsid w:val="00496EFB"/>
    <w:rsid w:val="00497050"/>
    <w:rsid w:val="0049765B"/>
    <w:rsid w:val="004978DD"/>
    <w:rsid w:val="004A0CC8"/>
    <w:rsid w:val="004A1D5A"/>
    <w:rsid w:val="004A240E"/>
    <w:rsid w:val="004A25B4"/>
    <w:rsid w:val="004A3772"/>
    <w:rsid w:val="004A3B7C"/>
    <w:rsid w:val="004A3CB3"/>
    <w:rsid w:val="004A4928"/>
    <w:rsid w:val="004A548E"/>
    <w:rsid w:val="004A5547"/>
    <w:rsid w:val="004A57E3"/>
    <w:rsid w:val="004A5AB5"/>
    <w:rsid w:val="004A7D91"/>
    <w:rsid w:val="004B0991"/>
    <w:rsid w:val="004B1CFD"/>
    <w:rsid w:val="004B203F"/>
    <w:rsid w:val="004B3B43"/>
    <w:rsid w:val="004B4D56"/>
    <w:rsid w:val="004B4F0D"/>
    <w:rsid w:val="004B6E3B"/>
    <w:rsid w:val="004B6E5F"/>
    <w:rsid w:val="004C1001"/>
    <w:rsid w:val="004C1E02"/>
    <w:rsid w:val="004C2982"/>
    <w:rsid w:val="004C3095"/>
    <w:rsid w:val="004C39E2"/>
    <w:rsid w:val="004C3A4B"/>
    <w:rsid w:val="004C3B0C"/>
    <w:rsid w:val="004C3C55"/>
    <w:rsid w:val="004C3D74"/>
    <w:rsid w:val="004C4140"/>
    <w:rsid w:val="004C535E"/>
    <w:rsid w:val="004C55C9"/>
    <w:rsid w:val="004C59B6"/>
    <w:rsid w:val="004C5D2E"/>
    <w:rsid w:val="004C5FAC"/>
    <w:rsid w:val="004C7182"/>
    <w:rsid w:val="004C74DD"/>
    <w:rsid w:val="004D1DFC"/>
    <w:rsid w:val="004D21E4"/>
    <w:rsid w:val="004D25D4"/>
    <w:rsid w:val="004D2DB8"/>
    <w:rsid w:val="004D34AA"/>
    <w:rsid w:val="004D502F"/>
    <w:rsid w:val="004E0185"/>
    <w:rsid w:val="004E0B28"/>
    <w:rsid w:val="004E10F0"/>
    <w:rsid w:val="004E22C8"/>
    <w:rsid w:val="004E413F"/>
    <w:rsid w:val="004E42A6"/>
    <w:rsid w:val="004E4E90"/>
    <w:rsid w:val="004E51DB"/>
    <w:rsid w:val="004E58C1"/>
    <w:rsid w:val="004E6A5E"/>
    <w:rsid w:val="004E6B15"/>
    <w:rsid w:val="004F022D"/>
    <w:rsid w:val="004F0321"/>
    <w:rsid w:val="004F07B6"/>
    <w:rsid w:val="004F0A98"/>
    <w:rsid w:val="004F1178"/>
    <w:rsid w:val="004F1945"/>
    <w:rsid w:val="004F1D89"/>
    <w:rsid w:val="004F2A2B"/>
    <w:rsid w:val="004F33D0"/>
    <w:rsid w:val="004F3815"/>
    <w:rsid w:val="004F3931"/>
    <w:rsid w:val="004F3B67"/>
    <w:rsid w:val="004F4A84"/>
    <w:rsid w:val="004F55E7"/>
    <w:rsid w:val="004F5800"/>
    <w:rsid w:val="004F5CA8"/>
    <w:rsid w:val="004F5FC9"/>
    <w:rsid w:val="004F64A3"/>
    <w:rsid w:val="004F734E"/>
    <w:rsid w:val="00500483"/>
    <w:rsid w:val="00501963"/>
    <w:rsid w:val="005026A3"/>
    <w:rsid w:val="00503E4A"/>
    <w:rsid w:val="00503ED4"/>
    <w:rsid w:val="00505507"/>
    <w:rsid w:val="005064C0"/>
    <w:rsid w:val="005101F6"/>
    <w:rsid w:val="00510C5B"/>
    <w:rsid w:val="00510D31"/>
    <w:rsid w:val="00511CD2"/>
    <w:rsid w:val="00511E54"/>
    <w:rsid w:val="00512844"/>
    <w:rsid w:val="00512894"/>
    <w:rsid w:val="00513524"/>
    <w:rsid w:val="005140F7"/>
    <w:rsid w:val="00514882"/>
    <w:rsid w:val="00514F01"/>
    <w:rsid w:val="00514F64"/>
    <w:rsid w:val="005156C3"/>
    <w:rsid w:val="00515F3D"/>
    <w:rsid w:val="005170AB"/>
    <w:rsid w:val="0052296F"/>
    <w:rsid w:val="00522F42"/>
    <w:rsid w:val="00525DEB"/>
    <w:rsid w:val="00526F69"/>
    <w:rsid w:val="00527D84"/>
    <w:rsid w:val="00531112"/>
    <w:rsid w:val="00532083"/>
    <w:rsid w:val="00532645"/>
    <w:rsid w:val="00532A46"/>
    <w:rsid w:val="00532EC1"/>
    <w:rsid w:val="005349F7"/>
    <w:rsid w:val="005350EF"/>
    <w:rsid w:val="0053599A"/>
    <w:rsid w:val="00537474"/>
    <w:rsid w:val="0053751C"/>
    <w:rsid w:val="005375DE"/>
    <w:rsid w:val="00537932"/>
    <w:rsid w:val="00537B1A"/>
    <w:rsid w:val="00540152"/>
    <w:rsid w:val="00540E15"/>
    <w:rsid w:val="005410E4"/>
    <w:rsid w:val="00541B4A"/>
    <w:rsid w:val="00541CF7"/>
    <w:rsid w:val="00541E57"/>
    <w:rsid w:val="00541FFA"/>
    <w:rsid w:val="00542F6D"/>
    <w:rsid w:val="00543163"/>
    <w:rsid w:val="00543843"/>
    <w:rsid w:val="00543F86"/>
    <w:rsid w:val="00543F97"/>
    <w:rsid w:val="00544358"/>
    <w:rsid w:val="00545C82"/>
    <w:rsid w:val="005470D7"/>
    <w:rsid w:val="00547FFC"/>
    <w:rsid w:val="00550343"/>
    <w:rsid w:val="00551F61"/>
    <w:rsid w:val="005527FE"/>
    <w:rsid w:val="00553709"/>
    <w:rsid w:val="00553AA5"/>
    <w:rsid w:val="00553DE3"/>
    <w:rsid w:val="005544DB"/>
    <w:rsid w:val="005546F0"/>
    <w:rsid w:val="0055560C"/>
    <w:rsid w:val="00556613"/>
    <w:rsid w:val="00556DDC"/>
    <w:rsid w:val="00556FA6"/>
    <w:rsid w:val="005577DC"/>
    <w:rsid w:val="00557C4A"/>
    <w:rsid w:val="00560307"/>
    <w:rsid w:val="005608DC"/>
    <w:rsid w:val="00560B14"/>
    <w:rsid w:val="00560FFE"/>
    <w:rsid w:val="00561269"/>
    <w:rsid w:val="005612FD"/>
    <w:rsid w:val="00561D25"/>
    <w:rsid w:val="00562A06"/>
    <w:rsid w:val="00562B9C"/>
    <w:rsid w:val="00562C5B"/>
    <w:rsid w:val="00563598"/>
    <w:rsid w:val="00564305"/>
    <w:rsid w:val="005646BE"/>
    <w:rsid w:val="00564E68"/>
    <w:rsid w:val="005666B8"/>
    <w:rsid w:val="00571F18"/>
    <w:rsid w:val="005732AD"/>
    <w:rsid w:val="0057376C"/>
    <w:rsid w:val="00575178"/>
    <w:rsid w:val="00575630"/>
    <w:rsid w:val="005762BB"/>
    <w:rsid w:val="0058054C"/>
    <w:rsid w:val="005806F1"/>
    <w:rsid w:val="005808F5"/>
    <w:rsid w:val="00584026"/>
    <w:rsid w:val="00584144"/>
    <w:rsid w:val="00584849"/>
    <w:rsid w:val="00585A38"/>
    <w:rsid w:val="00585A7E"/>
    <w:rsid w:val="0058604A"/>
    <w:rsid w:val="005869BB"/>
    <w:rsid w:val="00586D92"/>
    <w:rsid w:val="005876E1"/>
    <w:rsid w:val="00590399"/>
    <w:rsid w:val="00591CD0"/>
    <w:rsid w:val="005920DB"/>
    <w:rsid w:val="00592486"/>
    <w:rsid w:val="00593D52"/>
    <w:rsid w:val="005944F2"/>
    <w:rsid w:val="00594536"/>
    <w:rsid w:val="005945D2"/>
    <w:rsid w:val="005950C8"/>
    <w:rsid w:val="0059574E"/>
    <w:rsid w:val="00595DEF"/>
    <w:rsid w:val="00597B2E"/>
    <w:rsid w:val="00597FCE"/>
    <w:rsid w:val="005A08BE"/>
    <w:rsid w:val="005A1500"/>
    <w:rsid w:val="005A15FD"/>
    <w:rsid w:val="005A3366"/>
    <w:rsid w:val="005A5CC1"/>
    <w:rsid w:val="005A6EB2"/>
    <w:rsid w:val="005A70A6"/>
    <w:rsid w:val="005A7272"/>
    <w:rsid w:val="005B0431"/>
    <w:rsid w:val="005B0D69"/>
    <w:rsid w:val="005B1FF2"/>
    <w:rsid w:val="005B3595"/>
    <w:rsid w:val="005B3F4E"/>
    <w:rsid w:val="005B4820"/>
    <w:rsid w:val="005B4935"/>
    <w:rsid w:val="005B4BB3"/>
    <w:rsid w:val="005B5D9B"/>
    <w:rsid w:val="005B5E19"/>
    <w:rsid w:val="005B5E84"/>
    <w:rsid w:val="005B7EF0"/>
    <w:rsid w:val="005C0BAA"/>
    <w:rsid w:val="005C0F55"/>
    <w:rsid w:val="005C1B7E"/>
    <w:rsid w:val="005C3140"/>
    <w:rsid w:val="005C391C"/>
    <w:rsid w:val="005C3D37"/>
    <w:rsid w:val="005C3DF9"/>
    <w:rsid w:val="005C3E6C"/>
    <w:rsid w:val="005C3F5B"/>
    <w:rsid w:val="005C4EB1"/>
    <w:rsid w:val="005C54BF"/>
    <w:rsid w:val="005C5BDD"/>
    <w:rsid w:val="005C68C4"/>
    <w:rsid w:val="005C69E5"/>
    <w:rsid w:val="005C6DB2"/>
    <w:rsid w:val="005C77B0"/>
    <w:rsid w:val="005C7EFC"/>
    <w:rsid w:val="005D0597"/>
    <w:rsid w:val="005D1756"/>
    <w:rsid w:val="005D1D72"/>
    <w:rsid w:val="005D22E2"/>
    <w:rsid w:val="005D25CF"/>
    <w:rsid w:val="005D3713"/>
    <w:rsid w:val="005D37B3"/>
    <w:rsid w:val="005D3C64"/>
    <w:rsid w:val="005D4620"/>
    <w:rsid w:val="005D6112"/>
    <w:rsid w:val="005D6B86"/>
    <w:rsid w:val="005D7348"/>
    <w:rsid w:val="005E11E8"/>
    <w:rsid w:val="005E122A"/>
    <w:rsid w:val="005E21D8"/>
    <w:rsid w:val="005E267C"/>
    <w:rsid w:val="005E275E"/>
    <w:rsid w:val="005E2F17"/>
    <w:rsid w:val="005E3323"/>
    <w:rsid w:val="005E3B7D"/>
    <w:rsid w:val="005E3F1A"/>
    <w:rsid w:val="005E46D9"/>
    <w:rsid w:val="005E4B2C"/>
    <w:rsid w:val="005E4BC3"/>
    <w:rsid w:val="005E51C1"/>
    <w:rsid w:val="005E6769"/>
    <w:rsid w:val="005E6974"/>
    <w:rsid w:val="005E6A76"/>
    <w:rsid w:val="005E7502"/>
    <w:rsid w:val="005E7B5F"/>
    <w:rsid w:val="005F0177"/>
    <w:rsid w:val="005F0578"/>
    <w:rsid w:val="005F0E2A"/>
    <w:rsid w:val="005F21B5"/>
    <w:rsid w:val="005F21FB"/>
    <w:rsid w:val="005F2209"/>
    <w:rsid w:val="005F24AF"/>
    <w:rsid w:val="005F2D39"/>
    <w:rsid w:val="005F3D49"/>
    <w:rsid w:val="005F4495"/>
    <w:rsid w:val="005F5004"/>
    <w:rsid w:val="005F75FC"/>
    <w:rsid w:val="005F78E9"/>
    <w:rsid w:val="005F7C3E"/>
    <w:rsid w:val="00600E3E"/>
    <w:rsid w:val="00602D3E"/>
    <w:rsid w:val="00602EE5"/>
    <w:rsid w:val="00603CB2"/>
    <w:rsid w:val="00603E2C"/>
    <w:rsid w:val="00603E69"/>
    <w:rsid w:val="00604441"/>
    <w:rsid w:val="00604C98"/>
    <w:rsid w:val="0060644B"/>
    <w:rsid w:val="00606581"/>
    <w:rsid w:val="00606AD2"/>
    <w:rsid w:val="00606B01"/>
    <w:rsid w:val="00606EE7"/>
    <w:rsid w:val="00610A89"/>
    <w:rsid w:val="00612057"/>
    <w:rsid w:val="00613DC2"/>
    <w:rsid w:val="00613E49"/>
    <w:rsid w:val="0061419D"/>
    <w:rsid w:val="00614376"/>
    <w:rsid w:val="00614743"/>
    <w:rsid w:val="00614DF1"/>
    <w:rsid w:val="00614F4E"/>
    <w:rsid w:val="00615232"/>
    <w:rsid w:val="00615BB3"/>
    <w:rsid w:val="00615D60"/>
    <w:rsid w:val="00616A73"/>
    <w:rsid w:val="00616F96"/>
    <w:rsid w:val="00617B2F"/>
    <w:rsid w:val="00617F3B"/>
    <w:rsid w:val="0062044E"/>
    <w:rsid w:val="0062083E"/>
    <w:rsid w:val="0062086C"/>
    <w:rsid w:val="00622510"/>
    <w:rsid w:val="0062288A"/>
    <w:rsid w:val="00622FF4"/>
    <w:rsid w:val="00623B15"/>
    <w:rsid w:val="00623B48"/>
    <w:rsid w:val="00624BB0"/>
    <w:rsid w:val="00625B75"/>
    <w:rsid w:val="00625DD0"/>
    <w:rsid w:val="00626BCD"/>
    <w:rsid w:val="00626FB0"/>
    <w:rsid w:val="0062735C"/>
    <w:rsid w:val="00627D3A"/>
    <w:rsid w:val="006305EB"/>
    <w:rsid w:val="00630B5F"/>
    <w:rsid w:val="006322F0"/>
    <w:rsid w:val="00632B42"/>
    <w:rsid w:val="00632C20"/>
    <w:rsid w:val="006330D1"/>
    <w:rsid w:val="00633221"/>
    <w:rsid w:val="006335EC"/>
    <w:rsid w:val="00633E98"/>
    <w:rsid w:val="006347CA"/>
    <w:rsid w:val="00634CE7"/>
    <w:rsid w:val="0063506A"/>
    <w:rsid w:val="0063518D"/>
    <w:rsid w:val="006351FD"/>
    <w:rsid w:val="006354F1"/>
    <w:rsid w:val="00635624"/>
    <w:rsid w:val="00636654"/>
    <w:rsid w:val="00637E25"/>
    <w:rsid w:val="00637F17"/>
    <w:rsid w:val="00640E78"/>
    <w:rsid w:val="0064146A"/>
    <w:rsid w:val="00641CAF"/>
    <w:rsid w:val="006423F6"/>
    <w:rsid w:val="006424F7"/>
    <w:rsid w:val="00642830"/>
    <w:rsid w:val="00643116"/>
    <w:rsid w:val="00644AE1"/>
    <w:rsid w:val="006456AC"/>
    <w:rsid w:val="00645C11"/>
    <w:rsid w:val="00646A37"/>
    <w:rsid w:val="00646D09"/>
    <w:rsid w:val="00646E97"/>
    <w:rsid w:val="0064788F"/>
    <w:rsid w:val="00647A67"/>
    <w:rsid w:val="00651529"/>
    <w:rsid w:val="0065174A"/>
    <w:rsid w:val="00651D92"/>
    <w:rsid w:val="006530A9"/>
    <w:rsid w:val="00653395"/>
    <w:rsid w:val="006533CA"/>
    <w:rsid w:val="00653479"/>
    <w:rsid w:val="00654136"/>
    <w:rsid w:val="00654246"/>
    <w:rsid w:val="00654801"/>
    <w:rsid w:val="0065662F"/>
    <w:rsid w:val="00656798"/>
    <w:rsid w:val="00656F06"/>
    <w:rsid w:val="006571A6"/>
    <w:rsid w:val="006605CD"/>
    <w:rsid w:val="006623B9"/>
    <w:rsid w:val="00662881"/>
    <w:rsid w:val="00663A56"/>
    <w:rsid w:val="006640C6"/>
    <w:rsid w:val="006643F7"/>
    <w:rsid w:val="00664F23"/>
    <w:rsid w:val="00666319"/>
    <w:rsid w:val="00666599"/>
    <w:rsid w:val="006673AC"/>
    <w:rsid w:val="00667B62"/>
    <w:rsid w:val="00667CA5"/>
    <w:rsid w:val="00667FDB"/>
    <w:rsid w:val="00670123"/>
    <w:rsid w:val="0067028C"/>
    <w:rsid w:val="00670738"/>
    <w:rsid w:val="00671093"/>
    <w:rsid w:val="00671D75"/>
    <w:rsid w:val="006720F2"/>
    <w:rsid w:val="0067242A"/>
    <w:rsid w:val="00672BD4"/>
    <w:rsid w:val="0067418A"/>
    <w:rsid w:val="0067420D"/>
    <w:rsid w:val="00674A80"/>
    <w:rsid w:val="006756EA"/>
    <w:rsid w:val="00675C0B"/>
    <w:rsid w:val="00677FAF"/>
    <w:rsid w:val="0068039A"/>
    <w:rsid w:val="006805A9"/>
    <w:rsid w:val="006805DC"/>
    <w:rsid w:val="00680628"/>
    <w:rsid w:val="006806E4"/>
    <w:rsid w:val="00680B7C"/>
    <w:rsid w:val="00680DFB"/>
    <w:rsid w:val="0068236C"/>
    <w:rsid w:val="0068389C"/>
    <w:rsid w:val="00683DE5"/>
    <w:rsid w:val="0068665A"/>
    <w:rsid w:val="00686B40"/>
    <w:rsid w:val="006871EE"/>
    <w:rsid w:val="006873E7"/>
    <w:rsid w:val="006876A3"/>
    <w:rsid w:val="00690BF2"/>
    <w:rsid w:val="0069283B"/>
    <w:rsid w:val="00693ABC"/>
    <w:rsid w:val="00694DE4"/>
    <w:rsid w:val="00695630"/>
    <w:rsid w:val="00695990"/>
    <w:rsid w:val="006971E3"/>
    <w:rsid w:val="00697FCF"/>
    <w:rsid w:val="006A1663"/>
    <w:rsid w:val="006A1B6D"/>
    <w:rsid w:val="006A2104"/>
    <w:rsid w:val="006A2DAA"/>
    <w:rsid w:val="006A5A24"/>
    <w:rsid w:val="006A64DE"/>
    <w:rsid w:val="006A6A86"/>
    <w:rsid w:val="006A6ED6"/>
    <w:rsid w:val="006A714C"/>
    <w:rsid w:val="006A7C4C"/>
    <w:rsid w:val="006B0875"/>
    <w:rsid w:val="006B107E"/>
    <w:rsid w:val="006B1256"/>
    <w:rsid w:val="006B15E9"/>
    <w:rsid w:val="006B33C1"/>
    <w:rsid w:val="006B33C2"/>
    <w:rsid w:val="006B33E3"/>
    <w:rsid w:val="006B39B6"/>
    <w:rsid w:val="006B3A94"/>
    <w:rsid w:val="006B486C"/>
    <w:rsid w:val="006B4CB0"/>
    <w:rsid w:val="006B628E"/>
    <w:rsid w:val="006C090C"/>
    <w:rsid w:val="006C0AA2"/>
    <w:rsid w:val="006C22EA"/>
    <w:rsid w:val="006C2735"/>
    <w:rsid w:val="006C3081"/>
    <w:rsid w:val="006C3A10"/>
    <w:rsid w:val="006C4180"/>
    <w:rsid w:val="006C4366"/>
    <w:rsid w:val="006C4BA9"/>
    <w:rsid w:val="006C64D8"/>
    <w:rsid w:val="006C6897"/>
    <w:rsid w:val="006C6F65"/>
    <w:rsid w:val="006C7453"/>
    <w:rsid w:val="006C7BC9"/>
    <w:rsid w:val="006C7F91"/>
    <w:rsid w:val="006D0471"/>
    <w:rsid w:val="006D081E"/>
    <w:rsid w:val="006D0A4E"/>
    <w:rsid w:val="006D0CB6"/>
    <w:rsid w:val="006D15F5"/>
    <w:rsid w:val="006D391F"/>
    <w:rsid w:val="006D3D9B"/>
    <w:rsid w:val="006D4A07"/>
    <w:rsid w:val="006D5DE7"/>
    <w:rsid w:val="006D6405"/>
    <w:rsid w:val="006D69B3"/>
    <w:rsid w:val="006D6A9D"/>
    <w:rsid w:val="006D7193"/>
    <w:rsid w:val="006E0228"/>
    <w:rsid w:val="006E0CAD"/>
    <w:rsid w:val="006E136B"/>
    <w:rsid w:val="006E1A68"/>
    <w:rsid w:val="006E38CD"/>
    <w:rsid w:val="006E44C4"/>
    <w:rsid w:val="006E49D2"/>
    <w:rsid w:val="006E6110"/>
    <w:rsid w:val="006E7815"/>
    <w:rsid w:val="006E7E1A"/>
    <w:rsid w:val="006F04DA"/>
    <w:rsid w:val="006F07C2"/>
    <w:rsid w:val="006F1266"/>
    <w:rsid w:val="006F1276"/>
    <w:rsid w:val="006F12F0"/>
    <w:rsid w:val="006F2AAF"/>
    <w:rsid w:val="006F2BA9"/>
    <w:rsid w:val="006F2CFF"/>
    <w:rsid w:val="006F378A"/>
    <w:rsid w:val="006F3F6C"/>
    <w:rsid w:val="006F6C61"/>
    <w:rsid w:val="00700E5A"/>
    <w:rsid w:val="00700F3D"/>
    <w:rsid w:val="007018FF"/>
    <w:rsid w:val="00701AA0"/>
    <w:rsid w:val="00701FAB"/>
    <w:rsid w:val="007020FD"/>
    <w:rsid w:val="007029A7"/>
    <w:rsid w:val="007029DF"/>
    <w:rsid w:val="00703FF6"/>
    <w:rsid w:val="0070406C"/>
    <w:rsid w:val="0070426D"/>
    <w:rsid w:val="007045CA"/>
    <w:rsid w:val="00705140"/>
    <w:rsid w:val="00705A9A"/>
    <w:rsid w:val="00706464"/>
    <w:rsid w:val="00706988"/>
    <w:rsid w:val="007073F5"/>
    <w:rsid w:val="00707980"/>
    <w:rsid w:val="007108C7"/>
    <w:rsid w:val="00711728"/>
    <w:rsid w:val="00711CAE"/>
    <w:rsid w:val="00711CFA"/>
    <w:rsid w:val="00714015"/>
    <w:rsid w:val="0071476C"/>
    <w:rsid w:val="00714AE1"/>
    <w:rsid w:val="00715887"/>
    <w:rsid w:val="00715C69"/>
    <w:rsid w:val="00715EB8"/>
    <w:rsid w:val="007169A9"/>
    <w:rsid w:val="00716A63"/>
    <w:rsid w:val="00717367"/>
    <w:rsid w:val="00717462"/>
    <w:rsid w:val="007178C6"/>
    <w:rsid w:val="007178D8"/>
    <w:rsid w:val="007205A6"/>
    <w:rsid w:val="00721802"/>
    <w:rsid w:val="00721A90"/>
    <w:rsid w:val="00722001"/>
    <w:rsid w:val="00722BF2"/>
    <w:rsid w:val="00722FF2"/>
    <w:rsid w:val="0072428C"/>
    <w:rsid w:val="00724A9F"/>
    <w:rsid w:val="00725F0B"/>
    <w:rsid w:val="0072660E"/>
    <w:rsid w:val="00727D5D"/>
    <w:rsid w:val="00730230"/>
    <w:rsid w:val="007304FB"/>
    <w:rsid w:val="00730A1B"/>
    <w:rsid w:val="00730BF4"/>
    <w:rsid w:val="00731DB6"/>
    <w:rsid w:val="00731E8A"/>
    <w:rsid w:val="007322A1"/>
    <w:rsid w:val="0073292C"/>
    <w:rsid w:val="007334C9"/>
    <w:rsid w:val="00734DDF"/>
    <w:rsid w:val="00735196"/>
    <w:rsid w:val="007357CB"/>
    <w:rsid w:val="00735CDD"/>
    <w:rsid w:val="00736801"/>
    <w:rsid w:val="007371F1"/>
    <w:rsid w:val="007402AE"/>
    <w:rsid w:val="00741BAF"/>
    <w:rsid w:val="00742D28"/>
    <w:rsid w:val="00743C2F"/>
    <w:rsid w:val="00744AF4"/>
    <w:rsid w:val="00744E74"/>
    <w:rsid w:val="00745551"/>
    <w:rsid w:val="00745AD4"/>
    <w:rsid w:val="00746458"/>
    <w:rsid w:val="0074678B"/>
    <w:rsid w:val="0074716F"/>
    <w:rsid w:val="007500F6"/>
    <w:rsid w:val="00752E4C"/>
    <w:rsid w:val="0075455A"/>
    <w:rsid w:val="007545B0"/>
    <w:rsid w:val="00754803"/>
    <w:rsid w:val="007553C7"/>
    <w:rsid w:val="0075628E"/>
    <w:rsid w:val="007563E7"/>
    <w:rsid w:val="007566CF"/>
    <w:rsid w:val="00756BC1"/>
    <w:rsid w:val="007572A8"/>
    <w:rsid w:val="00757F25"/>
    <w:rsid w:val="00760027"/>
    <w:rsid w:val="007619F7"/>
    <w:rsid w:val="00761C30"/>
    <w:rsid w:val="007625A9"/>
    <w:rsid w:val="00763B56"/>
    <w:rsid w:val="00763E17"/>
    <w:rsid w:val="00764177"/>
    <w:rsid w:val="00765AFD"/>
    <w:rsid w:val="007670B7"/>
    <w:rsid w:val="00767409"/>
    <w:rsid w:val="00767FB4"/>
    <w:rsid w:val="007701D5"/>
    <w:rsid w:val="00770F52"/>
    <w:rsid w:val="00771612"/>
    <w:rsid w:val="007719E0"/>
    <w:rsid w:val="00771A6D"/>
    <w:rsid w:val="00772389"/>
    <w:rsid w:val="007742CC"/>
    <w:rsid w:val="0077444B"/>
    <w:rsid w:val="0077574C"/>
    <w:rsid w:val="00777343"/>
    <w:rsid w:val="00777E8A"/>
    <w:rsid w:val="00780F4B"/>
    <w:rsid w:val="00781BC9"/>
    <w:rsid w:val="00782412"/>
    <w:rsid w:val="00783163"/>
    <w:rsid w:val="0078498F"/>
    <w:rsid w:val="007849E0"/>
    <w:rsid w:val="0078589B"/>
    <w:rsid w:val="00785A2B"/>
    <w:rsid w:val="00785F32"/>
    <w:rsid w:val="00787F30"/>
    <w:rsid w:val="00790D12"/>
    <w:rsid w:val="00790F89"/>
    <w:rsid w:val="00791712"/>
    <w:rsid w:val="00791CA0"/>
    <w:rsid w:val="00792681"/>
    <w:rsid w:val="00792BBB"/>
    <w:rsid w:val="00794636"/>
    <w:rsid w:val="00794D5A"/>
    <w:rsid w:val="007950D8"/>
    <w:rsid w:val="0079546A"/>
    <w:rsid w:val="00795A15"/>
    <w:rsid w:val="007966ED"/>
    <w:rsid w:val="007A177F"/>
    <w:rsid w:val="007A1797"/>
    <w:rsid w:val="007A1B9B"/>
    <w:rsid w:val="007A2074"/>
    <w:rsid w:val="007A26C0"/>
    <w:rsid w:val="007A332C"/>
    <w:rsid w:val="007A38E0"/>
    <w:rsid w:val="007A4BD9"/>
    <w:rsid w:val="007B071C"/>
    <w:rsid w:val="007B07EB"/>
    <w:rsid w:val="007B0B57"/>
    <w:rsid w:val="007B132A"/>
    <w:rsid w:val="007B13D1"/>
    <w:rsid w:val="007B17AF"/>
    <w:rsid w:val="007B17B9"/>
    <w:rsid w:val="007B1DB0"/>
    <w:rsid w:val="007B1FD8"/>
    <w:rsid w:val="007B248D"/>
    <w:rsid w:val="007B334F"/>
    <w:rsid w:val="007B4FAA"/>
    <w:rsid w:val="007B5214"/>
    <w:rsid w:val="007B5557"/>
    <w:rsid w:val="007B59C5"/>
    <w:rsid w:val="007B7A07"/>
    <w:rsid w:val="007B7DAF"/>
    <w:rsid w:val="007C0795"/>
    <w:rsid w:val="007C07DC"/>
    <w:rsid w:val="007C07F6"/>
    <w:rsid w:val="007C12AC"/>
    <w:rsid w:val="007C14E0"/>
    <w:rsid w:val="007C226B"/>
    <w:rsid w:val="007C2ACD"/>
    <w:rsid w:val="007C417C"/>
    <w:rsid w:val="007C41D6"/>
    <w:rsid w:val="007C5099"/>
    <w:rsid w:val="007C62CF"/>
    <w:rsid w:val="007C66EA"/>
    <w:rsid w:val="007C6AF1"/>
    <w:rsid w:val="007C723E"/>
    <w:rsid w:val="007C76F1"/>
    <w:rsid w:val="007D04D1"/>
    <w:rsid w:val="007D099F"/>
    <w:rsid w:val="007D0B9E"/>
    <w:rsid w:val="007D0E1C"/>
    <w:rsid w:val="007D1F3A"/>
    <w:rsid w:val="007D2CCC"/>
    <w:rsid w:val="007D2E8D"/>
    <w:rsid w:val="007D353C"/>
    <w:rsid w:val="007D3558"/>
    <w:rsid w:val="007D5884"/>
    <w:rsid w:val="007D5B05"/>
    <w:rsid w:val="007D5FF4"/>
    <w:rsid w:val="007D61D3"/>
    <w:rsid w:val="007D628D"/>
    <w:rsid w:val="007D6603"/>
    <w:rsid w:val="007D66D4"/>
    <w:rsid w:val="007D7A8E"/>
    <w:rsid w:val="007D7B25"/>
    <w:rsid w:val="007D7FC4"/>
    <w:rsid w:val="007E096D"/>
    <w:rsid w:val="007E2086"/>
    <w:rsid w:val="007E2F3F"/>
    <w:rsid w:val="007E3CF7"/>
    <w:rsid w:val="007E3D6A"/>
    <w:rsid w:val="007E4C7F"/>
    <w:rsid w:val="007E5196"/>
    <w:rsid w:val="007E5850"/>
    <w:rsid w:val="007E5959"/>
    <w:rsid w:val="007E65C6"/>
    <w:rsid w:val="007E70AD"/>
    <w:rsid w:val="007E7FF5"/>
    <w:rsid w:val="007F18B2"/>
    <w:rsid w:val="007F2350"/>
    <w:rsid w:val="007F25C1"/>
    <w:rsid w:val="007F2AC8"/>
    <w:rsid w:val="007F3730"/>
    <w:rsid w:val="007F3B31"/>
    <w:rsid w:val="007F3FBF"/>
    <w:rsid w:val="007F588B"/>
    <w:rsid w:val="007F58A4"/>
    <w:rsid w:val="007F5B87"/>
    <w:rsid w:val="007F6320"/>
    <w:rsid w:val="007F6B15"/>
    <w:rsid w:val="007F6B28"/>
    <w:rsid w:val="007F6F4C"/>
    <w:rsid w:val="007F7056"/>
    <w:rsid w:val="007F758C"/>
    <w:rsid w:val="007F7EDA"/>
    <w:rsid w:val="008009BB"/>
    <w:rsid w:val="00801068"/>
    <w:rsid w:val="0080147C"/>
    <w:rsid w:val="0080378C"/>
    <w:rsid w:val="00804AAB"/>
    <w:rsid w:val="00805199"/>
    <w:rsid w:val="00807F97"/>
    <w:rsid w:val="0081034D"/>
    <w:rsid w:val="008108E3"/>
    <w:rsid w:val="00810BE5"/>
    <w:rsid w:val="00810DBF"/>
    <w:rsid w:val="008133E7"/>
    <w:rsid w:val="008138C6"/>
    <w:rsid w:val="008145E0"/>
    <w:rsid w:val="008146AB"/>
    <w:rsid w:val="00814C53"/>
    <w:rsid w:val="00814DBC"/>
    <w:rsid w:val="00815D66"/>
    <w:rsid w:val="00815F6A"/>
    <w:rsid w:val="00816AF5"/>
    <w:rsid w:val="00817853"/>
    <w:rsid w:val="00817CBD"/>
    <w:rsid w:val="008203FB"/>
    <w:rsid w:val="00820654"/>
    <w:rsid w:val="00820B0B"/>
    <w:rsid w:val="00820D3E"/>
    <w:rsid w:val="0082189D"/>
    <w:rsid w:val="00822C51"/>
    <w:rsid w:val="00823385"/>
    <w:rsid w:val="00824AE9"/>
    <w:rsid w:val="00825811"/>
    <w:rsid w:val="008259B2"/>
    <w:rsid w:val="00825CA3"/>
    <w:rsid w:val="00825D65"/>
    <w:rsid w:val="008268D3"/>
    <w:rsid w:val="008300E9"/>
    <w:rsid w:val="008303AF"/>
    <w:rsid w:val="00830577"/>
    <w:rsid w:val="00832557"/>
    <w:rsid w:val="008327C2"/>
    <w:rsid w:val="00833B5F"/>
    <w:rsid w:val="00833D22"/>
    <w:rsid w:val="0083447B"/>
    <w:rsid w:val="00835445"/>
    <w:rsid w:val="00836509"/>
    <w:rsid w:val="00836A3E"/>
    <w:rsid w:val="00836A49"/>
    <w:rsid w:val="008373CD"/>
    <w:rsid w:val="00837D23"/>
    <w:rsid w:val="00837EC0"/>
    <w:rsid w:val="00837FF6"/>
    <w:rsid w:val="00841B57"/>
    <w:rsid w:val="0084231B"/>
    <w:rsid w:val="00842ED7"/>
    <w:rsid w:val="008435B5"/>
    <w:rsid w:val="0084411E"/>
    <w:rsid w:val="0084424E"/>
    <w:rsid w:val="008444F8"/>
    <w:rsid w:val="0084479D"/>
    <w:rsid w:val="008451E8"/>
    <w:rsid w:val="00845D45"/>
    <w:rsid w:val="00845E09"/>
    <w:rsid w:val="00846791"/>
    <w:rsid w:val="00850395"/>
    <w:rsid w:val="00853EDD"/>
    <w:rsid w:val="008557FE"/>
    <w:rsid w:val="00855EC3"/>
    <w:rsid w:val="00856E88"/>
    <w:rsid w:val="00857722"/>
    <w:rsid w:val="0086027A"/>
    <w:rsid w:val="00860E67"/>
    <w:rsid w:val="008617C3"/>
    <w:rsid w:val="0086188A"/>
    <w:rsid w:val="00862AF4"/>
    <w:rsid w:val="008635F4"/>
    <w:rsid w:val="00864425"/>
    <w:rsid w:val="00864F5A"/>
    <w:rsid w:val="008668F7"/>
    <w:rsid w:val="00867357"/>
    <w:rsid w:val="008679C4"/>
    <w:rsid w:val="00867E70"/>
    <w:rsid w:val="00870353"/>
    <w:rsid w:val="00871C23"/>
    <w:rsid w:val="008724F6"/>
    <w:rsid w:val="00872F08"/>
    <w:rsid w:val="008737A3"/>
    <w:rsid w:val="008741E5"/>
    <w:rsid w:val="00874B48"/>
    <w:rsid w:val="00874B89"/>
    <w:rsid w:val="00874F54"/>
    <w:rsid w:val="00875204"/>
    <w:rsid w:val="008764C9"/>
    <w:rsid w:val="00876D93"/>
    <w:rsid w:val="00877DF0"/>
    <w:rsid w:val="00880361"/>
    <w:rsid w:val="008808FC"/>
    <w:rsid w:val="0088392B"/>
    <w:rsid w:val="00883D5F"/>
    <w:rsid w:val="00884146"/>
    <w:rsid w:val="0088419B"/>
    <w:rsid w:val="008841C4"/>
    <w:rsid w:val="00884917"/>
    <w:rsid w:val="00884F9A"/>
    <w:rsid w:val="0088573C"/>
    <w:rsid w:val="0088612D"/>
    <w:rsid w:val="0088768F"/>
    <w:rsid w:val="00887CAC"/>
    <w:rsid w:val="00890496"/>
    <w:rsid w:val="008923A0"/>
    <w:rsid w:val="00892736"/>
    <w:rsid w:val="00893C04"/>
    <w:rsid w:val="00895577"/>
    <w:rsid w:val="0089631C"/>
    <w:rsid w:val="00897547"/>
    <w:rsid w:val="0089792E"/>
    <w:rsid w:val="008A02B3"/>
    <w:rsid w:val="008A0FBD"/>
    <w:rsid w:val="008A1673"/>
    <w:rsid w:val="008A3BA6"/>
    <w:rsid w:val="008A4293"/>
    <w:rsid w:val="008A44B1"/>
    <w:rsid w:val="008A5106"/>
    <w:rsid w:val="008A580C"/>
    <w:rsid w:val="008A6450"/>
    <w:rsid w:val="008A677F"/>
    <w:rsid w:val="008A67E8"/>
    <w:rsid w:val="008A69DA"/>
    <w:rsid w:val="008A7976"/>
    <w:rsid w:val="008B0111"/>
    <w:rsid w:val="008B14B1"/>
    <w:rsid w:val="008B2BC8"/>
    <w:rsid w:val="008B311B"/>
    <w:rsid w:val="008B3362"/>
    <w:rsid w:val="008B38B6"/>
    <w:rsid w:val="008B3BA8"/>
    <w:rsid w:val="008B4642"/>
    <w:rsid w:val="008B6269"/>
    <w:rsid w:val="008B6589"/>
    <w:rsid w:val="008B6B30"/>
    <w:rsid w:val="008B6D9F"/>
    <w:rsid w:val="008B7670"/>
    <w:rsid w:val="008C04B5"/>
    <w:rsid w:val="008C0728"/>
    <w:rsid w:val="008C0CF4"/>
    <w:rsid w:val="008C0E59"/>
    <w:rsid w:val="008C1F6B"/>
    <w:rsid w:val="008C2A08"/>
    <w:rsid w:val="008C2D05"/>
    <w:rsid w:val="008C3A62"/>
    <w:rsid w:val="008C3C25"/>
    <w:rsid w:val="008C3DCF"/>
    <w:rsid w:val="008C4B02"/>
    <w:rsid w:val="008C4EDA"/>
    <w:rsid w:val="008C50C8"/>
    <w:rsid w:val="008C60A1"/>
    <w:rsid w:val="008C66C9"/>
    <w:rsid w:val="008C7A64"/>
    <w:rsid w:val="008D0399"/>
    <w:rsid w:val="008D0CB3"/>
    <w:rsid w:val="008D1293"/>
    <w:rsid w:val="008D2012"/>
    <w:rsid w:val="008D2EB7"/>
    <w:rsid w:val="008D325A"/>
    <w:rsid w:val="008D3268"/>
    <w:rsid w:val="008D3656"/>
    <w:rsid w:val="008D42BD"/>
    <w:rsid w:val="008D5074"/>
    <w:rsid w:val="008D65B9"/>
    <w:rsid w:val="008D7054"/>
    <w:rsid w:val="008D78C2"/>
    <w:rsid w:val="008D7EF5"/>
    <w:rsid w:val="008E0087"/>
    <w:rsid w:val="008E1EC8"/>
    <w:rsid w:val="008E2885"/>
    <w:rsid w:val="008E33D3"/>
    <w:rsid w:val="008E3976"/>
    <w:rsid w:val="008E3AEE"/>
    <w:rsid w:val="008E4665"/>
    <w:rsid w:val="008E5AE3"/>
    <w:rsid w:val="008E6EED"/>
    <w:rsid w:val="008E752F"/>
    <w:rsid w:val="008E7D45"/>
    <w:rsid w:val="008F026B"/>
    <w:rsid w:val="008F0C85"/>
    <w:rsid w:val="008F0ED6"/>
    <w:rsid w:val="008F23AE"/>
    <w:rsid w:val="008F26D2"/>
    <w:rsid w:val="008F3795"/>
    <w:rsid w:val="008F3827"/>
    <w:rsid w:val="008F4D01"/>
    <w:rsid w:val="008F56C5"/>
    <w:rsid w:val="008F5CE7"/>
    <w:rsid w:val="008F61C4"/>
    <w:rsid w:val="008F7E3F"/>
    <w:rsid w:val="009002C5"/>
    <w:rsid w:val="00901353"/>
    <w:rsid w:val="00902325"/>
    <w:rsid w:val="0090327B"/>
    <w:rsid w:val="0090332E"/>
    <w:rsid w:val="00904256"/>
    <w:rsid w:val="009048C0"/>
    <w:rsid w:val="009063E2"/>
    <w:rsid w:val="0090665C"/>
    <w:rsid w:val="0090784D"/>
    <w:rsid w:val="009079BA"/>
    <w:rsid w:val="00907D6E"/>
    <w:rsid w:val="009107FD"/>
    <w:rsid w:val="00911D14"/>
    <w:rsid w:val="009124A7"/>
    <w:rsid w:val="00912841"/>
    <w:rsid w:val="00912DA9"/>
    <w:rsid w:val="009133C5"/>
    <w:rsid w:val="00913C1B"/>
    <w:rsid w:val="00913DA5"/>
    <w:rsid w:val="00913FD8"/>
    <w:rsid w:val="00914E85"/>
    <w:rsid w:val="00915A32"/>
    <w:rsid w:val="009161B7"/>
    <w:rsid w:val="0091653B"/>
    <w:rsid w:val="009166BE"/>
    <w:rsid w:val="0092117B"/>
    <w:rsid w:val="009213D5"/>
    <w:rsid w:val="0092182B"/>
    <w:rsid w:val="00921C0D"/>
    <w:rsid w:val="0092223C"/>
    <w:rsid w:val="00922412"/>
    <w:rsid w:val="009228E7"/>
    <w:rsid w:val="00923413"/>
    <w:rsid w:val="009237FD"/>
    <w:rsid w:val="0092388B"/>
    <w:rsid w:val="00923943"/>
    <w:rsid w:val="00923A34"/>
    <w:rsid w:val="009242D1"/>
    <w:rsid w:val="00924341"/>
    <w:rsid w:val="009250A7"/>
    <w:rsid w:val="0092566A"/>
    <w:rsid w:val="00925E7E"/>
    <w:rsid w:val="0092608C"/>
    <w:rsid w:val="009262C2"/>
    <w:rsid w:val="0092709E"/>
    <w:rsid w:val="00927549"/>
    <w:rsid w:val="009308F3"/>
    <w:rsid w:val="009315CA"/>
    <w:rsid w:val="00931C01"/>
    <w:rsid w:val="00933A23"/>
    <w:rsid w:val="00933BF8"/>
    <w:rsid w:val="00934FF9"/>
    <w:rsid w:val="009360B0"/>
    <w:rsid w:val="009370AA"/>
    <w:rsid w:val="00937855"/>
    <w:rsid w:val="00940671"/>
    <w:rsid w:val="00941E8C"/>
    <w:rsid w:val="009424D3"/>
    <w:rsid w:val="00942A46"/>
    <w:rsid w:val="00943217"/>
    <w:rsid w:val="00943EF0"/>
    <w:rsid w:val="00944145"/>
    <w:rsid w:val="00945C01"/>
    <w:rsid w:val="00946941"/>
    <w:rsid w:val="00947798"/>
    <w:rsid w:val="00950776"/>
    <w:rsid w:val="00951284"/>
    <w:rsid w:val="009521B4"/>
    <w:rsid w:val="00952428"/>
    <w:rsid w:val="00953AE8"/>
    <w:rsid w:val="00955A74"/>
    <w:rsid w:val="00955E5B"/>
    <w:rsid w:val="009565E1"/>
    <w:rsid w:val="00956CA3"/>
    <w:rsid w:val="00957FBC"/>
    <w:rsid w:val="009603A1"/>
    <w:rsid w:val="009604B5"/>
    <w:rsid w:val="00960C30"/>
    <w:rsid w:val="00960EF8"/>
    <w:rsid w:val="009615E1"/>
    <w:rsid w:val="00961714"/>
    <w:rsid w:val="0096215C"/>
    <w:rsid w:val="00962E0F"/>
    <w:rsid w:val="00962EBA"/>
    <w:rsid w:val="00963CD6"/>
    <w:rsid w:val="009647E3"/>
    <w:rsid w:val="009658A4"/>
    <w:rsid w:val="00965909"/>
    <w:rsid w:val="00967136"/>
    <w:rsid w:val="00970F97"/>
    <w:rsid w:val="00970FE4"/>
    <w:rsid w:val="009725D6"/>
    <w:rsid w:val="0097338A"/>
    <w:rsid w:val="009733E3"/>
    <w:rsid w:val="00973ED6"/>
    <w:rsid w:val="0097400D"/>
    <w:rsid w:val="0097409D"/>
    <w:rsid w:val="00975531"/>
    <w:rsid w:val="009760E7"/>
    <w:rsid w:val="00976A84"/>
    <w:rsid w:val="00976C52"/>
    <w:rsid w:val="00977757"/>
    <w:rsid w:val="0097783F"/>
    <w:rsid w:val="009800BD"/>
    <w:rsid w:val="00981EC5"/>
    <w:rsid w:val="009823FE"/>
    <w:rsid w:val="00982971"/>
    <w:rsid w:val="00982D8A"/>
    <w:rsid w:val="009837C4"/>
    <w:rsid w:val="00984406"/>
    <w:rsid w:val="00984903"/>
    <w:rsid w:val="00984A0C"/>
    <w:rsid w:val="00985F8D"/>
    <w:rsid w:val="00986E0B"/>
    <w:rsid w:val="00990073"/>
    <w:rsid w:val="00990400"/>
    <w:rsid w:val="009915AC"/>
    <w:rsid w:val="00991B5D"/>
    <w:rsid w:val="00992370"/>
    <w:rsid w:val="0099317E"/>
    <w:rsid w:val="00995431"/>
    <w:rsid w:val="009961A9"/>
    <w:rsid w:val="009965EC"/>
    <w:rsid w:val="009A0783"/>
    <w:rsid w:val="009A079B"/>
    <w:rsid w:val="009A18F5"/>
    <w:rsid w:val="009A1E74"/>
    <w:rsid w:val="009A2DFF"/>
    <w:rsid w:val="009A33FD"/>
    <w:rsid w:val="009A375F"/>
    <w:rsid w:val="009A3A65"/>
    <w:rsid w:val="009A3E10"/>
    <w:rsid w:val="009A419F"/>
    <w:rsid w:val="009A507B"/>
    <w:rsid w:val="009A5291"/>
    <w:rsid w:val="009A53BC"/>
    <w:rsid w:val="009A6F74"/>
    <w:rsid w:val="009B03D6"/>
    <w:rsid w:val="009B12A5"/>
    <w:rsid w:val="009B12CE"/>
    <w:rsid w:val="009B256A"/>
    <w:rsid w:val="009B28F1"/>
    <w:rsid w:val="009B2E44"/>
    <w:rsid w:val="009B3383"/>
    <w:rsid w:val="009B3882"/>
    <w:rsid w:val="009B40A1"/>
    <w:rsid w:val="009B5666"/>
    <w:rsid w:val="009B5F7B"/>
    <w:rsid w:val="009B6AC8"/>
    <w:rsid w:val="009C004E"/>
    <w:rsid w:val="009C0AC3"/>
    <w:rsid w:val="009C15DD"/>
    <w:rsid w:val="009C1AD0"/>
    <w:rsid w:val="009C22BC"/>
    <w:rsid w:val="009C2462"/>
    <w:rsid w:val="009C265D"/>
    <w:rsid w:val="009C32FA"/>
    <w:rsid w:val="009C398C"/>
    <w:rsid w:val="009C4629"/>
    <w:rsid w:val="009C51F6"/>
    <w:rsid w:val="009C5E9E"/>
    <w:rsid w:val="009C5FF9"/>
    <w:rsid w:val="009C6039"/>
    <w:rsid w:val="009C6240"/>
    <w:rsid w:val="009C6FF0"/>
    <w:rsid w:val="009C71E7"/>
    <w:rsid w:val="009C7576"/>
    <w:rsid w:val="009C75DD"/>
    <w:rsid w:val="009C7749"/>
    <w:rsid w:val="009C7D4F"/>
    <w:rsid w:val="009C7DAA"/>
    <w:rsid w:val="009D01D0"/>
    <w:rsid w:val="009D054A"/>
    <w:rsid w:val="009D07F8"/>
    <w:rsid w:val="009D0D2A"/>
    <w:rsid w:val="009D0EF9"/>
    <w:rsid w:val="009D1A7F"/>
    <w:rsid w:val="009D1EC6"/>
    <w:rsid w:val="009D20B1"/>
    <w:rsid w:val="009D2EA5"/>
    <w:rsid w:val="009D556F"/>
    <w:rsid w:val="009D5CD7"/>
    <w:rsid w:val="009D643B"/>
    <w:rsid w:val="009D66EC"/>
    <w:rsid w:val="009D6DA5"/>
    <w:rsid w:val="009D6F58"/>
    <w:rsid w:val="009E19B6"/>
    <w:rsid w:val="009E1FBA"/>
    <w:rsid w:val="009E297C"/>
    <w:rsid w:val="009E2B70"/>
    <w:rsid w:val="009E3085"/>
    <w:rsid w:val="009E36DA"/>
    <w:rsid w:val="009E3C40"/>
    <w:rsid w:val="009E41A2"/>
    <w:rsid w:val="009E50A5"/>
    <w:rsid w:val="009E5234"/>
    <w:rsid w:val="009E53A3"/>
    <w:rsid w:val="009E606D"/>
    <w:rsid w:val="009E7482"/>
    <w:rsid w:val="009E76DC"/>
    <w:rsid w:val="009E7946"/>
    <w:rsid w:val="009F03C6"/>
    <w:rsid w:val="009F0DB9"/>
    <w:rsid w:val="009F0F1C"/>
    <w:rsid w:val="009F14CA"/>
    <w:rsid w:val="009F1D35"/>
    <w:rsid w:val="009F210D"/>
    <w:rsid w:val="009F2FDA"/>
    <w:rsid w:val="009F417B"/>
    <w:rsid w:val="009F4461"/>
    <w:rsid w:val="009F453E"/>
    <w:rsid w:val="009F45C5"/>
    <w:rsid w:val="009F4ADE"/>
    <w:rsid w:val="009F4E1A"/>
    <w:rsid w:val="009F682C"/>
    <w:rsid w:val="009F6F81"/>
    <w:rsid w:val="00A006C7"/>
    <w:rsid w:val="00A01012"/>
    <w:rsid w:val="00A01052"/>
    <w:rsid w:val="00A029E4"/>
    <w:rsid w:val="00A02A26"/>
    <w:rsid w:val="00A0433F"/>
    <w:rsid w:val="00A0674E"/>
    <w:rsid w:val="00A0691D"/>
    <w:rsid w:val="00A06E0D"/>
    <w:rsid w:val="00A07A06"/>
    <w:rsid w:val="00A11C80"/>
    <w:rsid w:val="00A11D5E"/>
    <w:rsid w:val="00A124B9"/>
    <w:rsid w:val="00A12B14"/>
    <w:rsid w:val="00A12D9F"/>
    <w:rsid w:val="00A13650"/>
    <w:rsid w:val="00A136B3"/>
    <w:rsid w:val="00A14C9A"/>
    <w:rsid w:val="00A15D61"/>
    <w:rsid w:val="00A16048"/>
    <w:rsid w:val="00A16122"/>
    <w:rsid w:val="00A1652F"/>
    <w:rsid w:val="00A16571"/>
    <w:rsid w:val="00A16CBE"/>
    <w:rsid w:val="00A16D30"/>
    <w:rsid w:val="00A16D6F"/>
    <w:rsid w:val="00A17B2E"/>
    <w:rsid w:val="00A20DA4"/>
    <w:rsid w:val="00A2100C"/>
    <w:rsid w:val="00A2114D"/>
    <w:rsid w:val="00A21752"/>
    <w:rsid w:val="00A21F60"/>
    <w:rsid w:val="00A23300"/>
    <w:rsid w:val="00A23512"/>
    <w:rsid w:val="00A23F41"/>
    <w:rsid w:val="00A250BE"/>
    <w:rsid w:val="00A25F38"/>
    <w:rsid w:val="00A2603F"/>
    <w:rsid w:val="00A2631A"/>
    <w:rsid w:val="00A26374"/>
    <w:rsid w:val="00A2637F"/>
    <w:rsid w:val="00A2688A"/>
    <w:rsid w:val="00A27095"/>
    <w:rsid w:val="00A27E96"/>
    <w:rsid w:val="00A30675"/>
    <w:rsid w:val="00A314DA"/>
    <w:rsid w:val="00A31ADD"/>
    <w:rsid w:val="00A323B3"/>
    <w:rsid w:val="00A3299E"/>
    <w:rsid w:val="00A32F6C"/>
    <w:rsid w:val="00A333E3"/>
    <w:rsid w:val="00A35445"/>
    <w:rsid w:val="00A35C6C"/>
    <w:rsid w:val="00A36F27"/>
    <w:rsid w:val="00A37067"/>
    <w:rsid w:val="00A37155"/>
    <w:rsid w:val="00A37532"/>
    <w:rsid w:val="00A376C8"/>
    <w:rsid w:val="00A4074B"/>
    <w:rsid w:val="00A4201F"/>
    <w:rsid w:val="00A429FF"/>
    <w:rsid w:val="00A42A14"/>
    <w:rsid w:val="00A42ED7"/>
    <w:rsid w:val="00A4383B"/>
    <w:rsid w:val="00A43848"/>
    <w:rsid w:val="00A43ECE"/>
    <w:rsid w:val="00A4437C"/>
    <w:rsid w:val="00A44DBD"/>
    <w:rsid w:val="00A44FCC"/>
    <w:rsid w:val="00A459F3"/>
    <w:rsid w:val="00A45ADA"/>
    <w:rsid w:val="00A47539"/>
    <w:rsid w:val="00A4771D"/>
    <w:rsid w:val="00A47879"/>
    <w:rsid w:val="00A47BF2"/>
    <w:rsid w:val="00A5083C"/>
    <w:rsid w:val="00A50C48"/>
    <w:rsid w:val="00A50CE2"/>
    <w:rsid w:val="00A52115"/>
    <w:rsid w:val="00A52492"/>
    <w:rsid w:val="00A5253D"/>
    <w:rsid w:val="00A5357D"/>
    <w:rsid w:val="00A538C8"/>
    <w:rsid w:val="00A5393C"/>
    <w:rsid w:val="00A53A3A"/>
    <w:rsid w:val="00A53C74"/>
    <w:rsid w:val="00A54E24"/>
    <w:rsid w:val="00A54EAD"/>
    <w:rsid w:val="00A54EC3"/>
    <w:rsid w:val="00A55243"/>
    <w:rsid w:val="00A558A1"/>
    <w:rsid w:val="00A56990"/>
    <w:rsid w:val="00A56A0C"/>
    <w:rsid w:val="00A5711A"/>
    <w:rsid w:val="00A579BE"/>
    <w:rsid w:val="00A57ECE"/>
    <w:rsid w:val="00A60170"/>
    <w:rsid w:val="00A60490"/>
    <w:rsid w:val="00A60D3E"/>
    <w:rsid w:val="00A60DD4"/>
    <w:rsid w:val="00A6161E"/>
    <w:rsid w:val="00A6287E"/>
    <w:rsid w:val="00A62DA1"/>
    <w:rsid w:val="00A6330B"/>
    <w:rsid w:val="00A6330F"/>
    <w:rsid w:val="00A63E2B"/>
    <w:rsid w:val="00A64F81"/>
    <w:rsid w:val="00A64F87"/>
    <w:rsid w:val="00A6627C"/>
    <w:rsid w:val="00A6662E"/>
    <w:rsid w:val="00A66FB9"/>
    <w:rsid w:val="00A67443"/>
    <w:rsid w:val="00A67DE6"/>
    <w:rsid w:val="00A702EC"/>
    <w:rsid w:val="00A71223"/>
    <w:rsid w:val="00A71EF3"/>
    <w:rsid w:val="00A7304A"/>
    <w:rsid w:val="00A74703"/>
    <w:rsid w:val="00A75557"/>
    <w:rsid w:val="00A77467"/>
    <w:rsid w:val="00A77E98"/>
    <w:rsid w:val="00A80A7D"/>
    <w:rsid w:val="00A80D3D"/>
    <w:rsid w:val="00A80F57"/>
    <w:rsid w:val="00A81ACD"/>
    <w:rsid w:val="00A81E32"/>
    <w:rsid w:val="00A81FE5"/>
    <w:rsid w:val="00A82E60"/>
    <w:rsid w:val="00A839BF"/>
    <w:rsid w:val="00A84E3E"/>
    <w:rsid w:val="00A8540A"/>
    <w:rsid w:val="00A86309"/>
    <w:rsid w:val="00A864DB"/>
    <w:rsid w:val="00A875D4"/>
    <w:rsid w:val="00A877E4"/>
    <w:rsid w:val="00A902CF"/>
    <w:rsid w:val="00A90428"/>
    <w:rsid w:val="00A906E9"/>
    <w:rsid w:val="00A90C1B"/>
    <w:rsid w:val="00A91225"/>
    <w:rsid w:val="00A91600"/>
    <w:rsid w:val="00A925C8"/>
    <w:rsid w:val="00A93349"/>
    <w:rsid w:val="00A941CF"/>
    <w:rsid w:val="00A94E59"/>
    <w:rsid w:val="00A95BDF"/>
    <w:rsid w:val="00A95F17"/>
    <w:rsid w:val="00A96DD1"/>
    <w:rsid w:val="00A97062"/>
    <w:rsid w:val="00A97A8E"/>
    <w:rsid w:val="00AA03E1"/>
    <w:rsid w:val="00AA0E62"/>
    <w:rsid w:val="00AA1179"/>
    <w:rsid w:val="00AA2E4E"/>
    <w:rsid w:val="00AA3753"/>
    <w:rsid w:val="00AA58F2"/>
    <w:rsid w:val="00AA65F4"/>
    <w:rsid w:val="00AA6B09"/>
    <w:rsid w:val="00AA7150"/>
    <w:rsid w:val="00AA7A4C"/>
    <w:rsid w:val="00AB0349"/>
    <w:rsid w:val="00AB0DCE"/>
    <w:rsid w:val="00AB1942"/>
    <w:rsid w:val="00AB1C5F"/>
    <w:rsid w:val="00AB22A9"/>
    <w:rsid w:val="00AB361B"/>
    <w:rsid w:val="00AB37E2"/>
    <w:rsid w:val="00AB407A"/>
    <w:rsid w:val="00AB40A7"/>
    <w:rsid w:val="00AB465B"/>
    <w:rsid w:val="00AB47A0"/>
    <w:rsid w:val="00AB49D5"/>
    <w:rsid w:val="00AB5567"/>
    <w:rsid w:val="00AB5CAC"/>
    <w:rsid w:val="00AB68E7"/>
    <w:rsid w:val="00AB7306"/>
    <w:rsid w:val="00AC1FC8"/>
    <w:rsid w:val="00AC288B"/>
    <w:rsid w:val="00AC4320"/>
    <w:rsid w:val="00AC4A0C"/>
    <w:rsid w:val="00AC4B60"/>
    <w:rsid w:val="00AC4BD9"/>
    <w:rsid w:val="00AC6549"/>
    <w:rsid w:val="00AC71D0"/>
    <w:rsid w:val="00AC7406"/>
    <w:rsid w:val="00AC762D"/>
    <w:rsid w:val="00AC7712"/>
    <w:rsid w:val="00AD0320"/>
    <w:rsid w:val="00AD0BA2"/>
    <w:rsid w:val="00AD1872"/>
    <w:rsid w:val="00AD27DE"/>
    <w:rsid w:val="00AD32CA"/>
    <w:rsid w:val="00AD3718"/>
    <w:rsid w:val="00AD3F78"/>
    <w:rsid w:val="00AD3FFB"/>
    <w:rsid w:val="00AD4105"/>
    <w:rsid w:val="00AD46F5"/>
    <w:rsid w:val="00AD6EED"/>
    <w:rsid w:val="00AD71F1"/>
    <w:rsid w:val="00AD7224"/>
    <w:rsid w:val="00AD78BF"/>
    <w:rsid w:val="00AD790E"/>
    <w:rsid w:val="00AD7A99"/>
    <w:rsid w:val="00AD7BB6"/>
    <w:rsid w:val="00AE0123"/>
    <w:rsid w:val="00AE0A75"/>
    <w:rsid w:val="00AE0D23"/>
    <w:rsid w:val="00AE13DD"/>
    <w:rsid w:val="00AE1B24"/>
    <w:rsid w:val="00AE1C8B"/>
    <w:rsid w:val="00AE2A8F"/>
    <w:rsid w:val="00AE3A63"/>
    <w:rsid w:val="00AE3CEE"/>
    <w:rsid w:val="00AE42CE"/>
    <w:rsid w:val="00AE4706"/>
    <w:rsid w:val="00AE47C3"/>
    <w:rsid w:val="00AE4922"/>
    <w:rsid w:val="00AE53F1"/>
    <w:rsid w:val="00AE570A"/>
    <w:rsid w:val="00AE60A2"/>
    <w:rsid w:val="00AF0E0A"/>
    <w:rsid w:val="00AF1672"/>
    <w:rsid w:val="00AF1699"/>
    <w:rsid w:val="00AF195D"/>
    <w:rsid w:val="00AF1C38"/>
    <w:rsid w:val="00AF3217"/>
    <w:rsid w:val="00AF403B"/>
    <w:rsid w:val="00AF4C16"/>
    <w:rsid w:val="00AF4D60"/>
    <w:rsid w:val="00AF51A0"/>
    <w:rsid w:val="00AF54A3"/>
    <w:rsid w:val="00AF57ED"/>
    <w:rsid w:val="00AF64C1"/>
    <w:rsid w:val="00AF66CA"/>
    <w:rsid w:val="00AF6C43"/>
    <w:rsid w:val="00AF76F7"/>
    <w:rsid w:val="00AF7E28"/>
    <w:rsid w:val="00B00475"/>
    <w:rsid w:val="00B00F1F"/>
    <w:rsid w:val="00B019A3"/>
    <w:rsid w:val="00B0250F"/>
    <w:rsid w:val="00B02B11"/>
    <w:rsid w:val="00B02FA8"/>
    <w:rsid w:val="00B043D5"/>
    <w:rsid w:val="00B0441F"/>
    <w:rsid w:val="00B049D2"/>
    <w:rsid w:val="00B05A84"/>
    <w:rsid w:val="00B05FFB"/>
    <w:rsid w:val="00B0778C"/>
    <w:rsid w:val="00B10344"/>
    <w:rsid w:val="00B109BB"/>
    <w:rsid w:val="00B109DC"/>
    <w:rsid w:val="00B10AB6"/>
    <w:rsid w:val="00B10E27"/>
    <w:rsid w:val="00B115C9"/>
    <w:rsid w:val="00B11D3C"/>
    <w:rsid w:val="00B11F07"/>
    <w:rsid w:val="00B1219B"/>
    <w:rsid w:val="00B12C50"/>
    <w:rsid w:val="00B1387B"/>
    <w:rsid w:val="00B138D2"/>
    <w:rsid w:val="00B14C91"/>
    <w:rsid w:val="00B154B8"/>
    <w:rsid w:val="00B15634"/>
    <w:rsid w:val="00B15738"/>
    <w:rsid w:val="00B159AE"/>
    <w:rsid w:val="00B15A74"/>
    <w:rsid w:val="00B167D1"/>
    <w:rsid w:val="00B17812"/>
    <w:rsid w:val="00B20361"/>
    <w:rsid w:val="00B2039D"/>
    <w:rsid w:val="00B212E4"/>
    <w:rsid w:val="00B213E8"/>
    <w:rsid w:val="00B229BE"/>
    <w:rsid w:val="00B233FB"/>
    <w:rsid w:val="00B23973"/>
    <w:rsid w:val="00B23A01"/>
    <w:rsid w:val="00B24FA9"/>
    <w:rsid w:val="00B256AB"/>
    <w:rsid w:val="00B256F6"/>
    <w:rsid w:val="00B25806"/>
    <w:rsid w:val="00B25919"/>
    <w:rsid w:val="00B25FB1"/>
    <w:rsid w:val="00B26B9D"/>
    <w:rsid w:val="00B27863"/>
    <w:rsid w:val="00B303C5"/>
    <w:rsid w:val="00B30FFA"/>
    <w:rsid w:val="00B31001"/>
    <w:rsid w:val="00B319D7"/>
    <w:rsid w:val="00B31D3A"/>
    <w:rsid w:val="00B33B08"/>
    <w:rsid w:val="00B34530"/>
    <w:rsid w:val="00B34AC6"/>
    <w:rsid w:val="00B362D2"/>
    <w:rsid w:val="00B36F9A"/>
    <w:rsid w:val="00B373AE"/>
    <w:rsid w:val="00B3775A"/>
    <w:rsid w:val="00B37820"/>
    <w:rsid w:val="00B37D26"/>
    <w:rsid w:val="00B40923"/>
    <w:rsid w:val="00B40CE1"/>
    <w:rsid w:val="00B4130C"/>
    <w:rsid w:val="00B41B5B"/>
    <w:rsid w:val="00B41E38"/>
    <w:rsid w:val="00B420D1"/>
    <w:rsid w:val="00B43070"/>
    <w:rsid w:val="00B43637"/>
    <w:rsid w:val="00B43BF4"/>
    <w:rsid w:val="00B43C8D"/>
    <w:rsid w:val="00B45B0D"/>
    <w:rsid w:val="00B45EA3"/>
    <w:rsid w:val="00B4631B"/>
    <w:rsid w:val="00B471ED"/>
    <w:rsid w:val="00B472BC"/>
    <w:rsid w:val="00B47422"/>
    <w:rsid w:val="00B51623"/>
    <w:rsid w:val="00B5173A"/>
    <w:rsid w:val="00B52BFA"/>
    <w:rsid w:val="00B5329D"/>
    <w:rsid w:val="00B54827"/>
    <w:rsid w:val="00B548E3"/>
    <w:rsid w:val="00B54B2E"/>
    <w:rsid w:val="00B55873"/>
    <w:rsid w:val="00B55B14"/>
    <w:rsid w:val="00B561AA"/>
    <w:rsid w:val="00B57008"/>
    <w:rsid w:val="00B57EEA"/>
    <w:rsid w:val="00B611A8"/>
    <w:rsid w:val="00B61205"/>
    <w:rsid w:val="00B612B0"/>
    <w:rsid w:val="00B61364"/>
    <w:rsid w:val="00B620AA"/>
    <w:rsid w:val="00B64290"/>
    <w:rsid w:val="00B64866"/>
    <w:rsid w:val="00B64981"/>
    <w:rsid w:val="00B6632F"/>
    <w:rsid w:val="00B70DF1"/>
    <w:rsid w:val="00B71888"/>
    <w:rsid w:val="00B73729"/>
    <w:rsid w:val="00B73910"/>
    <w:rsid w:val="00B73E32"/>
    <w:rsid w:val="00B760AD"/>
    <w:rsid w:val="00B76444"/>
    <w:rsid w:val="00B764D5"/>
    <w:rsid w:val="00B77621"/>
    <w:rsid w:val="00B77C9D"/>
    <w:rsid w:val="00B800FD"/>
    <w:rsid w:val="00B80847"/>
    <w:rsid w:val="00B80AA3"/>
    <w:rsid w:val="00B81A6A"/>
    <w:rsid w:val="00B81B73"/>
    <w:rsid w:val="00B829ED"/>
    <w:rsid w:val="00B82C86"/>
    <w:rsid w:val="00B83C9D"/>
    <w:rsid w:val="00B84BDA"/>
    <w:rsid w:val="00B86022"/>
    <w:rsid w:val="00B8756B"/>
    <w:rsid w:val="00B87954"/>
    <w:rsid w:val="00B87C96"/>
    <w:rsid w:val="00B90344"/>
    <w:rsid w:val="00B90B31"/>
    <w:rsid w:val="00B91DB8"/>
    <w:rsid w:val="00B91E72"/>
    <w:rsid w:val="00B92B18"/>
    <w:rsid w:val="00B92B8F"/>
    <w:rsid w:val="00B94828"/>
    <w:rsid w:val="00B949B4"/>
    <w:rsid w:val="00B94E15"/>
    <w:rsid w:val="00B95956"/>
    <w:rsid w:val="00B95973"/>
    <w:rsid w:val="00B95A7B"/>
    <w:rsid w:val="00B95B26"/>
    <w:rsid w:val="00B95C6A"/>
    <w:rsid w:val="00B95E01"/>
    <w:rsid w:val="00B970FA"/>
    <w:rsid w:val="00B97DF3"/>
    <w:rsid w:val="00BA0004"/>
    <w:rsid w:val="00BA014E"/>
    <w:rsid w:val="00BA0935"/>
    <w:rsid w:val="00BA2291"/>
    <w:rsid w:val="00BA2B37"/>
    <w:rsid w:val="00BA3156"/>
    <w:rsid w:val="00BA36C0"/>
    <w:rsid w:val="00BA49C2"/>
    <w:rsid w:val="00BA5A32"/>
    <w:rsid w:val="00BA65A2"/>
    <w:rsid w:val="00BA69B6"/>
    <w:rsid w:val="00BA78E0"/>
    <w:rsid w:val="00BB0CF3"/>
    <w:rsid w:val="00BB1333"/>
    <w:rsid w:val="00BB14DE"/>
    <w:rsid w:val="00BB19CC"/>
    <w:rsid w:val="00BB2006"/>
    <w:rsid w:val="00BB25BA"/>
    <w:rsid w:val="00BB2E80"/>
    <w:rsid w:val="00BB2FE0"/>
    <w:rsid w:val="00BB3190"/>
    <w:rsid w:val="00BB3921"/>
    <w:rsid w:val="00BB424F"/>
    <w:rsid w:val="00BB4559"/>
    <w:rsid w:val="00BB4C2F"/>
    <w:rsid w:val="00BB7202"/>
    <w:rsid w:val="00BC0B8C"/>
    <w:rsid w:val="00BC167E"/>
    <w:rsid w:val="00BC2564"/>
    <w:rsid w:val="00BC3C2F"/>
    <w:rsid w:val="00BC4E05"/>
    <w:rsid w:val="00BC54AC"/>
    <w:rsid w:val="00BD0064"/>
    <w:rsid w:val="00BD127A"/>
    <w:rsid w:val="00BD2D76"/>
    <w:rsid w:val="00BD35C3"/>
    <w:rsid w:val="00BD3C8D"/>
    <w:rsid w:val="00BD3CD1"/>
    <w:rsid w:val="00BD3E43"/>
    <w:rsid w:val="00BD4F4B"/>
    <w:rsid w:val="00BD6C1B"/>
    <w:rsid w:val="00BD7FCD"/>
    <w:rsid w:val="00BE0E35"/>
    <w:rsid w:val="00BE1028"/>
    <w:rsid w:val="00BE1422"/>
    <w:rsid w:val="00BE2F76"/>
    <w:rsid w:val="00BE32B2"/>
    <w:rsid w:val="00BE34F0"/>
    <w:rsid w:val="00BE367B"/>
    <w:rsid w:val="00BE4FC7"/>
    <w:rsid w:val="00BE573E"/>
    <w:rsid w:val="00BE75ED"/>
    <w:rsid w:val="00BF0F08"/>
    <w:rsid w:val="00BF1899"/>
    <w:rsid w:val="00BF1E5C"/>
    <w:rsid w:val="00BF236D"/>
    <w:rsid w:val="00BF2895"/>
    <w:rsid w:val="00BF295D"/>
    <w:rsid w:val="00BF2B70"/>
    <w:rsid w:val="00BF2C3C"/>
    <w:rsid w:val="00BF327C"/>
    <w:rsid w:val="00BF61AC"/>
    <w:rsid w:val="00BF6635"/>
    <w:rsid w:val="00C0065D"/>
    <w:rsid w:val="00C01767"/>
    <w:rsid w:val="00C01C00"/>
    <w:rsid w:val="00C027E1"/>
    <w:rsid w:val="00C032F7"/>
    <w:rsid w:val="00C04BFB"/>
    <w:rsid w:val="00C05614"/>
    <w:rsid w:val="00C05AB2"/>
    <w:rsid w:val="00C0609A"/>
    <w:rsid w:val="00C06B24"/>
    <w:rsid w:val="00C079FD"/>
    <w:rsid w:val="00C07B29"/>
    <w:rsid w:val="00C10704"/>
    <w:rsid w:val="00C126CF"/>
    <w:rsid w:val="00C12825"/>
    <w:rsid w:val="00C13592"/>
    <w:rsid w:val="00C13B7B"/>
    <w:rsid w:val="00C14A74"/>
    <w:rsid w:val="00C15095"/>
    <w:rsid w:val="00C152C7"/>
    <w:rsid w:val="00C153DC"/>
    <w:rsid w:val="00C15466"/>
    <w:rsid w:val="00C161E5"/>
    <w:rsid w:val="00C1744E"/>
    <w:rsid w:val="00C1750A"/>
    <w:rsid w:val="00C17AEA"/>
    <w:rsid w:val="00C20235"/>
    <w:rsid w:val="00C212C5"/>
    <w:rsid w:val="00C22A27"/>
    <w:rsid w:val="00C23BFA"/>
    <w:rsid w:val="00C24477"/>
    <w:rsid w:val="00C2485F"/>
    <w:rsid w:val="00C24BDF"/>
    <w:rsid w:val="00C25FA6"/>
    <w:rsid w:val="00C262E9"/>
    <w:rsid w:val="00C2711F"/>
    <w:rsid w:val="00C27C11"/>
    <w:rsid w:val="00C27DBE"/>
    <w:rsid w:val="00C319C2"/>
    <w:rsid w:val="00C3294B"/>
    <w:rsid w:val="00C348D1"/>
    <w:rsid w:val="00C34DDE"/>
    <w:rsid w:val="00C356F8"/>
    <w:rsid w:val="00C35BEC"/>
    <w:rsid w:val="00C35EF5"/>
    <w:rsid w:val="00C36C5F"/>
    <w:rsid w:val="00C37056"/>
    <w:rsid w:val="00C371A7"/>
    <w:rsid w:val="00C424C2"/>
    <w:rsid w:val="00C425AA"/>
    <w:rsid w:val="00C4268D"/>
    <w:rsid w:val="00C42ABC"/>
    <w:rsid w:val="00C42DBD"/>
    <w:rsid w:val="00C42E63"/>
    <w:rsid w:val="00C458EE"/>
    <w:rsid w:val="00C46CBC"/>
    <w:rsid w:val="00C506D3"/>
    <w:rsid w:val="00C51D9E"/>
    <w:rsid w:val="00C523A7"/>
    <w:rsid w:val="00C523DC"/>
    <w:rsid w:val="00C52A0B"/>
    <w:rsid w:val="00C5377C"/>
    <w:rsid w:val="00C546EE"/>
    <w:rsid w:val="00C54FFF"/>
    <w:rsid w:val="00C55426"/>
    <w:rsid w:val="00C55D8F"/>
    <w:rsid w:val="00C55F76"/>
    <w:rsid w:val="00C576FD"/>
    <w:rsid w:val="00C577BF"/>
    <w:rsid w:val="00C577D9"/>
    <w:rsid w:val="00C6058B"/>
    <w:rsid w:val="00C61438"/>
    <w:rsid w:val="00C6162B"/>
    <w:rsid w:val="00C632FB"/>
    <w:rsid w:val="00C6362B"/>
    <w:rsid w:val="00C636A7"/>
    <w:rsid w:val="00C63874"/>
    <w:rsid w:val="00C6394F"/>
    <w:rsid w:val="00C64A9D"/>
    <w:rsid w:val="00C670E8"/>
    <w:rsid w:val="00C673F7"/>
    <w:rsid w:val="00C677F4"/>
    <w:rsid w:val="00C67D2C"/>
    <w:rsid w:val="00C67E5B"/>
    <w:rsid w:val="00C70081"/>
    <w:rsid w:val="00C70695"/>
    <w:rsid w:val="00C70E9E"/>
    <w:rsid w:val="00C713DB"/>
    <w:rsid w:val="00C71CA2"/>
    <w:rsid w:val="00C71CC7"/>
    <w:rsid w:val="00C7257C"/>
    <w:rsid w:val="00C72B60"/>
    <w:rsid w:val="00C74443"/>
    <w:rsid w:val="00C744F6"/>
    <w:rsid w:val="00C74D00"/>
    <w:rsid w:val="00C77C39"/>
    <w:rsid w:val="00C77F23"/>
    <w:rsid w:val="00C8076F"/>
    <w:rsid w:val="00C80FEA"/>
    <w:rsid w:val="00C820D3"/>
    <w:rsid w:val="00C82DB7"/>
    <w:rsid w:val="00C83252"/>
    <w:rsid w:val="00C83BBE"/>
    <w:rsid w:val="00C85727"/>
    <w:rsid w:val="00C866EA"/>
    <w:rsid w:val="00C86952"/>
    <w:rsid w:val="00C86D54"/>
    <w:rsid w:val="00C8738F"/>
    <w:rsid w:val="00C901A1"/>
    <w:rsid w:val="00C9107A"/>
    <w:rsid w:val="00C91DDF"/>
    <w:rsid w:val="00C928B2"/>
    <w:rsid w:val="00C92CD7"/>
    <w:rsid w:val="00C92E53"/>
    <w:rsid w:val="00C93E69"/>
    <w:rsid w:val="00C9494C"/>
    <w:rsid w:val="00C94E10"/>
    <w:rsid w:val="00C95184"/>
    <w:rsid w:val="00C96C7A"/>
    <w:rsid w:val="00C96E35"/>
    <w:rsid w:val="00C9714B"/>
    <w:rsid w:val="00C972C8"/>
    <w:rsid w:val="00C97F35"/>
    <w:rsid w:val="00CA037E"/>
    <w:rsid w:val="00CA04D7"/>
    <w:rsid w:val="00CA09A9"/>
    <w:rsid w:val="00CA1122"/>
    <w:rsid w:val="00CA3A79"/>
    <w:rsid w:val="00CA3BE7"/>
    <w:rsid w:val="00CA4BAA"/>
    <w:rsid w:val="00CA4E3D"/>
    <w:rsid w:val="00CA6229"/>
    <w:rsid w:val="00CA676B"/>
    <w:rsid w:val="00CA7BCB"/>
    <w:rsid w:val="00CB07A5"/>
    <w:rsid w:val="00CB162B"/>
    <w:rsid w:val="00CB2838"/>
    <w:rsid w:val="00CB2B1D"/>
    <w:rsid w:val="00CB2C97"/>
    <w:rsid w:val="00CB332E"/>
    <w:rsid w:val="00CB4243"/>
    <w:rsid w:val="00CB475A"/>
    <w:rsid w:val="00CB4D95"/>
    <w:rsid w:val="00CB5979"/>
    <w:rsid w:val="00CB6818"/>
    <w:rsid w:val="00CB68EF"/>
    <w:rsid w:val="00CB6A90"/>
    <w:rsid w:val="00CB78D9"/>
    <w:rsid w:val="00CC05FF"/>
    <w:rsid w:val="00CC09E5"/>
    <w:rsid w:val="00CC1EC5"/>
    <w:rsid w:val="00CC244F"/>
    <w:rsid w:val="00CC2593"/>
    <w:rsid w:val="00CC2663"/>
    <w:rsid w:val="00CC41EE"/>
    <w:rsid w:val="00CC4B0C"/>
    <w:rsid w:val="00CC50A3"/>
    <w:rsid w:val="00CC58D3"/>
    <w:rsid w:val="00CC681C"/>
    <w:rsid w:val="00CC6BF1"/>
    <w:rsid w:val="00CC6E8E"/>
    <w:rsid w:val="00CC6F68"/>
    <w:rsid w:val="00CC7275"/>
    <w:rsid w:val="00CC78DC"/>
    <w:rsid w:val="00CD01D3"/>
    <w:rsid w:val="00CD03C8"/>
    <w:rsid w:val="00CD0B84"/>
    <w:rsid w:val="00CD0F92"/>
    <w:rsid w:val="00CD1074"/>
    <w:rsid w:val="00CD1BEA"/>
    <w:rsid w:val="00CD2C5F"/>
    <w:rsid w:val="00CD2CD1"/>
    <w:rsid w:val="00CD4A51"/>
    <w:rsid w:val="00CD4C6D"/>
    <w:rsid w:val="00CD5705"/>
    <w:rsid w:val="00CD5B23"/>
    <w:rsid w:val="00CD5E44"/>
    <w:rsid w:val="00CD6250"/>
    <w:rsid w:val="00CD6358"/>
    <w:rsid w:val="00CD690D"/>
    <w:rsid w:val="00CD69EE"/>
    <w:rsid w:val="00CD7407"/>
    <w:rsid w:val="00CD78D1"/>
    <w:rsid w:val="00CE0BE7"/>
    <w:rsid w:val="00CE11B3"/>
    <w:rsid w:val="00CE2A41"/>
    <w:rsid w:val="00CE3172"/>
    <w:rsid w:val="00CE3690"/>
    <w:rsid w:val="00CE437C"/>
    <w:rsid w:val="00CE5167"/>
    <w:rsid w:val="00CE551A"/>
    <w:rsid w:val="00CE6F8B"/>
    <w:rsid w:val="00CE74C5"/>
    <w:rsid w:val="00CE7775"/>
    <w:rsid w:val="00CF0706"/>
    <w:rsid w:val="00CF0DA3"/>
    <w:rsid w:val="00CF1ECA"/>
    <w:rsid w:val="00CF2715"/>
    <w:rsid w:val="00CF2DAC"/>
    <w:rsid w:val="00CF48E2"/>
    <w:rsid w:val="00CF4C45"/>
    <w:rsid w:val="00CF6020"/>
    <w:rsid w:val="00CF6394"/>
    <w:rsid w:val="00CF7909"/>
    <w:rsid w:val="00CF7B6D"/>
    <w:rsid w:val="00D00937"/>
    <w:rsid w:val="00D016F2"/>
    <w:rsid w:val="00D01AD1"/>
    <w:rsid w:val="00D020B9"/>
    <w:rsid w:val="00D021D0"/>
    <w:rsid w:val="00D023CC"/>
    <w:rsid w:val="00D02496"/>
    <w:rsid w:val="00D04894"/>
    <w:rsid w:val="00D049E4"/>
    <w:rsid w:val="00D04ED0"/>
    <w:rsid w:val="00D0519F"/>
    <w:rsid w:val="00D05FF5"/>
    <w:rsid w:val="00D061AF"/>
    <w:rsid w:val="00D066E7"/>
    <w:rsid w:val="00D070AE"/>
    <w:rsid w:val="00D07472"/>
    <w:rsid w:val="00D10D97"/>
    <w:rsid w:val="00D11837"/>
    <w:rsid w:val="00D11D79"/>
    <w:rsid w:val="00D137F6"/>
    <w:rsid w:val="00D1490F"/>
    <w:rsid w:val="00D153E3"/>
    <w:rsid w:val="00D155C5"/>
    <w:rsid w:val="00D15FE2"/>
    <w:rsid w:val="00D163AB"/>
    <w:rsid w:val="00D17F9B"/>
    <w:rsid w:val="00D20EEE"/>
    <w:rsid w:val="00D20F2E"/>
    <w:rsid w:val="00D21C6B"/>
    <w:rsid w:val="00D21FEE"/>
    <w:rsid w:val="00D22216"/>
    <w:rsid w:val="00D2265E"/>
    <w:rsid w:val="00D22DCC"/>
    <w:rsid w:val="00D24167"/>
    <w:rsid w:val="00D24543"/>
    <w:rsid w:val="00D2496B"/>
    <w:rsid w:val="00D25266"/>
    <w:rsid w:val="00D25362"/>
    <w:rsid w:val="00D25E1F"/>
    <w:rsid w:val="00D26DF0"/>
    <w:rsid w:val="00D26E8C"/>
    <w:rsid w:val="00D2703D"/>
    <w:rsid w:val="00D30BB8"/>
    <w:rsid w:val="00D3501A"/>
    <w:rsid w:val="00D355C5"/>
    <w:rsid w:val="00D365E9"/>
    <w:rsid w:val="00D36B05"/>
    <w:rsid w:val="00D36D8B"/>
    <w:rsid w:val="00D36F51"/>
    <w:rsid w:val="00D3773B"/>
    <w:rsid w:val="00D37DD6"/>
    <w:rsid w:val="00D404C8"/>
    <w:rsid w:val="00D40970"/>
    <w:rsid w:val="00D41848"/>
    <w:rsid w:val="00D41EB5"/>
    <w:rsid w:val="00D4319A"/>
    <w:rsid w:val="00D43A89"/>
    <w:rsid w:val="00D447EE"/>
    <w:rsid w:val="00D44957"/>
    <w:rsid w:val="00D45987"/>
    <w:rsid w:val="00D459E7"/>
    <w:rsid w:val="00D45FA2"/>
    <w:rsid w:val="00D4653A"/>
    <w:rsid w:val="00D47E72"/>
    <w:rsid w:val="00D50CC5"/>
    <w:rsid w:val="00D5141A"/>
    <w:rsid w:val="00D515E5"/>
    <w:rsid w:val="00D520E3"/>
    <w:rsid w:val="00D52D52"/>
    <w:rsid w:val="00D53618"/>
    <w:rsid w:val="00D54833"/>
    <w:rsid w:val="00D55793"/>
    <w:rsid w:val="00D572C3"/>
    <w:rsid w:val="00D57CF7"/>
    <w:rsid w:val="00D57F40"/>
    <w:rsid w:val="00D611F0"/>
    <w:rsid w:val="00D618E7"/>
    <w:rsid w:val="00D61935"/>
    <w:rsid w:val="00D61944"/>
    <w:rsid w:val="00D61A0A"/>
    <w:rsid w:val="00D629DC"/>
    <w:rsid w:val="00D62CA5"/>
    <w:rsid w:val="00D646B1"/>
    <w:rsid w:val="00D64A91"/>
    <w:rsid w:val="00D66063"/>
    <w:rsid w:val="00D66953"/>
    <w:rsid w:val="00D70A6F"/>
    <w:rsid w:val="00D70B36"/>
    <w:rsid w:val="00D714B7"/>
    <w:rsid w:val="00D71E36"/>
    <w:rsid w:val="00D72558"/>
    <w:rsid w:val="00D72742"/>
    <w:rsid w:val="00D7295A"/>
    <w:rsid w:val="00D72F6D"/>
    <w:rsid w:val="00D735D1"/>
    <w:rsid w:val="00D754C6"/>
    <w:rsid w:val="00D754E3"/>
    <w:rsid w:val="00D76062"/>
    <w:rsid w:val="00D7713B"/>
    <w:rsid w:val="00D775AE"/>
    <w:rsid w:val="00D77D75"/>
    <w:rsid w:val="00D800CB"/>
    <w:rsid w:val="00D80B15"/>
    <w:rsid w:val="00D80D7B"/>
    <w:rsid w:val="00D81506"/>
    <w:rsid w:val="00D827CD"/>
    <w:rsid w:val="00D835B5"/>
    <w:rsid w:val="00D8387F"/>
    <w:rsid w:val="00D83ADB"/>
    <w:rsid w:val="00D840FB"/>
    <w:rsid w:val="00D85662"/>
    <w:rsid w:val="00D862A3"/>
    <w:rsid w:val="00D877A4"/>
    <w:rsid w:val="00D8786A"/>
    <w:rsid w:val="00D87DEC"/>
    <w:rsid w:val="00D90662"/>
    <w:rsid w:val="00D918FD"/>
    <w:rsid w:val="00D91E2D"/>
    <w:rsid w:val="00D92508"/>
    <w:rsid w:val="00D92CF7"/>
    <w:rsid w:val="00D93591"/>
    <w:rsid w:val="00D93A1D"/>
    <w:rsid w:val="00D943C4"/>
    <w:rsid w:val="00D94617"/>
    <w:rsid w:val="00D9495A"/>
    <w:rsid w:val="00D96177"/>
    <w:rsid w:val="00D9653D"/>
    <w:rsid w:val="00D97B91"/>
    <w:rsid w:val="00DA0344"/>
    <w:rsid w:val="00DA0B2E"/>
    <w:rsid w:val="00DA0BBD"/>
    <w:rsid w:val="00DA0D24"/>
    <w:rsid w:val="00DA1B15"/>
    <w:rsid w:val="00DA2929"/>
    <w:rsid w:val="00DA2D2C"/>
    <w:rsid w:val="00DA322D"/>
    <w:rsid w:val="00DA43FE"/>
    <w:rsid w:val="00DA5D6E"/>
    <w:rsid w:val="00DA61C0"/>
    <w:rsid w:val="00DA6380"/>
    <w:rsid w:val="00DA657E"/>
    <w:rsid w:val="00DA74DC"/>
    <w:rsid w:val="00DA78F5"/>
    <w:rsid w:val="00DB0584"/>
    <w:rsid w:val="00DB070B"/>
    <w:rsid w:val="00DB08E8"/>
    <w:rsid w:val="00DB25F6"/>
    <w:rsid w:val="00DB296C"/>
    <w:rsid w:val="00DB2D09"/>
    <w:rsid w:val="00DB2DCF"/>
    <w:rsid w:val="00DB30E2"/>
    <w:rsid w:val="00DB373C"/>
    <w:rsid w:val="00DB3B29"/>
    <w:rsid w:val="00DB3C07"/>
    <w:rsid w:val="00DB44A0"/>
    <w:rsid w:val="00DB4A9D"/>
    <w:rsid w:val="00DB5062"/>
    <w:rsid w:val="00DB5FC7"/>
    <w:rsid w:val="00DB5FDB"/>
    <w:rsid w:val="00DB613F"/>
    <w:rsid w:val="00DB7408"/>
    <w:rsid w:val="00DB7FEA"/>
    <w:rsid w:val="00DC21ED"/>
    <w:rsid w:val="00DC2657"/>
    <w:rsid w:val="00DC3DC5"/>
    <w:rsid w:val="00DC46D5"/>
    <w:rsid w:val="00DC53F5"/>
    <w:rsid w:val="00DC6BBA"/>
    <w:rsid w:val="00DC6CAF"/>
    <w:rsid w:val="00DC6D1A"/>
    <w:rsid w:val="00DC6D3A"/>
    <w:rsid w:val="00DC6DDC"/>
    <w:rsid w:val="00DC7E0B"/>
    <w:rsid w:val="00DD040E"/>
    <w:rsid w:val="00DD06FF"/>
    <w:rsid w:val="00DD1722"/>
    <w:rsid w:val="00DD17E8"/>
    <w:rsid w:val="00DD4452"/>
    <w:rsid w:val="00DD5452"/>
    <w:rsid w:val="00DD5C55"/>
    <w:rsid w:val="00DD6AD3"/>
    <w:rsid w:val="00DD72EC"/>
    <w:rsid w:val="00DD7873"/>
    <w:rsid w:val="00DD79DC"/>
    <w:rsid w:val="00DD7FA6"/>
    <w:rsid w:val="00DE00DD"/>
    <w:rsid w:val="00DE103C"/>
    <w:rsid w:val="00DE1579"/>
    <w:rsid w:val="00DE1950"/>
    <w:rsid w:val="00DE2208"/>
    <w:rsid w:val="00DE2E2C"/>
    <w:rsid w:val="00DE34A8"/>
    <w:rsid w:val="00DE38B2"/>
    <w:rsid w:val="00DE484C"/>
    <w:rsid w:val="00DE6244"/>
    <w:rsid w:val="00DE6A11"/>
    <w:rsid w:val="00DE6E09"/>
    <w:rsid w:val="00DE7023"/>
    <w:rsid w:val="00DE7A10"/>
    <w:rsid w:val="00DF183E"/>
    <w:rsid w:val="00DF266F"/>
    <w:rsid w:val="00DF3194"/>
    <w:rsid w:val="00DF32C9"/>
    <w:rsid w:val="00DF53CF"/>
    <w:rsid w:val="00DF54CD"/>
    <w:rsid w:val="00DF5F8A"/>
    <w:rsid w:val="00DF5FCB"/>
    <w:rsid w:val="00DF61CD"/>
    <w:rsid w:val="00DF6CD5"/>
    <w:rsid w:val="00DF73C4"/>
    <w:rsid w:val="00DF791B"/>
    <w:rsid w:val="00E001F9"/>
    <w:rsid w:val="00E005CF"/>
    <w:rsid w:val="00E00EBF"/>
    <w:rsid w:val="00E019DD"/>
    <w:rsid w:val="00E0267E"/>
    <w:rsid w:val="00E02810"/>
    <w:rsid w:val="00E02EBB"/>
    <w:rsid w:val="00E03A2B"/>
    <w:rsid w:val="00E042CE"/>
    <w:rsid w:val="00E0501E"/>
    <w:rsid w:val="00E067E2"/>
    <w:rsid w:val="00E07761"/>
    <w:rsid w:val="00E1015B"/>
    <w:rsid w:val="00E102BE"/>
    <w:rsid w:val="00E10B99"/>
    <w:rsid w:val="00E118BC"/>
    <w:rsid w:val="00E177C6"/>
    <w:rsid w:val="00E20265"/>
    <w:rsid w:val="00E20465"/>
    <w:rsid w:val="00E219D1"/>
    <w:rsid w:val="00E21CDC"/>
    <w:rsid w:val="00E21DD2"/>
    <w:rsid w:val="00E21FE7"/>
    <w:rsid w:val="00E221C5"/>
    <w:rsid w:val="00E22797"/>
    <w:rsid w:val="00E2449E"/>
    <w:rsid w:val="00E248C8"/>
    <w:rsid w:val="00E251F6"/>
    <w:rsid w:val="00E25219"/>
    <w:rsid w:val="00E25CC8"/>
    <w:rsid w:val="00E26A92"/>
    <w:rsid w:val="00E26AB3"/>
    <w:rsid w:val="00E275DF"/>
    <w:rsid w:val="00E30AD7"/>
    <w:rsid w:val="00E31264"/>
    <w:rsid w:val="00E31337"/>
    <w:rsid w:val="00E316CC"/>
    <w:rsid w:val="00E31A3C"/>
    <w:rsid w:val="00E32750"/>
    <w:rsid w:val="00E32B66"/>
    <w:rsid w:val="00E3322E"/>
    <w:rsid w:val="00E3449C"/>
    <w:rsid w:val="00E35EC4"/>
    <w:rsid w:val="00E36853"/>
    <w:rsid w:val="00E36D42"/>
    <w:rsid w:val="00E402F7"/>
    <w:rsid w:val="00E4059E"/>
    <w:rsid w:val="00E40BC5"/>
    <w:rsid w:val="00E40DBA"/>
    <w:rsid w:val="00E41718"/>
    <w:rsid w:val="00E41F70"/>
    <w:rsid w:val="00E4367B"/>
    <w:rsid w:val="00E44233"/>
    <w:rsid w:val="00E44A01"/>
    <w:rsid w:val="00E46E7B"/>
    <w:rsid w:val="00E47893"/>
    <w:rsid w:val="00E47E67"/>
    <w:rsid w:val="00E5103F"/>
    <w:rsid w:val="00E51433"/>
    <w:rsid w:val="00E51504"/>
    <w:rsid w:val="00E516D5"/>
    <w:rsid w:val="00E51783"/>
    <w:rsid w:val="00E51FDD"/>
    <w:rsid w:val="00E53354"/>
    <w:rsid w:val="00E53D1A"/>
    <w:rsid w:val="00E54790"/>
    <w:rsid w:val="00E54987"/>
    <w:rsid w:val="00E54C7F"/>
    <w:rsid w:val="00E557DC"/>
    <w:rsid w:val="00E55859"/>
    <w:rsid w:val="00E56DBE"/>
    <w:rsid w:val="00E571DD"/>
    <w:rsid w:val="00E577BB"/>
    <w:rsid w:val="00E60163"/>
    <w:rsid w:val="00E6040F"/>
    <w:rsid w:val="00E6095A"/>
    <w:rsid w:val="00E61C63"/>
    <w:rsid w:val="00E61EB8"/>
    <w:rsid w:val="00E624C5"/>
    <w:rsid w:val="00E633E7"/>
    <w:rsid w:val="00E634FE"/>
    <w:rsid w:val="00E63A4B"/>
    <w:rsid w:val="00E64161"/>
    <w:rsid w:val="00E64206"/>
    <w:rsid w:val="00E65E5C"/>
    <w:rsid w:val="00E660EC"/>
    <w:rsid w:val="00E6619A"/>
    <w:rsid w:val="00E666F5"/>
    <w:rsid w:val="00E70D6D"/>
    <w:rsid w:val="00E70EB8"/>
    <w:rsid w:val="00E7155C"/>
    <w:rsid w:val="00E73623"/>
    <w:rsid w:val="00E7468D"/>
    <w:rsid w:val="00E7542A"/>
    <w:rsid w:val="00E75468"/>
    <w:rsid w:val="00E7557C"/>
    <w:rsid w:val="00E76339"/>
    <w:rsid w:val="00E7648C"/>
    <w:rsid w:val="00E76716"/>
    <w:rsid w:val="00E77619"/>
    <w:rsid w:val="00E77A20"/>
    <w:rsid w:val="00E80333"/>
    <w:rsid w:val="00E80580"/>
    <w:rsid w:val="00E81053"/>
    <w:rsid w:val="00E81D68"/>
    <w:rsid w:val="00E8290A"/>
    <w:rsid w:val="00E837EC"/>
    <w:rsid w:val="00E83E06"/>
    <w:rsid w:val="00E83EE5"/>
    <w:rsid w:val="00E8458F"/>
    <w:rsid w:val="00E845A6"/>
    <w:rsid w:val="00E84794"/>
    <w:rsid w:val="00E8496C"/>
    <w:rsid w:val="00E85B17"/>
    <w:rsid w:val="00E871B6"/>
    <w:rsid w:val="00E8746F"/>
    <w:rsid w:val="00E87839"/>
    <w:rsid w:val="00E916C7"/>
    <w:rsid w:val="00E91B34"/>
    <w:rsid w:val="00E92BDE"/>
    <w:rsid w:val="00E92E4C"/>
    <w:rsid w:val="00E92E83"/>
    <w:rsid w:val="00E92F10"/>
    <w:rsid w:val="00E93686"/>
    <w:rsid w:val="00E93C86"/>
    <w:rsid w:val="00E947BB"/>
    <w:rsid w:val="00E94BE4"/>
    <w:rsid w:val="00E94EB0"/>
    <w:rsid w:val="00E96AF6"/>
    <w:rsid w:val="00E96CAB"/>
    <w:rsid w:val="00E97ECB"/>
    <w:rsid w:val="00EA0146"/>
    <w:rsid w:val="00EA0560"/>
    <w:rsid w:val="00EA183F"/>
    <w:rsid w:val="00EA22C7"/>
    <w:rsid w:val="00EA2681"/>
    <w:rsid w:val="00EA3BBD"/>
    <w:rsid w:val="00EA458E"/>
    <w:rsid w:val="00EA54F4"/>
    <w:rsid w:val="00EA54F7"/>
    <w:rsid w:val="00EA5C91"/>
    <w:rsid w:val="00EA629E"/>
    <w:rsid w:val="00EA62C6"/>
    <w:rsid w:val="00EA6547"/>
    <w:rsid w:val="00EA75C0"/>
    <w:rsid w:val="00EA7618"/>
    <w:rsid w:val="00EA7D03"/>
    <w:rsid w:val="00EA7E23"/>
    <w:rsid w:val="00EA7F38"/>
    <w:rsid w:val="00EB06E8"/>
    <w:rsid w:val="00EB0C2F"/>
    <w:rsid w:val="00EB2D4E"/>
    <w:rsid w:val="00EB33B4"/>
    <w:rsid w:val="00EB5709"/>
    <w:rsid w:val="00EB5BD7"/>
    <w:rsid w:val="00EB6229"/>
    <w:rsid w:val="00EB6368"/>
    <w:rsid w:val="00EB721C"/>
    <w:rsid w:val="00EB77D8"/>
    <w:rsid w:val="00EB77E2"/>
    <w:rsid w:val="00EB77E3"/>
    <w:rsid w:val="00EB7909"/>
    <w:rsid w:val="00EB7F1D"/>
    <w:rsid w:val="00EC0407"/>
    <w:rsid w:val="00EC0537"/>
    <w:rsid w:val="00EC0D5C"/>
    <w:rsid w:val="00EC14CC"/>
    <w:rsid w:val="00EC1F1B"/>
    <w:rsid w:val="00EC2347"/>
    <w:rsid w:val="00EC2CC5"/>
    <w:rsid w:val="00EC3622"/>
    <w:rsid w:val="00EC3625"/>
    <w:rsid w:val="00EC3879"/>
    <w:rsid w:val="00EC3AEC"/>
    <w:rsid w:val="00EC6A78"/>
    <w:rsid w:val="00EC7BCF"/>
    <w:rsid w:val="00ED0D3B"/>
    <w:rsid w:val="00ED1158"/>
    <w:rsid w:val="00ED22D5"/>
    <w:rsid w:val="00ED25BC"/>
    <w:rsid w:val="00ED26D3"/>
    <w:rsid w:val="00ED2A61"/>
    <w:rsid w:val="00ED2C24"/>
    <w:rsid w:val="00ED2ED1"/>
    <w:rsid w:val="00ED32EF"/>
    <w:rsid w:val="00ED54D5"/>
    <w:rsid w:val="00ED5669"/>
    <w:rsid w:val="00ED5C64"/>
    <w:rsid w:val="00ED5E8B"/>
    <w:rsid w:val="00ED68A6"/>
    <w:rsid w:val="00ED6A97"/>
    <w:rsid w:val="00ED6DDB"/>
    <w:rsid w:val="00ED7117"/>
    <w:rsid w:val="00ED73A7"/>
    <w:rsid w:val="00ED7639"/>
    <w:rsid w:val="00ED763A"/>
    <w:rsid w:val="00ED7E1A"/>
    <w:rsid w:val="00EE07D0"/>
    <w:rsid w:val="00EE0AF9"/>
    <w:rsid w:val="00EE1EEE"/>
    <w:rsid w:val="00EE36A4"/>
    <w:rsid w:val="00EE415E"/>
    <w:rsid w:val="00EE4A04"/>
    <w:rsid w:val="00EE51DB"/>
    <w:rsid w:val="00EE5439"/>
    <w:rsid w:val="00EE6D31"/>
    <w:rsid w:val="00EE7334"/>
    <w:rsid w:val="00EE7B8C"/>
    <w:rsid w:val="00EE7D7E"/>
    <w:rsid w:val="00EF0E81"/>
    <w:rsid w:val="00EF1009"/>
    <w:rsid w:val="00EF117B"/>
    <w:rsid w:val="00EF1A76"/>
    <w:rsid w:val="00EF1B81"/>
    <w:rsid w:val="00EF2F6E"/>
    <w:rsid w:val="00EF396D"/>
    <w:rsid w:val="00EF3DCE"/>
    <w:rsid w:val="00EF446E"/>
    <w:rsid w:val="00EF4C23"/>
    <w:rsid w:val="00EF549B"/>
    <w:rsid w:val="00EF7347"/>
    <w:rsid w:val="00F00F0C"/>
    <w:rsid w:val="00F01798"/>
    <w:rsid w:val="00F01E28"/>
    <w:rsid w:val="00F01E7D"/>
    <w:rsid w:val="00F02B38"/>
    <w:rsid w:val="00F03A58"/>
    <w:rsid w:val="00F0400D"/>
    <w:rsid w:val="00F05DF6"/>
    <w:rsid w:val="00F06906"/>
    <w:rsid w:val="00F06955"/>
    <w:rsid w:val="00F075CB"/>
    <w:rsid w:val="00F07F3E"/>
    <w:rsid w:val="00F102D6"/>
    <w:rsid w:val="00F1088C"/>
    <w:rsid w:val="00F10949"/>
    <w:rsid w:val="00F10B0F"/>
    <w:rsid w:val="00F11AEA"/>
    <w:rsid w:val="00F12FC4"/>
    <w:rsid w:val="00F141EF"/>
    <w:rsid w:val="00F1461B"/>
    <w:rsid w:val="00F14675"/>
    <w:rsid w:val="00F14D80"/>
    <w:rsid w:val="00F14FED"/>
    <w:rsid w:val="00F14FEF"/>
    <w:rsid w:val="00F15D23"/>
    <w:rsid w:val="00F1653E"/>
    <w:rsid w:val="00F17373"/>
    <w:rsid w:val="00F17506"/>
    <w:rsid w:val="00F22864"/>
    <w:rsid w:val="00F2298C"/>
    <w:rsid w:val="00F236A7"/>
    <w:rsid w:val="00F23E7E"/>
    <w:rsid w:val="00F244DA"/>
    <w:rsid w:val="00F24B0B"/>
    <w:rsid w:val="00F27513"/>
    <w:rsid w:val="00F277F4"/>
    <w:rsid w:val="00F301B4"/>
    <w:rsid w:val="00F30315"/>
    <w:rsid w:val="00F31265"/>
    <w:rsid w:val="00F312E7"/>
    <w:rsid w:val="00F31C6D"/>
    <w:rsid w:val="00F31D7B"/>
    <w:rsid w:val="00F327B0"/>
    <w:rsid w:val="00F33032"/>
    <w:rsid w:val="00F33153"/>
    <w:rsid w:val="00F33EF7"/>
    <w:rsid w:val="00F33F23"/>
    <w:rsid w:val="00F34F05"/>
    <w:rsid w:val="00F35FB9"/>
    <w:rsid w:val="00F37A2D"/>
    <w:rsid w:val="00F408F6"/>
    <w:rsid w:val="00F40B2F"/>
    <w:rsid w:val="00F41078"/>
    <w:rsid w:val="00F41DC7"/>
    <w:rsid w:val="00F427DD"/>
    <w:rsid w:val="00F42A32"/>
    <w:rsid w:val="00F42BA8"/>
    <w:rsid w:val="00F42BF6"/>
    <w:rsid w:val="00F434BD"/>
    <w:rsid w:val="00F441AD"/>
    <w:rsid w:val="00F44E36"/>
    <w:rsid w:val="00F4513F"/>
    <w:rsid w:val="00F45DAD"/>
    <w:rsid w:val="00F463FA"/>
    <w:rsid w:val="00F4642B"/>
    <w:rsid w:val="00F47500"/>
    <w:rsid w:val="00F4764B"/>
    <w:rsid w:val="00F47692"/>
    <w:rsid w:val="00F47C2C"/>
    <w:rsid w:val="00F50372"/>
    <w:rsid w:val="00F509DA"/>
    <w:rsid w:val="00F50C19"/>
    <w:rsid w:val="00F51A83"/>
    <w:rsid w:val="00F53296"/>
    <w:rsid w:val="00F538DB"/>
    <w:rsid w:val="00F54433"/>
    <w:rsid w:val="00F5445B"/>
    <w:rsid w:val="00F54A15"/>
    <w:rsid w:val="00F57355"/>
    <w:rsid w:val="00F5797F"/>
    <w:rsid w:val="00F57F4A"/>
    <w:rsid w:val="00F605CA"/>
    <w:rsid w:val="00F609CF"/>
    <w:rsid w:val="00F6172D"/>
    <w:rsid w:val="00F61B14"/>
    <w:rsid w:val="00F637B4"/>
    <w:rsid w:val="00F644A6"/>
    <w:rsid w:val="00F646B1"/>
    <w:rsid w:val="00F65ABA"/>
    <w:rsid w:val="00F65D9C"/>
    <w:rsid w:val="00F66522"/>
    <w:rsid w:val="00F67C28"/>
    <w:rsid w:val="00F67FA7"/>
    <w:rsid w:val="00F7042B"/>
    <w:rsid w:val="00F70602"/>
    <w:rsid w:val="00F70E84"/>
    <w:rsid w:val="00F71763"/>
    <w:rsid w:val="00F71894"/>
    <w:rsid w:val="00F72A30"/>
    <w:rsid w:val="00F72B8C"/>
    <w:rsid w:val="00F72C39"/>
    <w:rsid w:val="00F72C83"/>
    <w:rsid w:val="00F73077"/>
    <w:rsid w:val="00F737D4"/>
    <w:rsid w:val="00F737DE"/>
    <w:rsid w:val="00F75C3F"/>
    <w:rsid w:val="00F75F9C"/>
    <w:rsid w:val="00F761BB"/>
    <w:rsid w:val="00F764BD"/>
    <w:rsid w:val="00F76AA2"/>
    <w:rsid w:val="00F7716D"/>
    <w:rsid w:val="00F776F0"/>
    <w:rsid w:val="00F77729"/>
    <w:rsid w:val="00F779B6"/>
    <w:rsid w:val="00F804DB"/>
    <w:rsid w:val="00F8122C"/>
    <w:rsid w:val="00F81F44"/>
    <w:rsid w:val="00F81F5B"/>
    <w:rsid w:val="00F82060"/>
    <w:rsid w:val="00F820B8"/>
    <w:rsid w:val="00F826E2"/>
    <w:rsid w:val="00F8272C"/>
    <w:rsid w:val="00F82CE7"/>
    <w:rsid w:val="00F8373E"/>
    <w:rsid w:val="00F84F7A"/>
    <w:rsid w:val="00F8523A"/>
    <w:rsid w:val="00F85DC6"/>
    <w:rsid w:val="00F87D8F"/>
    <w:rsid w:val="00F87E48"/>
    <w:rsid w:val="00F905B7"/>
    <w:rsid w:val="00F923B6"/>
    <w:rsid w:val="00F92568"/>
    <w:rsid w:val="00F93274"/>
    <w:rsid w:val="00F93490"/>
    <w:rsid w:val="00F9368D"/>
    <w:rsid w:val="00F93C2D"/>
    <w:rsid w:val="00F94723"/>
    <w:rsid w:val="00F94D09"/>
    <w:rsid w:val="00F97B37"/>
    <w:rsid w:val="00FA009F"/>
    <w:rsid w:val="00FA0124"/>
    <w:rsid w:val="00FA09B5"/>
    <w:rsid w:val="00FA0AC0"/>
    <w:rsid w:val="00FA2115"/>
    <w:rsid w:val="00FA2667"/>
    <w:rsid w:val="00FA2ED8"/>
    <w:rsid w:val="00FA410F"/>
    <w:rsid w:val="00FA4CF9"/>
    <w:rsid w:val="00FA539A"/>
    <w:rsid w:val="00FA61BC"/>
    <w:rsid w:val="00FA6384"/>
    <w:rsid w:val="00FA64E3"/>
    <w:rsid w:val="00FA69B3"/>
    <w:rsid w:val="00FA6AAD"/>
    <w:rsid w:val="00FA6EB5"/>
    <w:rsid w:val="00FA7A11"/>
    <w:rsid w:val="00FB037C"/>
    <w:rsid w:val="00FB0F47"/>
    <w:rsid w:val="00FB1269"/>
    <w:rsid w:val="00FB1BA3"/>
    <w:rsid w:val="00FB229B"/>
    <w:rsid w:val="00FB24E3"/>
    <w:rsid w:val="00FB4C55"/>
    <w:rsid w:val="00FB4DBE"/>
    <w:rsid w:val="00FB5A8E"/>
    <w:rsid w:val="00FB6B9F"/>
    <w:rsid w:val="00FB6DC6"/>
    <w:rsid w:val="00FB6F34"/>
    <w:rsid w:val="00FB740B"/>
    <w:rsid w:val="00FB7DF5"/>
    <w:rsid w:val="00FC02E2"/>
    <w:rsid w:val="00FC0802"/>
    <w:rsid w:val="00FC0CF1"/>
    <w:rsid w:val="00FC19AA"/>
    <w:rsid w:val="00FC24D7"/>
    <w:rsid w:val="00FC49E7"/>
    <w:rsid w:val="00FC55D8"/>
    <w:rsid w:val="00FC72D9"/>
    <w:rsid w:val="00FD0BEB"/>
    <w:rsid w:val="00FD1390"/>
    <w:rsid w:val="00FD14D9"/>
    <w:rsid w:val="00FD186B"/>
    <w:rsid w:val="00FD2674"/>
    <w:rsid w:val="00FD2BD4"/>
    <w:rsid w:val="00FD2DCA"/>
    <w:rsid w:val="00FD453E"/>
    <w:rsid w:val="00FD4C3E"/>
    <w:rsid w:val="00FD547F"/>
    <w:rsid w:val="00FD79A6"/>
    <w:rsid w:val="00FD7A83"/>
    <w:rsid w:val="00FE01BF"/>
    <w:rsid w:val="00FE15B9"/>
    <w:rsid w:val="00FE1BC1"/>
    <w:rsid w:val="00FE1FF2"/>
    <w:rsid w:val="00FE2FCA"/>
    <w:rsid w:val="00FE3F0E"/>
    <w:rsid w:val="00FE47EC"/>
    <w:rsid w:val="00FE48C3"/>
    <w:rsid w:val="00FE5A12"/>
    <w:rsid w:val="00FE6320"/>
    <w:rsid w:val="00FE66FF"/>
    <w:rsid w:val="00FE7B5E"/>
    <w:rsid w:val="00FE7FC8"/>
    <w:rsid w:val="00FE7FF3"/>
    <w:rsid w:val="00FF0316"/>
    <w:rsid w:val="00FF056B"/>
    <w:rsid w:val="00FF0D96"/>
    <w:rsid w:val="00FF0E02"/>
    <w:rsid w:val="00FF16FF"/>
    <w:rsid w:val="00FF192C"/>
    <w:rsid w:val="00FF3049"/>
    <w:rsid w:val="00FF4B89"/>
    <w:rsid w:val="00FF6D6F"/>
    <w:rsid w:val="00FF7D6D"/>
    <w:rsid w:val="00FF7E09"/>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qFormat="1"/>
    <w:lsdException w:name="Subtitle" w:semiHidden="0" w:unhideWhenUsed="0" w:qFormat="1"/>
    <w:lsdException w:name="Body Text Indent 2" w:uiPriority="0"/>
    <w:lsdException w:name="Strong" w:semiHidden="0" w:uiPriority="22" w:unhideWhenUsed="0" w:qFormat="1"/>
    <w:lsdException w:name="Emphasis" w:semiHidden="0" w:uiPriority="20" w:unhideWhenUsed="0" w:qFormat="1"/>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E05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C82DB7"/>
    <w:pPr>
      <w:spacing w:before="100" w:beforeAutospacing="1" w:after="100" w:afterAutospacing="1" w:line="240" w:lineRule="auto"/>
      <w:outlineLvl w:val="1"/>
    </w:pPr>
    <w:rPr>
      <w:rFonts w:ascii="Times New Roman" w:eastAsia="Times New Roman" w:hAnsi="Times New Roman" w:cs="Times New Roman"/>
      <w:b/>
      <w:bCs/>
      <w:sz w:val="36"/>
      <w:szCs w:val="36"/>
      <w:lang w:eastAsia="id-ID"/>
    </w:rPr>
  </w:style>
  <w:style w:type="paragraph" w:styleId="Heading3">
    <w:name w:val="heading 3"/>
    <w:basedOn w:val="Normal"/>
    <w:next w:val="Normal"/>
    <w:link w:val="Heading3Char"/>
    <w:qFormat/>
    <w:rsid w:val="00B83C9D"/>
    <w:pPr>
      <w:keepNext/>
      <w:numPr>
        <w:numId w:val="25"/>
      </w:numPr>
      <w:spacing w:after="0" w:line="360" w:lineRule="auto"/>
      <w:ind w:left="360"/>
      <w:jc w:val="both"/>
      <w:outlineLvl w:val="2"/>
    </w:pPr>
    <w:rPr>
      <w:rFonts w:ascii="Times New Roman" w:eastAsia="Times New Roman" w:hAnsi="Times New Roman" w:cs="Times New Roman"/>
      <w:b/>
      <w:bCs/>
      <w:sz w:val="24"/>
      <w:szCs w:val="24"/>
      <w:lang w:val="en-US"/>
    </w:rPr>
  </w:style>
  <w:style w:type="paragraph" w:styleId="Heading6">
    <w:name w:val="heading 6"/>
    <w:basedOn w:val="Normal"/>
    <w:next w:val="Normal"/>
    <w:link w:val="Heading6Char"/>
    <w:uiPriority w:val="99"/>
    <w:qFormat/>
    <w:rsid w:val="00B83C9D"/>
    <w:pPr>
      <w:keepNext/>
      <w:keepLines/>
      <w:spacing w:before="200" w:after="0"/>
      <w:outlineLvl w:val="5"/>
    </w:pPr>
    <w:rPr>
      <w:rFonts w:ascii="Cambria" w:eastAsia="Times New Roman" w:hAnsi="Cambria" w:cs="Times New Roman"/>
      <w:i/>
      <w:iCs/>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Medium Grid 1 - Accent 21,Body of text+1,Body of text+2,Body of text+3,List Paragraph11,Colorful List - Accent 11"/>
    <w:basedOn w:val="Normal"/>
    <w:link w:val="ListParagraphChar"/>
    <w:uiPriority w:val="34"/>
    <w:qFormat/>
    <w:rsid w:val="003816F8"/>
    <w:pPr>
      <w:ind w:left="720"/>
      <w:contextualSpacing/>
    </w:pPr>
  </w:style>
  <w:style w:type="paragraph" w:styleId="FootnoteText">
    <w:name w:val="footnote text"/>
    <w:basedOn w:val="Normal"/>
    <w:link w:val="FootnoteTextChar"/>
    <w:uiPriority w:val="99"/>
    <w:unhideWhenUsed/>
    <w:rsid w:val="0052296F"/>
    <w:pPr>
      <w:spacing w:after="0" w:line="240" w:lineRule="auto"/>
    </w:pPr>
    <w:rPr>
      <w:sz w:val="20"/>
      <w:szCs w:val="20"/>
    </w:rPr>
  </w:style>
  <w:style w:type="character" w:customStyle="1" w:styleId="FootnoteTextChar">
    <w:name w:val="Footnote Text Char"/>
    <w:basedOn w:val="DefaultParagraphFont"/>
    <w:link w:val="FootnoteText"/>
    <w:uiPriority w:val="99"/>
    <w:rsid w:val="0052296F"/>
    <w:rPr>
      <w:sz w:val="20"/>
      <w:szCs w:val="20"/>
    </w:rPr>
  </w:style>
  <w:style w:type="character" w:styleId="FootnoteReference">
    <w:name w:val="footnote reference"/>
    <w:basedOn w:val="DefaultParagraphFont"/>
    <w:uiPriority w:val="99"/>
    <w:unhideWhenUsed/>
    <w:rsid w:val="0052296F"/>
    <w:rPr>
      <w:vertAlign w:val="superscript"/>
    </w:rPr>
  </w:style>
  <w:style w:type="paragraph" w:styleId="Header">
    <w:name w:val="header"/>
    <w:basedOn w:val="Normal"/>
    <w:link w:val="HeaderChar"/>
    <w:uiPriority w:val="99"/>
    <w:unhideWhenUsed/>
    <w:rsid w:val="00C72B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2B60"/>
  </w:style>
  <w:style w:type="paragraph" w:styleId="Footer">
    <w:name w:val="footer"/>
    <w:basedOn w:val="Normal"/>
    <w:link w:val="FooterChar"/>
    <w:unhideWhenUsed/>
    <w:rsid w:val="00C72B60"/>
    <w:pPr>
      <w:tabs>
        <w:tab w:val="center" w:pos="4513"/>
        <w:tab w:val="right" w:pos="9026"/>
      </w:tabs>
      <w:spacing w:after="0" w:line="240" w:lineRule="auto"/>
    </w:pPr>
  </w:style>
  <w:style w:type="character" w:customStyle="1" w:styleId="FooterChar">
    <w:name w:val="Footer Char"/>
    <w:basedOn w:val="DefaultParagraphFont"/>
    <w:link w:val="Footer"/>
    <w:rsid w:val="00C72B60"/>
  </w:style>
  <w:style w:type="paragraph" w:styleId="BalloonText">
    <w:name w:val="Balloon Text"/>
    <w:basedOn w:val="Normal"/>
    <w:link w:val="BalloonTextChar"/>
    <w:semiHidden/>
    <w:unhideWhenUsed/>
    <w:rsid w:val="003422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3422C7"/>
    <w:rPr>
      <w:rFonts w:ascii="Tahoma" w:hAnsi="Tahoma" w:cs="Tahoma"/>
      <w:sz w:val="16"/>
      <w:szCs w:val="16"/>
    </w:rPr>
  </w:style>
  <w:style w:type="table" w:styleId="TableGrid">
    <w:name w:val="Table Grid"/>
    <w:basedOn w:val="TableNormal"/>
    <w:rsid w:val="00862A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653395"/>
    <w:pPr>
      <w:spacing w:after="0" w:line="240" w:lineRule="auto"/>
    </w:pPr>
  </w:style>
  <w:style w:type="paragraph" w:styleId="Subtitle">
    <w:name w:val="Subtitle"/>
    <w:basedOn w:val="Normal"/>
    <w:next w:val="Normal"/>
    <w:link w:val="SubtitleChar"/>
    <w:uiPriority w:val="99"/>
    <w:qFormat/>
    <w:rsid w:val="003E059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99"/>
    <w:rsid w:val="003E0594"/>
    <w:rPr>
      <w:rFonts w:asciiTheme="majorHAnsi" w:eastAsiaTheme="majorEastAsia" w:hAnsiTheme="majorHAnsi" w:cstheme="majorBidi"/>
      <w:i/>
      <w:iCs/>
      <w:color w:val="4F81BD" w:themeColor="accent1"/>
      <w:spacing w:val="15"/>
      <w:sz w:val="24"/>
      <w:szCs w:val="24"/>
    </w:rPr>
  </w:style>
  <w:style w:type="character" w:customStyle="1" w:styleId="Heading1Char">
    <w:name w:val="Heading 1 Char"/>
    <w:basedOn w:val="DefaultParagraphFont"/>
    <w:link w:val="Heading1"/>
    <w:uiPriority w:val="9"/>
    <w:rsid w:val="003E0594"/>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042615"/>
    <w:rPr>
      <w:color w:val="0000FF"/>
      <w:u w:val="single"/>
    </w:rPr>
  </w:style>
  <w:style w:type="paragraph" w:styleId="NormalWeb">
    <w:name w:val="Normal (Web)"/>
    <w:basedOn w:val="Normal"/>
    <w:uiPriority w:val="99"/>
    <w:unhideWhenUsed/>
    <w:rsid w:val="00CE3690"/>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HTMLPreformatted">
    <w:name w:val="HTML Preformatted"/>
    <w:basedOn w:val="Normal"/>
    <w:link w:val="HTMLPreformattedChar"/>
    <w:uiPriority w:val="99"/>
    <w:semiHidden/>
    <w:unhideWhenUsed/>
    <w:rsid w:val="001667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166728"/>
    <w:rPr>
      <w:rFonts w:ascii="Courier New" w:eastAsia="Times New Roman" w:hAnsi="Courier New" w:cs="Courier New"/>
      <w:sz w:val="20"/>
      <w:szCs w:val="20"/>
      <w:lang w:eastAsia="id-ID"/>
    </w:rPr>
  </w:style>
  <w:style w:type="character" w:customStyle="1" w:styleId="apple-style-span">
    <w:name w:val="apple-style-span"/>
    <w:basedOn w:val="DefaultParagraphFont"/>
    <w:rsid w:val="00981EC5"/>
  </w:style>
  <w:style w:type="character" w:customStyle="1" w:styleId="apple-converted-space">
    <w:name w:val="apple-converted-space"/>
    <w:basedOn w:val="DefaultParagraphFont"/>
    <w:rsid w:val="00981EC5"/>
  </w:style>
  <w:style w:type="character" w:customStyle="1" w:styleId="t3">
    <w:name w:val="t3"/>
    <w:basedOn w:val="DefaultParagraphFont"/>
    <w:rsid w:val="00981EC5"/>
  </w:style>
  <w:style w:type="character" w:styleId="Strong">
    <w:name w:val="Strong"/>
    <w:basedOn w:val="DefaultParagraphFont"/>
    <w:uiPriority w:val="22"/>
    <w:qFormat/>
    <w:rsid w:val="00951284"/>
    <w:rPr>
      <w:b/>
      <w:bCs/>
    </w:rPr>
  </w:style>
  <w:style w:type="paragraph" w:styleId="BodyText">
    <w:name w:val="Body Text"/>
    <w:basedOn w:val="Normal"/>
    <w:link w:val="BodyTextChar"/>
    <w:uiPriority w:val="99"/>
    <w:qFormat/>
    <w:rsid w:val="00EB5709"/>
    <w:pPr>
      <w:widowControl w:val="0"/>
      <w:autoSpaceDE w:val="0"/>
      <w:autoSpaceDN w:val="0"/>
      <w:spacing w:after="0" w:line="240" w:lineRule="auto"/>
    </w:pPr>
    <w:rPr>
      <w:rFonts w:ascii="TeXGyrePagella" w:eastAsia="TeXGyrePagella" w:hAnsi="TeXGyrePagella" w:cs="TeXGyrePagella"/>
      <w:sz w:val="24"/>
      <w:szCs w:val="24"/>
      <w:lang w:val="en-US"/>
    </w:rPr>
  </w:style>
  <w:style w:type="character" w:customStyle="1" w:styleId="BodyTextChar">
    <w:name w:val="Body Text Char"/>
    <w:basedOn w:val="DefaultParagraphFont"/>
    <w:link w:val="BodyText"/>
    <w:uiPriority w:val="99"/>
    <w:rsid w:val="00EB5709"/>
    <w:rPr>
      <w:rFonts w:ascii="TeXGyrePagella" w:eastAsia="TeXGyrePagella" w:hAnsi="TeXGyrePagella" w:cs="TeXGyrePagella"/>
      <w:sz w:val="24"/>
      <w:szCs w:val="24"/>
      <w:lang w:val="en-US"/>
    </w:rPr>
  </w:style>
  <w:style w:type="character" w:customStyle="1" w:styleId="Heading2Char">
    <w:name w:val="Heading 2 Char"/>
    <w:basedOn w:val="DefaultParagraphFont"/>
    <w:link w:val="Heading2"/>
    <w:uiPriority w:val="9"/>
    <w:rsid w:val="00C82DB7"/>
    <w:rPr>
      <w:rFonts w:ascii="Times New Roman" w:eastAsia="Times New Roman" w:hAnsi="Times New Roman" w:cs="Times New Roman"/>
      <w:b/>
      <w:bCs/>
      <w:sz w:val="36"/>
      <w:szCs w:val="36"/>
      <w:lang w:eastAsia="id-ID"/>
    </w:rPr>
  </w:style>
  <w:style w:type="paragraph" w:customStyle="1" w:styleId="quranayahlist-itemarabic-text">
    <w:name w:val="quran__ayah__list-item__arabic-text"/>
    <w:basedOn w:val="Normal"/>
    <w:rsid w:val="00C82DB7"/>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arabic">
    <w:name w:val="arabic"/>
    <w:basedOn w:val="Normal"/>
    <w:rsid w:val="00C82DB7"/>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terjemahan">
    <w:name w:val="terjemahan"/>
    <w:basedOn w:val="Normal"/>
    <w:rsid w:val="00C82DB7"/>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Heading3Char">
    <w:name w:val="Heading 3 Char"/>
    <w:basedOn w:val="DefaultParagraphFont"/>
    <w:link w:val="Heading3"/>
    <w:rsid w:val="00B83C9D"/>
    <w:rPr>
      <w:rFonts w:ascii="Times New Roman" w:eastAsia="Times New Roman" w:hAnsi="Times New Roman" w:cs="Times New Roman"/>
      <w:b/>
      <w:bCs/>
      <w:sz w:val="24"/>
      <w:szCs w:val="24"/>
      <w:lang w:val="en-US"/>
    </w:rPr>
  </w:style>
  <w:style w:type="character" w:customStyle="1" w:styleId="Heading6Char">
    <w:name w:val="Heading 6 Char"/>
    <w:basedOn w:val="DefaultParagraphFont"/>
    <w:link w:val="Heading6"/>
    <w:uiPriority w:val="99"/>
    <w:rsid w:val="00B83C9D"/>
    <w:rPr>
      <w:rFonts w:ascii="Cambria" w:eastAsia="Times New Roman" w:hAnsi="Cambria" w:cs="Times New Roman"/>
      <w:i/>
      <w:iCs/>
      <w:color w:val="243F60"/>
    </w:rPr>
  </w:style>
  <w:style w:type="paragraph" w:styleId="BodyText2">
    <w:name w:val="Body Text 2"/>
    <w:aliases w:val="Char3"/>
    <w:basedOn w:val="Normal"/>
    <w:link w:val="BodyText2Char"/>
    <w:uiPriority w:val="99"/>
    <w:rsid w:val="00B83C9D"/>
    <w:pPr>
      <w:spacing w:after="0" w:line="360" w:lineRule="auto"/>
      <w:jc w:val="both"/>
    </w:pPr>
    <w:rPr>
      <w:rFonts w:ascii="Times New Roman" w:eastAsia="Times New Roman" w:hAnsi="Times New Roman" w:cs="Times New Roman"/>
      <w:bCs/>
      <w:sz w:val="24"/>
      <w:szCs w:val="24"/>
      <w:lang w:val="sv-SE" w:eastAsia="id-ID"/>
    </w:rPr>
  </w:style>
  <w:style w:type="character" w:customStyle="1" w:styleId="BodyText2Char">
    <w:name w:val="Body Text 2 Char"/>
    <w:aliases w:val="Char3 Char"/>
    <w:basedOn w:val="DefaultParagraphFont"/>
    <w:link w:val="BodyText2"/>
    <w:uiPriority w:val="99"/>
    <w:rsid w:val="00B83C9D"/>
    <w:rPr>
      <w:rFonts w:ascii="Times New Roman" w:eastAsia="Times New Roman" w:hAnsi="Times New Roman" w:cs="Times New Roman"/>
      <w:bCs/>
      <w:sz w:val="24"/>
      <w:szCs w:val="24"/>
      <w:lang w:val="sv-SE" w:eastAsia="id-ID"/>
    </w:rPr>
  </w:style>
  <w:style w:type="paragraph" w:styleId="BodyTextIndent2">
    <w:name w:val="Body Text Indent 2"/>
    <w:basedOn w:val="Normal"/>
    <w:link w:val="BodyTextIndent2Char"/>
    <w:rsid w:val="00B83C9D"/>
    <w:pPr>
      <w:autoSpaceDE w:val="0"/>
      <w:autoSpaceDN w:val="0"/>
      <w:spacing w:after="120" w:line="480" w:lineRule="auto"/>
      <w:ind w:left="360"/>
    </w:pPr>
    <w:rPr>
      <w:rFonts w:ascii="Times New Roman" w:eastAsia="Times New Roman" w:hAnsi="Times New Roman" w:cs="Times New Roman"/>
      <w:sz w:val="20"/>
      <w:szCs w:val="20"/>
      <w:lang w:val="en-US" w:eastAsia="id-ID"/>
    </w:rPr>
  </w:style>
  <w:style w:type="character" w:customStyle="1" w:styleId="BodyTextIndent2Char">
    <w:name w:val="Body Text Indent 2 Char"/>
    <w:basedOn w:val="DefaultParagraphFont"/>
    <w:link w:val="BodyTextIndent2"/>
    <w:rsid w:val="00B83C9D"/>
    <w:rPr>
      <w:rFonts w:ascii="Times New Roman" w:eastAsia="Times New Roman" w:hAnsi="Times New Roman" w:cs="Times New Roman"/>
      <w:sz w:val="20"/>
      <w:szCs w:val="20"/>
      <w:lang w:val="en-US" w:eastAsia="id-ID"/>
    </w:rPr>
  </w:style>
  <w:style w:type="paragraph" w:styleId="BodyTextIndent">
    <w:name w:val="Body Text Indent"/>
    <w:basedOn w:val="Normal"/>
    <w:link w:val="BodyTextIndentChar"/>
    <w:uiPriority w:val="99"/>
    <w:rsid w:val="00B83C9D"/>
    <w:pPr>
      <w:spacing w:after="120" w:line="240" w:lineRule="auto"/>
      <w:ind w:left="360"/>
    </w:pPr>
    <w:rPr>
      <w:rFonts w:ascii="Times New Roman" w:eastAsia="Times New Roman" w:hAnsi="Times New Roman" w:cs="Times New Roman"/>
      <w:sz w:val="24"/>
      <w:szCs w:val="24"/>
      <w:lang w:val="en-US" w:eastAsia="id-ID"/>
    </w:rPr>
  </w:style>
  <w:style w:type="character" w:customStyle="1" w:styleId="BodyTextIndentChar">
    <w:name w:val="Body Text Indent Char"/>
    <w:basedOn w:val="DefaultParagraphFont"/>
    <w:link w:val="BodyTextIndent"/>
    <w:uiPriority w:val="99"/>
    <w:rsid w:val="00B83C9D"/>
    <w:rPr>
      <w:rFonts w:ascii="Times New Roman" w:eastAsia="Times New Roman" w:hAnsi="Times New Roman" w:cs="Times New Roman"/>
      <w:sz w:val="24"/>
      <w:szCs w:val="24"/>
      <w:lang w:val="en-US" w:eastAsia="id-ID"/>
    </w:rPr>
  </w:style>
  <w:style w:type="character" w:styleId="PageNumber">
    <w:name w:val="page number"/>
    <w:basedOn w:val="DefaultParagraphFont"/>
    <w:rsid w:val="00B83C9D"/>
  </w:style>
  <w:style w:type="paragraph" w:customStyle="1" w:styleId="listparagraphcxspmiddle">
    <w:name w:val="listparagraphcxspmiddle"/>
    <w:basedOn w:val="Normal"/>
    <w:uiPriority w:val="99"/>
    <w:rsid w:val="00B83C9D"/>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odyText3">
    <w:name w:val="Body Text 3"/>
    <w:basedOn w:val="Normal"/>
    <w:link w:val="BodyText3Char"/>
    <w:uiPriority w:val="99"/>
    <w:rsid w:val="00B83C9D"/>
    <w:pPr>
      <w:spacing w:before="120" w:after="120" w:line="240" w:lineRule="auto"/>
    </w:pPr>
    <w:rPr>
      <w:rFonts w:ascii="Times New Roman" w:eastAsia="Times New Roman" w:hAnsi="Times New Roman" w:cs="Times New Roman"/>
      <w:b/>
      <w:bCs/>
      <w:lang w:val="fi-FI"/>
    </w:rPr>
  </w:style>
  <w:style w:type="character" w:customStyle="1" w:styleId="BodyText3Char">
    <w:name w:val="Body Text 3 Char"/>
    <w:basedOn w:val="DefaultParagraphFont"/>
    <w:link w:val="BodyText3"/>
    <w:uiPriority w:val="99"/>
    <w:rsid w:val="00B83C9D"/>
    <w:rPr>
      <w:rFonts w:ascii="Times New Roman" w:eastAsia="Times New Roman" w:hAnsi="Times New Roman" w:cs="Times New Roman"/>
      <w:b/>
      <w:bCs/>
      <w:lang w:val="fi-FI"/>
    </w:rPr>
  </w:style>
  <w:style w:type="paragraph" w:customStyle="1" w:styleId="listparagraphcxsplast">
    <w:name w:val="listparagraphcxsplast"/>
    <w:basedOn w:val="Normal"/>
    <w:uiPriority w:val="99"/>
    <w:rsid w:val="00B83C9D"/>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BodyTextChar1">
    <w:name w:val="Body Text Char1"/>
    <w:uiPriority w:val="99"/>
    <w:locked/>
    <w:rsid w:val="00B83C9D"/>
    <w:rPr>
      <w:rFonts w:ascii="MS Mincho" w:eastAsia="MS Mincho" w:cs="MS Mincho"/>
      <w:sz w:val="24"/>
      <w:szCs w:val="24"/>
      <w:lang w:val="en-US" w:eastAsia="en-US"/>
    </w:rPr>
  </w:style>
  <w:style w:type="paragraph" w:customStyle="1" w:styleId="Default">
    <w:name w:val="Default"/>
    <w:uiPriority w:val="99"/>
    <w:rsid w:val="00B83C9D"/>
    <w:pPr>
      <w:widowControl w:val="0"/>
      <w:autoSpaceDE w:val="0"/>
      <w:autoSpaceDN w:val="0"/>
      <w:adjustRightInd w:val="0"/>
      <w:spacing w:after="0" w:line="240" w:lineRule="auto"/>
    </w:pPr>
    <w:rPr>
      <w:rFonts w:ascii="Calibri" w:eastAsia="Times New Roman" w:hAnsi="Calibri" w:cs="Calibri"/>
      <w:color w:val="000000"/>
      <w:sz w:val="24"/>
      <w:szCs w:val="24"/>
      <w:lang w:val="en-US"/>
    </w:rPr>
  </w:style>
  <w:style w:type="paragraph" w:customStyle="1" w:styleId="ww">
    <w:name w:val="ww"/>
    <w:basedOn w:val="Normal"/>
    <w:uiPriority w:val="99"/>
    <w:rsid w:val="00B83C9D"/>
    <w:pPr>
      <w:spacing w:after="0" w:line="240" w:lineRule="auto"/>
      <w:ind w:left="491" w:right="72" w:hanging="491"/>
    </w:pPr>
    <w:rPr>
      <w:rFonts w:ascii="Arial Narrow" w:eastAsia="MS Mincho" w:hAnsi="Arial Narrow" w:cs="Arial Narrow"/>
      <w:noProof/>
      <w:lang w:eastAsia="ja-JP"/>
    </w:rPr>
  </w:style>
  <w:style w:type="character" w:customStyle="1" w:styleId="longtext1">
    <w:name w:val="long_text1"/>
    <w:rsid w:val="00B83C9D"/>
    <w:rPr>
      <w:rFonts w:cs="Times New Roman"/>
      <w:sz w:val="20"/>
      <w:szCs w:val="20"/>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
    <w:link w:val="ListParagraph"/>
    <w:uiPriority w:val="34"/>
    <w:locked/>
    <w:rsid w:val="00C92CD7"/>
  </w:style>
  <w:style w:type="character" w:styleId="Emphasis">
    <w:name w:val="Emphasis"/>
    <w:basedOn w:val="DefaultParagraphFont"/>
    <w:uiPriority w:val="20"/>
    <w:qFormat/>
    <w:rsid w:val="005D37B3"/>
    <w:rPr>
      <w:rFonts w:cs="Times New Roman"/>
      <w:i/>
      <w:iCs/>
    </w:rPr>
  </w:style>
  <w:style w:type="character" w:customStyle="1" w:styleId="y2iqfc">
    <w:name w:val="y2iqfc"/>
    <w:basedOn w:val="DefaultParagraphFont"/>
    <w:rsid w:val="00A67443"/>
  </w:style>
  <w:style w:type="paragraph" w:styleId="z-TopofForm">
    <w:name w:val="HTML Top of Form"/>
    <w:basedOn w:val="Normal"/>
    <w:next w:val="Normal"/>
    <w:link w:val="z-TopofFormChar"/>
    <w:hidden/>
    <w:uiPriority w:val="99"/>
    <w:semiHidden/>
    <w:unhideWhenUsed/>
    <w:rsid w:val="00875204"/>
    <w:pPr>
      <w:pBdr>
        <w:bottom w:val="single" w:sz="6" w:space="1" w:color="auto"/>
      </w:pBdr>
      <w:spacing w:after="0" w:line="240" w:lineRule="auto"/>
      <w:jc w:val="center"/>
    </w:pPr>
    <w:rPr>
      <w:rFonts w:ascii="Arial" w:eastAsia="Times New Roman" w:hAnsi="Arial" w:cs="Arial"/>
      <w:vanish/>
      <w:sz w:val="16"/>
      <w:szCs w:val="16"/>
      <w:lang w:val="en-US"/>
    </w:rPr>
  </w:style>
  <w:style w:type="character" w:customStyle="1" w:styleId="z-TopofFormChar">
    <w:name w:val="z-Top of Form Char"/>
    <w:basedOn w:val="DefaultParagraphFont"/>
    <w:link w:val="z-TopofForm"/>
    <w:uiPriority w:val="99"/>
    <w:semiHidden/>
    <w:rsid w:val="00875204"/>
    <w:rPr>
      <w:rFonts w:ascii="Arial" w:eastAsia="Times New Roman" w:hAnsi="Arial" w:cs="Arial"/>
      <w:vanish/>
      <w:sz w:val="16"/>
      <w:szCs w:val="16"/>
      <w:lang w:val="en-US"/>
    </w:rPr>
  </w:style>
  <w:style w:type="paragraph" w:styleId="z-BottomofForm">
    <w:name w:val="HTML Bottom of Form"/>
    <w:basedOn w:val="Normal"/>
    <w:next w:val="Normal"/>
    <w:link w:val="z-BottomofFormChar"/>
    <w:hidden/>
    <w:uiPriority w:val="99"/>
    <w:semiHidden/>
    <w:unhideWhenUsed/>
    <w:rsid w:val="00875204"/>
    <w:pPr>
      <w:pBdr>
        <w:top w:val="single" w:sz="6" w:space="1" w:color="auto"/>
      </w:pBdr>
      <w:spacing w:after="0" w:line="240" w:lineRule="auto"/>
      <w:jc w:val="center"/>
    </w:pPr>
    <w:rPr>
      <w:rFonts w:ascii="Arial" w:eastAsia="Times New Roman" w:hAnsi="Arial" w:cs="Arial"/>
      <w:vanish/>
      <w:sz w:val="16"/>
      <w:szCs w:val="16"/>
      <w:lang w:val="en-US"/>
    </w:rPr>
  </w:style>
  <w:style w:type="character" w:customStyle="1" w:styleId="z-BottomofFormChar">
    <w:name w:val="z-Bottom of Form Char"/>
    <w:basedOn w:val="DefaultParagraphFont"/>
    <w:link w:val="z-BottomofForm"/>
    <w:uiPriority w:val="99"/>
    <w:semiHidden/>
    <w:rsid w:val="00875204"/>
    <w:rPr>
      <w:rFonts w:ascii="Arial" w:eastAsia="Times New Roman" w:hAnsi="Arial" w:cs="Arial"/>
      <w:vanish/>
      <w:sz w:val="16"/>
      <w:szCs w:val="16"/>
      <w:lang w:val="en-US"/>
    </w:rPr>
  </w:style>
  <w:style w:type="paragraph" w:styleId="Bibliography">
    <w:name w:val="Bibliography"/>
    <w:basedOn w:val="Normal"/>
    <w:next w:val="Normal"/>
    <w:uiPriority w:val="37"/>
    <w:unhideWhenUsed/>
    <w:rsid w:val="00AD6EED"/>
    <w:pPr>
      <w:spacing w:after="0" w:line="480" w:lineRule="auto"/>
      <w:ind w:left="720" w:hanging="720"/>
    </w:pPr>
  </w:style>
  <w:style w:type="paragraph" w:styleId="EndnoteText">
    <w:name w:val="endnote text"/>
    <w:basedOn w:val="Normal"/>
    <w:link w:val="EndnoteTextChar"/>
    <w:uiPriority w:val="99"/>
    <w:semiHidden/>
    <w:unhideWhenUsed/>
    <w:rsid w:val="00810DB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10DBF"/>
    <w:rPr>
      <w:sz w:val="20"/>
      <w:szCs w:val="20"/>
    </w:rPr>
  </w:style>
  <w:style w:type="character" w:styleId="EndnoteReference">
    <w:name w:val="endnote reference"/>
    <w:basedOn w:val="DefaultParagraphFont"/>
    <w:uiPriority w:val="99"/>
    <w:semiHidden/>
    <w:unhideWhenUsed/>
    <w:rsid w:val="00810DBF"/>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qFormat="1"/>
    <w:lsdException w:name="Subtitle" w:semiHidden="0" w:unhideWhenUsed="0" w:qFormat="1"/>
    <w:lsdException w:name="Body Text Indent 2" w:uiPriority="0"/>
    <w:lsdException w:name="Strong" w:semiHidden="0" w:uiPriority="22" w:unhideWhenUsed="0" w:qFormat="1"/>
    <w:lsdException w:name="Emphasis" w:semiHidden="0" w:uiPriority="20" w:unhideWhenUsed="0" w:qFormat="1"/>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E05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C82DB7"/>
    <w:pPr>
      <w:spacing w:before="100" w:beforeAutospacing="1" w:after="100" w:afterAutospacing="1" w:line="240" w:lineRule="auto"/>
      <w:outlineLvl w:val="1"/>
    </w:pPr>
    <w:rPr>
      <w:rFonts w:ascii="Times New Roman" w:eastAsia="Times New Roman" w:hAnsi="Times New Roman" w:cs="Times New Roman"/>
      <w:b/>
      <w:bCs/>
      <w:sz w:val="36"/>
      <w:szCs w:val="36"/>
      <w:lang w:eastAsia="id-ID"/>
    </w:rPr>
  </w:style>
  <w:style w:type="paragraph" w:styleId="Heading3">
    <w:name w:val="heading 3"/>
    <w:basedOn w:val="Normal"/>
    <w:next w:val="Normal"/>
    <w:link w:val="Heading3Char"/>
    <w:qFormat/>
    <w:rsid w:val="00B83C9D"/>
    <w:pPr>
      <w:keepNext/>
      <w:numPr>
        <w:numId w:val="25"/>
      </w:numPr>
      <w:spacing w:after="0" w:line="360" w:lineRule="auto"/>
      <w:ind w:left="360"/>
      <w:jc w:val="both"/>
      <w:outlineLvl w:val="2"/>
    </w:pPr>
    <w:rPr>
      <w:rFonts w:ascii="Times New Roman" w:eastAsia="Times New Roman" w:hAnsi="Times New Roman" w:cs="Times New Roman"/>
      <w:b/>
      <w:bCs/>
      <w:sz w:val="24"/>
      <w:szCs w:val="24"/>
      <w:lang w:val="en-US"/>
    </w:rPr>
  </w:style>
  <w:style w:type="paragraph" w:styleId="Heading6">
    <w:name w:val="heading 6"/>
    <w:basedOn w:val="Normal"/>
    <w:next w:val="Normal"/>
    <w:link w:val="Heading6Char"/>
    <w:uiPriority w:val="99"/>
    <w:qFormat/>
    <w:rsid w:val="00B83C9D"/>
    <w:pPr>
      <w:keepNext/>
      <w:keepLines/>
      <w:spacing w:before="200" w:after="0"/>
      <w:outlineLvl w:val="5"/>
    </w:pPr>
    <w:rPr>
      <w:rFonts w:ascii="Cambria" w:eastAsia="Times New Roman" w:hAnsi="Cambria" w:cs="Times New Roman"/>
      <w:i/>
      <w:iCs/>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Medium Grid 1 - Accent 21,Body of text+1,Body of text+2,Body of text+3,List Paragraph11,Colorful List - Accent 11"/>
    <w:basedOn w:val="Normal"/>
    <w:link w:val="ListParagraphChar"/>
    <w:uiPriority w:val="34"/>
    <w:qFormat/>
    <w:rsid w:val="003816F8"/>
    <w:pPr>
      <w:ind w:left="720"/>
      <w:contextualSpacing/>
    </w:pPr>
  </w:style>
  <w:style w:type="paragraph" w:styleId="FootnoteText">
    <w:name w:val="footnote text"/>
    <w:basedOn w:val="Normal"/>
    <w:link w:val="FootnoteTextChar"/>
    <w:uiPriority w:val="99"/>
    <w:unhideWhenUsed/>
    <w:rsid w:val="0052296F"/>
    <w:pPr>
      <w:spacing w:after="0" w:line="240" w:lineRule="auto"/>
    </w:pPr>
    <w:rPr>
      <w:sz w:val="20"/>
      <w:szCs w:val="20"/>
    </w:rPr>
  </w:style>
  <w:style w:type="character" w:customStyle="1" w:styleId="FootnoteTextChar">
    <w:name w:val="Footnote Text Char"/>
    <w:basedOn w:val="DefaultParagraphFont"/>
    <w:link w:val="FootnoteText"/>
    <w:uiPriority w:val="99"/>
    <w:rsid w:val="0052296F"/>
    <w:rPr>
      <w:sz w:val="20"/>
      <w:szCs w:val="20"/>
    </w:rPr>
  </w:style>
  <w:style w:type="character" w:styleId="FootnoteReference">
    <w:name w:val="footnote reference"/>
    <w:basedOn w:val="DefaultParagraphFont"/>
    <w:uiPriority w:val="99"/>
    <w:unhideWhenUsed/>
    <w:rsid w:val="0052296F"/>
    <w:rPr>
      <w:vertAlign w:val="superscript"/>
    </w:rPr>
  </w:style>
  <w:style w:type="paragraph" w:styleId="Header">
    <w:name w:val="header"/>
    <w:basedOn w:val="Normal"/>
    <w:link w:val="HeaderChar"/>
    <w:uiPriority w:val="99"/>
    <w:unhideWhenUsed/>
    <w:rsid w:val="00C72B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2B60"/>
  </w:style>
  <w:style w:type="paragraph" w:styleId="Footer">
    <w:name w:val="footer"/>
    <w:basedOn w:val="Normal"/>
    <w:link w:val="FooterChar"/>
    <w:unhideWhenUsed/>
    <w:rsid w:val="00C72B60"/>
    <w:pPr>
      <w:tabs>
        <w:tab w:val="center" w:pos="4513"/>
        <w:tab w:val="right" w:pos="9026"/>
      </w:tabs>
      <w:spacing w:after="0" w:line="240" w:lineRule="auto"/>
    </w:pPr>
  </w:style>
  <w:style w:type="character" w:customStyle="1" w:styleId="FooterChar">
    <w:name w:val="Footer Char"/>
    <w:basedOn w:val="DefaultParagraphFont"/>
    <w:link w:val="Footer"/>
    <w:rsid w:val="00C72B60"/>
  </w:style>
  <w:style w:type="paragraph" w:styleId="BalloonText">
    <w:name w:val="Balloon Text"/>
    <w:basedOn w:val="Normal"/>
    <w:link w:val="BalloonTextChar"/>
    <w:semiHidden/>
    <w:unhideWhenUsed/>
    <w:rsid w:val="003422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3422C7"/>
    <w:rPr>
      <w:rFonts w:ascii="Tahoma" w:hAnsi="Tahoma" w:cs="Tahoma"/>
      <w:sz w:val="16"/>
      <w:szCs w:val="16"/>
    </w:rPr>
  </w:style>
  <w:style w:type="table" w:styleId="TableGrid">
    <w:name w:val="Table Grid"/>
    <w:basedOn w:val="TableNormal"/>
    <w:rsid w:val="00862A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653395"/>
    <w:pPr>
      <w:spacing w:after="0" w:line="240" w:lineRule="auto"/>
    </w:pPr>
  </w:style>
  <w:style w:type="paragraph" w:styleId="Subtitle">
    <w:name w:val="Subtitle"/>
    <w:basedOn w:val="Normal"/>
    <w:next w:val="Normal"/>
    <w:link w:val="SubtitleChar"/>
    <w:uiPriority w:val="99"/>
    <w:qFormat/>
    <w:rsid w:val="003E059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99"/>
    <w:rsid w:val="003E0594"/>
    <w:rPr>
      <w:rFonts w:asciiTheme="majorHAnsi" w:eastAsiaTheme="majorEastAsia" w:hAnsiTheme="majorHAnsi" w:cstheme="majorBidi"/>
      <w:i/>
      <w:iCs/>
      <w:color w:val="4F81BD" w:themeColor="accent1"/>
      <w:spacing w:val="15"/>
      <w:sz w:val="24"/>
      <w:szCs w:val="24"/>
    </w:rPr>
  </w:style>
  <w:style w:type="character" w:customStyle="1" w:styleId="Heading1Char">
    <w:name w:val="Heading 1 Char"/>
    <w:basedOn w:val="DefaultParagraphFont"/>
    <w:link w:val="Heading1"/>
    <w:uiPriority w:val="9"/>
    <w:rsid w:val="003E0594"/>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042615"/>
    <w:rPr>
      <w:color w:val="0000FF"/>
      <w:u w:val="single"/>
    </w:rPr>
  </w:style>
  <w:style w:type="paragraph" w:styleId="NormalWeb">
    <w:name w:val="Normal (Web)"/>
    <w:basedOn w:val="Normal"/>
    <w:uiPriority w:val="99"/>
    <w:unhideWhenUsed/>
    <w:rsid w:val="00CE3690"/>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HTMLPreformatted">
    <w:name w:val="HTML Preformatted"/>
    <w:basedOn w:val="Normal"/>
    <w:link w:val="HTMLPreformattedChar"/>
    <w:uiPriority w:val="99"/>
    <w:semiHidden/>
    <w:unhideWhenUsed/>
    <w:rsid w:val="001667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166728"/>
    <w:rPr>
      <w:rFonts w:ascii="Courier New" w:eastAsia="Times New Roman" w:hAnsi="Courier New" w:cs="Courier New"/>
      <w:sz w:val="20"/>
      <w:szCs w:val="20"/>
      <w:lang w:eastAsia="id-ID"/>
    </w:rPr>
  </w:style>
  <w:style w:type="character" w:customStyle="1" w:styleId="apple-style-span">
    <w:name w:val="apple-style-span"/>
    <w:basedOn w:val="DefaultParagraphFont"/>
    <w:rsid w:val="00981EC5"/>
  </w:style>
  <w:style w:type="character" w:customStyle="1" w:styleId="apple-converted-space">
    <w:name w:val="apple-converted-space"/>
    <w:basedOn w:val="DefaultParagraphFont"/>
    <w:rsid w:val="00981EC5"/>
  </w:style>
  <w:style w:type="character" w:customStyle="1" w:styleId="t3">
    <w:name w:val="t3"/>
    <w:basedOn w:val="DefaultParagraphFont"/>
    <w:rsid w:val="00981EC5"/>
  </w:style>
  <w:style w:type="character" w:styleId="Strong">
    <w:name w:val="Strong"/>
    <w:basedOn w:val="DefaultParagraphFont"/>
    <w:uiPriority w:val="22"/>
    <w:qFormat/>
    <w:rsid w:val="00951284"/>
    <w:rPr>
      <w:b/>
      <w:bCs/>
    </w:rPr>
  </w:style>
  <w:style w:type="paragraph" w:styleId="BodyText">
    <w:name w:val="Body Text"/>
    <w:basedOn w:val="Normal"/>
    <w:link w:val="BodyTextChar"/>
    <w:uiPriority w:val="99"/>
    <w:qFormat/>
    <w:rsid w:val="00EB5709"/>
    <w:pPr>
      <w:widowControl w:val="0"/>
      <w:autoSpaceDE w:val="0"/>
      <w:autoSpaceDN w:val="0"/>
      <w:spacing w:after="0" w:line="240" w:lineRule="auto"/>
    </w:pPr>
    <w:rPr>
      <w:rFonts w:ascii="TeXGyrePagella" w:eastAsia="TeXGyrePagella" w:hAnsi="TeXGyrePagella" w:cs="TeXGyrePagella"/>
      <w:sz w:val="24"/>
      <w:szCs w:val="24"/>
      <w:lang w:val="en-US"/>
    </w:rPr>
  </w:style>
  <w:style w:type="character" w:customStyle="1" w:styleId="BodyTextChar">
    <w:name w:val="Body Text Char"/>
    <w:basedOn w:val="DefaultParagraphFont"/>
    <w:link w:val="BodyText"/>
    <w:uiPriority w:val="99"/>
    <w:rsid w:val="00EB5709"/>
    <w:rPr>
      <w:rFonts w:ascii="TeXGyrePagella" w:eastAsia="TeXGyrePagella" w:hAnsi="TeXGyrePagella" w:cs="TeXGyrePagella"/>
      <w:sz w:val="24"/>
      <w:szCs w:val="24"/>
      <w:lang w:val="en-US"/>
    </w:rPr>
  </w:style>
  <w:style w:type="character" w:customStyle="1" w:styleId="Heading2Char">
    <w:name w:val="Heading 2 Char"/>
    <w:basedOn w:val="DefaultParagraphFont"/>
    <w:link w:val="Heading2"/>
    <w:uiPriority w:val="9"/>
    <w:rsid w:val="00C82DB7"/>
    <w:rPr>
      <w:rFonts w:ascii="Times New Roman" w:eastAsia="Times New Roman" w:hAnsi="Times New Roman" w:cs="Times New Roman"/>
      <w:b/>
      <w:bCs/>
      <w:sz w:val="36"/>
      <w:szCs w:val="36"/>
      <w:lang w:eastAsia="id-ID"/>
    </w:rPr>
  </w:style>
  <w:style w:type="paragraph" w:customStyle="1" w:styleId="quranayahlist-itemarabic-text">
    <w:name w:val="quran__ayah__list-item__arabic-text"/>
    <w:basedOn w:val="Normal"/>
    <w:rsid w:val="00C82DB7"/>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arabic">
    <w:name w:val="arabic"/>
    <w:basedOn w:val="Normal"/>
    <w:rsid w:val="00C82DB7"/>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terjemahan">
    <w:name w:val="terjemahan"/>
    <w:basedOn w:val="Normal"/>
    <w:rsid w:val="00C82DB7"/>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Heading3Char">
    <w:name w:val="Heading 3 Char"/>
    <w:basedOn w:val="DefaultParagraphFont"/>
    <w:link w:val="Heading3"/>
    <w:rsid w:val="00B83C9D"/>
    <w:rPr>
      <w:rFonts w:ascii="Times New Roman" w:eastAsia="Times New Roman" w:hAnsi="Times New Roman" w:cs="Times New Roman"/>
      <w:b/>
      <w:bCs/>
      <w:sz w:val="24"/>
      <w:szCs w:val="24"/>
      <w:lang w:val="en-US"/>
    </w:rPr>
  </w:style>
  <w:style w:type="character" w:customStyle="1" w:styleId="Heading6Char">
    <w:name w:val="Heading 6 Char"/>
    <w:basedOn w:val="DefaultParagraphFont"/>
    <w:link w:val="Heading6"/>
    <w:uiPriority w:val="99"/>
    <w:rsid w:val="00B83C9D"/>
    <w:rPr>
      <w:rFonts w:ascii="Cambria" w:eastAsia="Times New Roman" w:hAnsi="Cambria" w:cs="Times New Roman"/>
      <w:i/>
      <w:iCs/>
      <w:color w:val="243F60"/>
    </w:rPr>
  </w:style>
  <w:style w:type="paragraph" w:styleId="BodyText2">
    <w:name w:val="Body Text 2"/>
    <w:aliases w:val="Char3"/>
    <w:basedOn w:val="Normal"/>
    <w:link w:val="BodyText2Char"/>
    <w:uiPriority w:val="99"/>
    <w:rsid w:val="00B83C9D"/>
    <w:pPr>
      <w:spacing w:after="0" w:line="360" w:lineRule="auto"/>
      <w:jc w:val="both"/>
    </w:pPr>
    <w:rPr>
      <w:rFonts w:ascii="Times New Roman" w:eastAsia="Times New Roman" w:hAnsi="Times New Roman" w:cs="Times New Roman"/>
      <w:bCs/>
      <w:sz w:val="24"/>
      <w:szCs w:val="24"/>
      <w:lang w:val="sv-SE" w:eastAsia="id-ID"/>
    </w:rPr>
  </w:style>
  <w:style w:type="character" w:customStyle="1" w:styleId="BodyText2Char">
    <w:name w:val="Body Text 2 Char"/>
    <w:aliases w:val="Char3 Char"/>
    <w:basedOn w:val="DefaultParagraphFont"/>
    <w:link w:val="BodyText2"/>
    <w:uiPriority w:val="99"/>
    <w:rsid w:val="00B83C9D"/>
    <w:rPr>
      <w:rFonts w:ascii="Times New Roman" w:eastAsia="Times New Roman" w:hAnsi="Times New Roman" w:cs="Times New Roman"/>
      <w:bCs/>
      <w:sz w:val="24"/>
      <w:szCs w:val="24"/>
      <w:lang w:val="sv-SE" w:eastAsia="id-ID"/>
    </w:rPr>
  </w:style>
  <w:style w:type="paragraph" w:styleId="BodyTextIndent2">
    <w:name w:val="Body Text Indent 2"/>
    <w:basedOn w:val="Normal"/>
    <w:link w:val="BodyTextIndent2Char"/>
    <w:rsid w:val="00B83C9D"/>
    <w:pPr>
      <w:autoSpaceDE w:val="0"/>
      <w:autoSpaceDN w:val="0"/>
      <w:spacing w:after="120" w:line="480" w:lineRule="auto"/>
      <w:ind w:left="360"/>
    </w:pPr>
    <w:rPr>
      <w:rFonts w:ascii="Times New Roman" w:eastAsia="Times New Roman" w:hAnsi="Times New Roman" w:cs="Times New Roman"/>
      <w:sz w:val="20"/>
      <w:szCs w:val="20"/>
      <w:lang w:val="en-US" w:eastAsia="id-ID"/>
    </w:rPr>
  </w:style>
  <w:style w:type="character" w:customStyle="1" w:styleId="BodyTextIndent2Char">
    <w:name w:val="Body Text Indent 2 Char"/>
    <w:basedOn w:val="DefaultParagraphFont"/>
    <w:link w:val="BodyTextIndent2"/>
    <w:rsid w:val="00B83C9D"/>
    <w:rPr>
      <w:rFonts w:ascii="Times New Roman" w:eastAsia="Times New Roman" w:hAnsi="Times New Roman" w:cs="Times New Roman"/>
      <w:sz w:val="20"/>
      <w:szCs w:val="20"/>
      <w:lang w:val="en-US" w:eastAsia="id-ID"/>
    </w:rPr>
  </w:style>
  <w:style w:type="paragraph" w:styleId="BodyTextIndent">
    <w:name w:val="Body Text Indent"/>
    <w:basedOn w:val="Normal"/>
    <w:link w:val="BodyTextIndentChar"/>
    <w:uiPriority w:val="99"/>
    <w:rsid w:val="00B83C9D"/>
    <w:pPr>
      <w:spacing w:after="120" w:line="240" w:lineRule="auto"/>
      <w:ind w:left="360"/>
    </w:pPr>
    <w:rPr>
      <w:rFonts w:ascii="Times New Roman" w:eastAsia="Times New Roman" w:hAnsi="Times New Roman" w:cs="Times New Roman"/>
      <w:sz w:val="24"/>
      <w:szCs w:val="24"/>
      <w:lang w:val="en-US" w:eastAsia="id-ID"/>
    </w:rPr>
  </w:style>
  <w:style w:type="character" w:customStyle="1" w:styleId="BodyTextIndentChar">
    <w:name w:val="Body Text Indent Char"/>
    <w:basedOn w:val="DefaultParagraphFont"/>
    <w:link w:val="BodyTextIndent"/>
    <w:uiPriority w:val="99"/>
    <w:rsid w:val="00B83C9D"/>
    <w:rPr>
      <w:rFonts w:ascii="Times New Roman" w:eastAsia="Times New Roman" w:hAnsi="Times New Roman" w:cs="Times New Roman"/>
      <w:sz w:val="24"/>
      <w:szCs w:val="24"/>
      <w:lang w:val="en-US" w:eastAsia="id-ID"/>
    </w:rPr>
  </w:style>
  <w:style w:type="character" w:styleId="PageNumber">
    <w:name w:val="page number"/>
    <w:basedOn w:val="DefaultParagraphFont"/>
    <w:rsid w:val="00B83C9D"/>
  </w:style>
  <w:style w:type="paragraph" w:customStyle="1" w:styleId="listparagraphcxspmiddle">
    <w:name w:val="listparagraphcxspmiddle"/>
    <w:basedOn w:val="Normal"/>
    <w:uiPriority w:val="99"/>
    <w:rsid w:val="00B83C9D"/>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odyText3">
    <w:name w:val="Body Text 3"/>
    <w:basedOn w:val="Normal"/>
    <w:link w:val="BodyText3Char"/>
    <w:uiPriority w:val="99"/>
    <w:rsid w:val="00B83C9D"/>
    <w:pPr>
      <w:spacing w:before="120" w:after="120" w:line="240" w:lineRule="auto"/>
    </w:pPr>
    <w:rPr>
      <w:rFonts w:ascii="Times New Roman" w:eastAsia="Times New Roman" w:hAnsi="Times New Roman" w:cs="Times New Roman"/>
      <w:b/>
      <w:bCs/>
      <w:lang w:val="fi-FI"/>
    </w:rPr>
  </w:style>
  <w:style w:type="character" w:customStyle="1" w:styleId="BodyText3Char">
    <w:name w:val="Body Text 3 Char"/>
    <w:basedOn w:val="DefaultParagraphFont"/>
    <w:link w:val="BodyText3"/>
    <w:uiPriority w:val="99"/>
    <w:rsid w:val="00B83C9D"/>
    <w:rPr>
      <w:rFonts w:ascii="Times New Roman" w:eastAsia="Times New Roman" w:hAnsi="Times New Roman" w:cs="Times New Roman"/>
      <w:b/>
      <w:bCs/>
      <w:lang w:val="fi-FI"/>
    </w:rPr>
  </w:style>
  <w:style w:type="paragraph" w:customStyle="1" w:styleId="listparagraphcxsplast">
    <w:name w:val="listparagraphcxsplast"/>
    <w:basedOn w:val="Normal"/>
    <w:uiPriority w:val="99"/>
    <w:rsid w:val="00B83C9D"/>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BodyTextChar1">
    <w:name w:val="Body Text Char1"/>
    <w:uiPriority w:val="99"/>
    <w:locked/>
    <w:rsid w:val="00B83C9D"/>
    <w:rPr>
      <w:rFonts w:ascii="MS Mincho" w:eastAsia="MS Mincho" w:cs="MS Mincho"/>
      <w:sz w:val="24"/>
      <w:szCs w:val="24"/>
      <w:lang w:val="en-US" w:eastAsia="en-US"/>
    </w:rPr>
  </w:style>
  <w:style w:type="paragraph" w:customStyle="1" w:styleId="Default">
    <w:name w:val="Default"/>
    <w:uiPriority w:val="99"/>
    <w:rsid w:val="00B83C9D"/>
    <w:pPr>
      <w:widowControl w:val="0"/>
      <w:autoSpaceDE w:val="0"/>
      <w:autoSpaceDN w:val="0"/>
      <w:adjustRightInd w:val="0"/>
      <w:spacing w:after="0" w:line="240" w:lineRule="auto"/>
    </w:pPr>
    <w:rPr>
      <w:rFonts w:ascii="Calibri" w:eastAsia="Times New Roman" w:hAnsi="Calibri" w:cs="Calibri"/>
      <w:color w:val="000000"/>
      <w:sz w:val="24"/>
      <w:szCs w:val="24"/>
      <w:lang w:val="en-US"/>
    </w:rPr>
  </w:style>
  <w:style w:type="paragraph" w:customStyle="1" w:styleId="ww">
    <w:name w:val="ww"/>
    <w:basedOn w:val="Normal"/>
    <w:uiPriority w:val="99"/>
    <w:rsid w:val="00B83C9D"/>
    <w:pPr>
      <w:spacing w:after="0" w:line="240" w:lineRule="auto"/>
      <w:ind w:left="491" w:right="72" w:hanging="491"/>
    </w:pPr>
    <w:rPr>
      <w:rFonts w:ascii="Arial Narrow" w:eastAsia="MS Mincho" w:hAnsi="Arial Narrow" w:cs="Arial Narrow"/>
      <w:noProof/>
      <w:lang w:eastAsia="ja-JP"/>
    </w:rPr>
  </w:style>
  <w:style w:type="character" w:customStyle="1" w:styleId="longtext1">
    <w:name w:val="long_text1"/>
    <w:rsid w:val="00B83C9D"/>
    <w:rPr>
      <w:rFonts w:cs="Times New Roman"/>
      <w:sz w:val="20"/>
      <w:szCs w:val="20"/>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
    <w:link w:val="ListParagraph"/>
    <w:uiPriority w:val="34"/>
    <w:locked/>
    <w:rsid w:val="00C92CD7"/>
  </w:style>
  <w:style w:type="character" w:styleId="Emphasis">
    <w:name w:val="Emphasis"/>
    <w:basedOn w:val="DefaultParagraphFont"/>
    <w:uiPriority w:val="20"/>
    <w:qFormat/>
    <w:rsid w:val="005D37B3"/>
    <w:rPr>
      <w:rFonts w:cs="Times New Roman"/>
      <w:i/>
      <w:iCs/>
    </w:rPr>
  </w:style>
  <w:style w:type="character" w:customStyle="1" w:styleId="y2iqfc">
    <w:name w:val="y2iqfc"/>
    <w:basedOn w:val="DefaultParagraphFont"/>
    <w:rsid w:val="00A67443"/>
  </w:style>
  <w:style w:type="paragraph" w:styleId="z-TopofForm">
    <w:name w:val="HTML Top of Form"/>
    <w:basedOn w:val="Normal"/>
    <w:next w:val="Normal"/>
    <w:link w:val="z-TopofFormChar"/>
    <w:hidden/>
    <w:uiPriority w:val="99"/>
    <w:semiHidden/>
    <w:unhideWhenUsed/>
    <w:rsid w:val="00875204"/>
    <w:pPr>
      <w:pBdr>
        <w:bottom w:val="single" w:sz="6" w:space="1" w:color="auto"/>
      </w:pBdr>
      <w:spacing w:after="0" w:line="240" w:lineRule="auto"/>
      <w:jc w:val="center"/>
    </w:pPr>
    <w:rPr>
      <w:rFonts w:ascii="Arial" w:eastAsia="Times New Roman" w:hAnsi="Arial" w:cs="Arial"/>
      <w:vanish/>
      <w:sz w:val="16"/>
      <w:szCs w:val="16"/>
      <w:lang w:val="en-US"/>
    </w:rPr>
  </w:style>
  <w:style w:type="character" w:customStyle="1" w:styleId="z-TopofFormChar">
    <w:name w:val="z-Top of Form Char"/>
    <w:basedOn w:val="DefaultParagraphFont"/>
    <w:link w:val="z-TopofForm"/>
    <w:uiPriority w:val="99"/>
    <w:semiHidden/>
    <w:rsid w:val="00875204"/>
    <w:rPr>
      <w:rFonts w:ascii="Arial" w:eastAsia="Times New Roman" w:hAnsi="Arial" w:cs="Arial"/>
      <w:vanish/>
      <w:sz w:val="16"/>
      <w:szCs w:val="16"/>
      <w:lang w:val="en-US"/>
    </w:rPr>
  </w:style>
  <w:style w:type="paragraph" w:styleId="z-BottomofForm">
    <w:name w:val="HTML Bottom of Form"/>
    <w:basedOn w:val="Normal"/>
    <w:next w:val="Normal"/>
    <w:link w:val="z-BottomofFormChar"/>
    <w:hidden/>
    <w:uiPriority w:val="99"/>
    <w:semiHidden/>
    <w:unhideWhenUsed/>
    <w:rsid w:val="00875204"/>
    <w:pPr>
      <w:pBdr>
        <w:top w:val="single" w:sz="6" w:space="1" w:color="auto"/>
      </w:pBdr>
      <w:spacing w:after="0" w:line="240" w:lineRule="auto"/>
      <w:jc w:val="center"/>
    </w:pPr>
    <w:rPr>
      <w:rFonts w:ascii="Arial" w:eastAsia="Times New Roman" w:hAnsi="Arial" w:cs="Arial"/>
      <w:vanish/>
      <w:sz w:val="16"/>
      <w:szCs w:val="16"/>
      <w:lang w:val="en-US"/>
    </w:rPr>
  </w:style>
  <w:style w:type="character" w:customStyle="1" w:styleId="z-BottomofFormChar">
    <w:name w:val="z-Bottom of Form Char"/>
    <w:basedOn w:val="DefaultParagraphFont"/>
    <w:link w:val="z-BottomofForm"/>
    <w:uiPriority w:val="99"/>
    <w:semiHidden/>
    <w:rsid w:val="00875204"/>
    <w:rPr>
      <w:rFonts w:ascii="Arial" w:eastAsia="Times New Roman" w:hAnsi="Arial" w:cs="Arial"/>
      <w:vanish/>
      <w:sz w:val="16"/>
      <w:szCs w:val="16"/>
      <w:lang w:val="en-US"/>
    </w:rPr>
  </w:style>
  <w:style w:type="paragraph" w:styleId="Bibliography">
    <w:name w:val="Bibliography"/>
    <w:basedOn w:val="Normal"/>
    <w:next w:val="Normal"/>
    <w:uiPriority w:val="37"/>
    <w:unhideWhenUsed/>
    <w:rsid w:val="00AD6EED"/>
    <w:pPr>
      <w:spacing w:after="0" w:line="480" w:lineRule="auto"/>
      <w:ind w:left="720" w:hanging="720"/>
    </w:pPr>
  </w:style>
  <w:style w:type="paragraph" w:styleId="EndnoteText">
    <w:name w:val="endnote text"/>
    <w:basedOn w:val="Normal"/>
    <w:link w:val="EndnoteTextChar"/>
    <w:uiPriority w:val="99"/>
    <w:semiHidden/>
    <w:unhideWhenUsed/>
    <w:rsid w:val="00810DB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10DBF"/>
    <w:rPr>
      <w:sz w:val="20"/>
      <w:szCs w:val="20"/>
    </w:rPr>
  </w:style>
  <w:style w:type="character" w:styleId="EndnoteReference">
    <w:name w:val="endnote reference"/>
    <w:basedOn w:val="DefaultParagraphFont"/>
    <w:uiPriority w:val="99"/>
    <w:semiHidden/>
    <w:unhideWhenUsed/>
    <w:rsid w:val="00810DB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744133">
      <w:bodyDiv w:val="1"/>
      <w:marLeft w:val="0"/>
      <w:marRight w:val="0"/>
      <w:marTop w:val="0"/>
      <w:marBottom w:val="0"/>
      <w:divBdr>
        <w:top w:val="none" w:sz="0" w:space="0" w:color="auto"/>
        <w:left w:val="none" w:sz="0" w:space="0" w:color="auto"/>
        <w:bottom w:val="none" w:sz="0" w:space="0" w:color="auto"/>
        <w:right w:val="none" w:sz="0" w:space="0" w:color="auto"/>
      </w:divBdr>
    </w:div>
    <w:div w:id="161437087">
      <w:bodyDiv w:val="1"/>
      <w:marLeft w:val="0"/>
      <w:marRight w:val="0"/>
      <w:marTop w:val="0"/>
      <w:marBottom w:val="0"/>
      <w:divBdr>
        <w:top w:val="none" w:sz="0" w:space="0" w:color="auto"/>
        <w:left w:val="none" w:sz="0" w:space="0" w:color="auto"/>
        <w:bottom w:val="none" w:sz="0" w:space="0" w:color="auto"/>
        <w:right w:val="none" w:sz="0" w:space="0" w:color="auto"/>
      </w:divBdr>
      <w:divsChild>
        <w:div w:id="731193330">
          <w:marLeft w:val="0"/>
          <w:marRight w:val="0"/>
          <w:marTop w:val="0"/>
          <w:marBottom w:val="0"/>
          <w:divBdr>
            <w:top w:val="none" w:sz="0" w:space="0" w:color="auto"/>
            <w:left w:val="none" w:sz="0" w:space="0" w:color="auto"/>
            <w:bottom w:val="none" w:sz="0" w:space="0" w:color="auto"/>
            <w:right w:val="none" w:sz="0" w:space="0" w:color="auto"/>
          </w:divBdr>
        </w:div>
      </w:divsChild>
    </w:div>
    <w:div w:id="596402411">
      <w:bodyDiv w:val="1"/>
      <w:marLeft w:val="0"/>
      <w:marRight w:val="0"/>
      <w:marTop w:val="0"/>
      <w:marBottom w:val="0"/>
      <w:divBdr>
        <w:top w:val="none" w:sz="0" w:space="0" w:color="auto"/>
        <w:left w:val="none" w:sz="0" w:space="0" w:color="auto"/>
        <w:bottom w:val="none" w:sz="0" w:space="0" w:color="auto"/>
        <w:right w:val="none" w:sz="0" w:space="0" w:color="auto"/>
      </w:divBdr>
      <w:divsChild>
        <w:div w:id="1095326032">
          <w:marLeft w:val="0"/>
          <w:marRight w:val="0"/>
          <w:marTop w:val="0"/>
          <w:marBottom w:val="0"/>
          <w:divBdr>
            <w:top w:val="none" w:sz="0" w:space="0" w:color="auto"/>
            <w:left w:val="none" w:sz="0" w:space="0" w:color="auto"/>
            <w:bottom w:val="none" w:sz="0" w:space="0" w:color="auto"/>
            <w:right w:val="none" w:sz="0" w:space="0" w:color="auto"/>
          </w:divBdr>
        </w:div>
        <w:div w:id="1669626279">
          <w:marLeft w:val="0"/>
          <w:marRight w:val="0"/>
          <w:marTop w:val="0"/>
          <w:marBottom w:val="0"/>
          <w:divBdr>
            <w:top w:val="none" w:sz="0" w:space="0" w:color="auto"/>
            <w:left w:val="none" w:sz="0" w:space="0" w:color="auto"/>
            <w:bottom w:val="none" w:sz="0" w:space="0" w:color="auto"/>
            <w:right w:val="none" w:sz="0" w:space="0" w:color="auto"/>
          </w:divBdr>
        </w:div>
      </w:divsChild>
    </w:div>
    <w:div w:id="966818479">
      <w:bodyDiv w:val="1"/>
      <w:marLeft w:val="0"/>
      <w:marRight w:val="0"/>
      <w:marTop w:val="0"/>
      <w:marBottom w:val="0"/>
      <w:divBdr>
        <w:top w:val="none" w:sz="0" w:space="0" w:color="auto"/>
        <w:left w:val="none" w:sz="0" w:space="0" w:color="auto"/>
        <w:bottom w:val="none" w:sz="0" w:space="0" w:color="auto"/>
        <w:right w:val="none" w:sz="0" w:space="0" w:color="auto"/>
      </w:divBdr>
      <w:divsChild>
        <w:div w:id="2128810140">
          <w:marLeft w:val="0"/>
          <w:marRight w:val="0"/>
          <w:marTop w:val="15"/>
          <w:marBottom w:val="0"/>
          <w:divBdr>
            <w:top w:val="single" w:sz="48" w:space="0" w:color="auto"/>
            <w:left w:val="single" w:sz="48" w:space="0" w:color="auto"/>
            <w:bottom w:val="single" w:sz="48" w:space="0" w:color="auto"/>
            <w:right w:val="single" w:sz="48" w:space="0" w:color="auto"/>
          </w:divBdr>
          <w:divsChild>
            <w:div w:id="2075815710">
              <w:marLeft w:val="0"/>
              <w:marRight w:val="0"/>
              <w:marTop w:val="0"/>
              <w:marBottom w:val="0"/>
              <w:divBdr>
                <w:top w:val="none" w:sz="0" w:space="0" w:color="auto"/>
                <w:left w:val="none" w:sz="0" w:space="0" w:color="auto"/>
                <w:bottom w:val="none" w:sz="0" w:space="0" w:color="auto"/>
                <w:right w:val="none" w:sz="0" w:space="0" w:color="auto"/>
              </w:divBdr>
              <w:divsChild>
                <w:div w:id="1427000748">
                  <w:marLeft w:val="0"/>
                  <w:marRight w:val="0"/>
                  <w:marTop w:val="0"/>
                  <w:marBottom w:val="0"/>
                  <w:divBdr>
                    <w:top w:val="none" w:sz="0" w:space="0" w:color="auto"/>
                    <w:left w:val="none" w:sz="0" w:space="0" w:color="auto"/>
                    <w:bottom w:val="none" w:sz="0" w:space="0" w:color="auto"/>
                    <w:right w:val="none" w:sz="0" w:space="0" w:color="auto"/>
                  </w:divBdr>
                </w:div>
                <w:div w:id="1546523988">
                  <w:marLeft w:val="0"/>
                  <w:marRight w:val="0"/>
                  <w:marTop w:val="0"/>
                  <w:marBottom w:val="0"/>
                  <w:divBdr>
                    <w:top w:val="none" w:sz="0" w:space="0" w:color="auto"/>
                    <w:left w:val="none" w:sz="0" w:space="0" w:color="auto"/>
                    <w:bottom w:val="none" w:sz="0" w:space="0" w:color="auto"/>
                    <w:right w:val="none" w:sz="0" w:space="0" w:color="auto"/>
                  </w:divBdr>
                </w:div>
                <w:div w:id="1448768145">
                  <w:marLeft w:val="0"/>
                  <w:marRight w:val="0"/>
                  <w:marTop w:val="0"/>
                  <w:marBottom w:val="0"/>
                  <w:divBdr>
                    <w:top w:val="none" w:sz="0" w:space="0" w:color="auto"/>
                    <w:left w:val="none" w:sz="0" w:space="0" w:color="auto"/>
                    <w:bottom w:val="none" w:sz="0" w:space="0" w:color="auto"/>
                    <w:right w:val="none" w:sz="0" w:space="0" w:color="auto"/>
                  </w:divBdr>
                </w:div>
                <w:div w:id="1440225246">
                  <w:marLeft w:val="0"/>
                  <w:marRight w:val="0"/>
                  <w:marTop w:val="0"/>
                  <w:marBottom w:val="0"/>
                  <w:divBdr>
                    <w:top w:val="none" w:sz="0" w:space="0" w:color="auto"/>
                    <w:left w:val="none" w:sz="0" w:space="0" w:color="auto"/>
                    <w:bottom w:val="none" w:sz="0" w:space="0" w:color="auto"/>
                    <w:right w:val="none" w:sz="0" w:space="0" w:color="auto"/>
                  </w:divBdr>
                </w:div>
                <w:div w:id="835195123">
                  <w:marLeft w:val="0"/>
                  <w:marRight w:val="0"/>
                  <w:marTop w:val="0"/>
                  <w:marBottom w:val="0"/>
                  <w:divBdr>
                    <w:top w:val="none" w:sz="0" w:space="0" w:color="auto"/>
                    <w:left w:val="none" w:sz="0" w:space="0" w:color="auto"/>
                    <w:bottom w:val="none" w:sz="0" w:space="0" w:color="auto"/>
                    <w:right w:val="none" w:sz="0" w:space="0" w:color="auto"/>
                  </w:divBdr>
                </w:div>
                <w:div w:id="1119225754">
                  <w:marLeft w:val="0"/>
                  <w:marRight w:val="0"/>
                  <w:marTop w:val="0"/>
                  <w:marBottom w:val="0"/>
                  <w:divBdr>
                    <w:top w:val="none" w:sz="0" w:space="0" w:color="auto"/>
                    <w:left w:val="none" w:sz="0" w:space="0" w:color="auto"/>
                    <w:bottom w:val="none" w:sz="0" w:space="0" w:color="auto"/>
                    <w:right w:val="none" w:sz="0" w:space="0" w:color="auto"/>
                  </w:divBdr>
                </w:div>
                <w:div w:id="382559408">
                  <w:marLeft w:val="0"/>
                  <w:marRight w:val="0"/>
                  <w:marTop w:val="0"/>
                  <w:marBottom w:val="0"/>
                  <w:divBdr>
                    <w:top w:val="none" w:sz="0" w:space="0" w:color="auto"/>
                    <w:left w:val="none" w:sz="0" w:space="0" w:color="auto"/>
                    <w:bottom w:val="none" w:sz="0" w:space="0" w:color="auto"/>
                    <w:right w:val="none" w:sz="0" w:space="0" w:color="auto"/>
                  </w:divBdr>
                </w:div>
                <w:div w:id="1385327423">
                  <w:marLeft w:val="0"/>
                  <w:marRight w:val="0"/>
                  <w:marTop w:val="0"/>
                  <w:marBottom w:val="0"/>
                  <w:divBdr>
                    <w:top w:val="none" w:sz="0" w:space="0" w:color="auto"/>
                    <w:left w:val="none" w:sz="0" w:space="0" w:color="auto"/>
                    <w:bottom w:val="none" w:sz="0" w:space="0" w:color="auto"/>
                    <w:right w:val="none" w:sz="0" w:space="0" w:color="auto"/>
                  </w:divBdr>
                </w:div>
                <w:div w:id="1844516618">
                  <w:marLeft w:val="0"/>
                  <w:marRight w:val="0"/>
                  <w:marTop w:val="0"/>
                  <w:marBottom w:val="0"/>
                  <w:divBdr>
                    <w:top w:val="none" w:sz="0" w:space="0" w:color="auto"/>
                    <w:left w:val="none" w:sz="0" w:space="0" w:color="auto"/>
                    <w:bottom w:val="none" w:sz="0" w:space="0" w:color="auto"/>
                    <w:right w:val="none" w:sz="0" w:space="0" w:color="auto"/>
                  </w:divBdr>
                </w:div>
                <w:div w:id="1861117603">
                  <w:marLeft w:val="0"/>
                  <w:marRight w:val="0"/>
                  <w:marTop w:val="0"/>
                  <w:marBottom w:val="0"/>
                  <w:divBdr>
                    <w:top w:val="none" w:sz="0" w:space="0" w:color="auto"/>
                    <w:left w:val="none" w:sz="0" w:space="0" w:color="auto"/>
                    <w:bottom w:val="none" w:sz="0" w:space="0" w:color="auto"/>
                    <w:right w:val="none" w:sz="0" w:space="0" w:color="auto"/>
                  </w:divBdr>
                </w:div>
                <w:div w:id="321156638">
                  <w:marLeft w:val="0"/>
                  <w:marRight w:val="0"/>
                  <w:marTop w:val="0"/>
                  <w:marBottom w:val="0"/>
                  <w:divBdr>
                    <w:top w:val="none" w:sz="0" w:space="0" w:color="auto"/>
                    <w:left w:val="none" w:sz="0" w:space="0" w:color="auto"/>
                    <w:bottom w:val="none" w:sz="0" w:space="0" w:color="auto"/>
                    <w:right w:val="none" w:sz="0" w:space="0" w:color="auto"/>
                  </w:divBdr>
                </w:div>
                <w:div w:id="16008732">
                  <w:marLeft w:val="0"/>
                  <w:marRight w:val="0"/>
                  <w:marTop w:val="0"/>
                  <w:marBottom w:val="0"/>
                  <w:divBdr>
                    <w:top w:val="none" w:sz="0" w:space="0" w:color="auto"/>
                    <w:left w:val="none" w:sz="0" w:space="0" w:color="auto"/>
                    <w:bottom w:val="none" w:sz="0" w:space="0" w:color="auto"/>
                    <w:right w:val="none" w:sz="0" w:space="0" w:color="auto"/>
                  </w:divBdr>
                </w:div>
                <w:div w:id="1157917817">
                  <w:marLeft w:val="0"/>
                  <w:marRight w:val="0"/>
                  <w:marTop w:val="0"/>
                  <w:marBottom w:val="0"/>
                  <w:divBdr>
                    <w:top w:val="none" w:sz="0" w:space="0" w:color="auto"/>
                    <w:left w:val="none" w:sz="0" w:space="0" w:color="auto"/>
                    <w:bottom w:val="none" w:sz="0" w:space="0" w:color="auto"/>
                    <w:right w:val="none" w:sz="0" w:space="0" w:color="auto"/>
                  </w:divBdr>
                </w:div>
                <w:div w:id="17313460">
                  <w:marLeft w:val="0"/>
                  <w:marRight w:val="0"/>
                  <w:marTop w:val="0"/>
                  <w:marBottom w:val="0"/>
                  <w:divBdr>
                    <w:top w:val="none" w:sz="0" w:space="0" w:color="auto"/>
                    <w:left w:val="none" w:sz="0" w:space="0" w:color="auto"/>
                    <w:bottom w:val="none" w:sz="0" w:space="0" w:color="auto"/>
                    <w:right w:val="none" w:sz="0" w:space="0" w:color="auto"/>
                  </w:divBdr>
                </w:div>
                <w:div w:id="1088188982">
                  <w:marLeft w:val="0"/>
                  <w:marRight w:val="0"/>
                  <w:marTop w:val="0"/>
                  <w:marBottom w:val="0"/>
                  <w:divBdr>
                    <w:top w:val="none" w:sz="0" w:space="0" w:color="auto"/>
                    <w:left w:val="none" w:sz="0" w:space="0" w:color="auto"/>
                    <w:bottom w:val="none" w:sz="0" w:space="0" w:color="auto"/>
                    <w:right w:val="none" w:sz="0" w:space="0" w:color="auto"/>
                  </w:divBdr>
                </w:div>
                <w:div w:id="959646688">
                  <w:marLeft w:val="0"/>
                  <w:marRight w:val="0"/>
                  <w:marTop w:val="0"/>
                  <w:marBottom w:val="0"/>
                  <w:divBdr>
                    <w:top w:val="none" w:sz="0" w:space="0" w:color="auto"/>
                    <w:left w:val="none" w:sz="0" w:space="0" w:color="auto"/>
                    <w:bottom w:val="none" w:sz="0" w:space="0" w:color="auto"/>
                    <w:right w:val="none" w:sz="0" w:space="0" w:color="auto"/>
                  </w:divBdr>
                </w:div>
                <w:div w:id="580456362">
                  <w:marLeft w:val="0"/>
                  <w:marRight w:val="0"/>
                  <w:marTop w:val="0"/>
                  <w:marBottom w:val="0"/>
                  <w:divBdr>
                    <w:top w:val="none" w:sz="0" w:space="0" w:color="auto"/>
                    <w:left w:val="none" w:sz="0" w:space="0" w:color="auto"/>
                    <w:bottom w:val="none" w:sz="0" w:space="0" w:color="auto"/>
                    <w:right w:val="none" w:sz="0" w:space="0" w:color="auto"/>
                  </w:divBdr>
                </w:div>
                <w:div w:id="106118957">
                  <w:marLeft w:val="0"/>
                  <w:marRight w:val="0"/>
                  <w:marTop w:val="0"/>
                  <w:marBottom w:val="0"/>
                  <w:divBdr>
                    <w:top w:val="none" w:sz="0" w:space="0" w:color="auto"/>
                    <w:left w:val="none" w:sz="0" w:space="0" w:color="auto"/>
                    <w:bottom w:val="none" w:sz="0" w:space="0" w:color="auto"/>
                    <w:right w:val="none" w:sz="0" w:space="0" w:color="auto"/>
                  </w:divBdr>
                </w:div>
                <w:div w:id="754205921">
                  <w:marLeft w:val="0"/>
                  <w:marRight w:val="0"/>
                  <w:marTop w:val="0"/>
                  <w:marBottom w:val="0"/>
                  <w:divBdr>
                    <w:top w:val="none" w:sz="0" w:space="0" w:color="auto"/>
                    <w:left w:val="none" w:sz="0" w:space="0" w:color="auto"/>
                    <w:bottom w:val="none" w:sz="0" w:space="0" w:color="auto"/>
                    <w:right w:val="none" w:sz="0" w:space="0" w:color="auto"/>
                  </w:divBdr>
                </w:div>
                <w:div w:id="120459969">
                  <w:marLeft w:val="0"/>
                  <w:marRight w:val="0"/>
                  <w:marTop w:val="0"/>
                  <w:marBottom w:val="0"/>
                  <w:divBdr>
                    <w:top w:val="none" w:sz="0" w:space="0" w:color="auto"/>
                    <w:left w:val="none" w:sz="0" w:space="0" w:color="auto"/>
                    <w:bottom w:val="none" w:sz="0" w:space="0" w:color="auto"/>
                    <w:right w:val="none" w:sz="0" w:space="0" w:color="auto"/>
                  </w:divBdr>
                </w:div>
                <w:div w:id="2132161005">
                  <w:marLeft w:val="0"/>
                  <w:marRight w:val="0"/>
                  <w:marTop w:val="0"/>
                  <w:marBottom w:val="0"/>
                  <w:divBdr>
                    <w:top w:val="none" w:sz="0" w:space="0" w:color="auto"/>
                    <w:left w:val="none" w:sz="0" w:space="0" w:color="auto"/>
                    <w:bottom w:val="none" w:sz="0" w:space="0" w:color="auto"/>
                    <w:right w:val="none" w:sz="0" w:space="0" w:color="auto"/>
                  </w:divBdr>
                </w:div>
                <w:div w:id="2039502860">
                  <w:marLeft w:val="0"/>
                  <w:marRight w:val="0"/>
                  <w:marTop w:val="0"/>
                  <w:marBottom w:val="0"/>
                  <w:divBdr>
                    <w:top w:val="none" w:sz="0" w:space="0" w:color="auto"/>
                    <w:left w:val="none" w:sz="0" w:space="0" w:color="auto"/>
                    <w:bottom w:val="none" w:sz="0" w:space="0" w:color="auto"/>
                    <w:right w:val="none" w:sz="0" w:space="0" w:color="auto"/>
                  </w:divBdr>
                </w:div>
                <w:div w:id="1902935789">
                  <w:marLeft w:val="0"/>
                  <w:marRight w:val="0"/>
                  <w:marTop w:val="0"/>
                  <w:marBottom w:val="0"/>
                  <w:divBdr>
                    <w:top w:val="none" w:sz="0" w:space="0" w:color="auto"/>
                    <w:left w:val="none" w:sz="0" w:space="0" w:color="auto"/>
                    <w:bottom w:val="none" w:sz="0" w:space="0" w:color="auto"/>
                    <w:right w:val="none" w:sz="0" w:space="0" w:color="auto"/>
                  </w:divBdr>
                </w:div>
                <w:div w:id="1867479479">
                  <w:marLeft w:val="0"/>
                  <w:marRight w:val="0"/>
                  <w:marTop w:val="0"/>
                  <w:marBottom w:val="0"/>
                  <w:divBdr>
                    <w:top w:val="none" w:sz="0" w:space="0" w:color="auto"/>
                    <w:left w:val="none" w:sz="0" w:space="0" w:color="auto"/>
                    <w:bottom w:val="none" w:sz="0" w:space="0" w:color="auto"/>
                    <w:right w:val="none" w:sz="0" w:space="0" w:color="auto"/>
                  </w:divBdr>
                </w:div>
                <w:div w:id="209801388">
                  <w:marLeft w:val="0"/>
                  <w:marRight w:val="0"/>
                  <w:marTop w:val="0"/>
                  <w:marBottom w:val="0"/>
                  <w:divBdr>
                    <w:top w:val="none" w:sz="0" w:space="0" w:color="auto"/>
                    <w:left w:val="none" w:sz="0" w:space="0" w:color="auto"/>
                    <w:bottom w:val="none" w:sz="0" w:space="0" w:color="auto"/>
                    <w:right w:val="none" w:sz="0" w:space="0" w:color="auto"/>
                  </w:divBdr>
                </w:div>
                <w:div w:id="2100522652">
                  <w:marLeft w:val="0"/>
                  <w:marRight w:val="0"/>
                  <w:marTop w:val="0"/>
                  <w:marBottom w:val="0"/>
                  <w:divBdr>
                    <w:top w:val="none" w:sz="0" w:space="0" w:color="auto"/>
                    <w:left w:val="none" w:sz="0" w:space="0" w:color="auto"/>
                    <w:bottom w:val="none" w:sz="0" w:space="0" w:color="auto"/>
                    <w:right w:val="none" w:sz="0" w:space="0" w:color="auto"/>
                  </w:divBdr>
                </w:div>
                <w:div w:id="2078506730">
                  <w:marLeft w:val="0"/>
                  <w:marRight w:val="0"/>
                  <w:marTop w:val="0"/>
                  <w:marBottom w:val="0"/>
                  <w:divBdr>
                    <w:top w:val="none" w:sz="0" w:space="0" w:color="auto"/>
                    <w:left w:val="none" w:sz="0" w:space="0" w:color="auto"/>
                    <w:bottom w:val="none" w:sz="0" w:space="0" w:color="auto"/>
                    <w:right w:val="none" w:sz="0" w:space="0" w:color="auto"/>
                  </w:divBdr>
                </w:div>
                <w:div w:id="181743314">
                  <w:marLeft w:val="0"/>
                  <w:marRight w:val="0"/>
                  <w:marTop w:val="0"/>
                  <w:marBottom w:val="0"/>
                  <w:divBdr>
                    <w:top w:val="none" w:sz="0" w:space="0" w:color="auto"/>
                    <w:left w:val="none" w:sz="0" w:space="0" w:color="auto"/>
                    <w:bottom w:val="none" w:sz="0" w:space="0" w:color="auto"/>
                    <w:right w:val="none" w:sz="0" w:space="0" w:color="auto"/>
                  </w:divBdr>
                </w:div>
                <w:div w:id="1432045842">
                  <w:marLeft w:val="0"/>
                  <w:marRight w:val="0"/>
                  <w:marTop w:val="0"/>
                  <w:marBottom w:val="0"/>
                  <w:divBdr>
                    <w:top w:val="none" w:sz="0" w:space="0" w:color="auto"/>
                    <w:left w:val="none" w:sz="0" w:space="0" w:color="auto"/>
                    <w:bottom w:val="none" w:sz="0" w:space="0" w:color="auto"/>
                    <w:right w:val="none" w:sz="0" w:space="0" w:color="auto"/>
                  </w:divBdr>
                </w:div>
                <w:div w:id="1345942086">
                  <w:marLeft w:val="0"/>
                  <w:marRight w:val="0"/>
                  <w:marTop w:val="0"/>
                  <w:marBottom w:val="0"/>
                  <w:divBdr>
                    <w:top w:val="none" w:sz="0" w:space="0" w:color="auto"/>
                    <w:left w:val="none" w:sz="0" w:space="0" w:color="auto"/>
                    <w:bottom w:val="none" w:sz="0" w:space="0" w:color="auto"/>
                    <w:right w:val="none" w:sz="0" w:space="0" w:color="auto"/>
                  </w:divBdr>
                </w:div>
                <w:div w:id="21251934">
                  <w:marLeft w:val="0"/>
                  <w:marRight w:val="0"/>
                  <w:marTop w:val="0"/>
                  <w:marBottom w:val="0"/>
                  <w:divBdr>
                    <w:top w:val="none" w:sz="0" w:space="0" w:color="auto"/>
                    <w:left w:val="none" w:sz="0" w:space="0" w:color="auto"/>
                    <w:bottom w:val="none" w:sz="0" w:space="0" w:color="auto"/>
                    <w:right w:val="none" w:sz="0" w:space="0" w:color="auto"/>
                  </w:divBdr>
                </w:div>
                <w:div w:id="2016180189">
                  <w:marLeft w:val="0"/>
                  <w:marRight w:val="0"/>
                  <w:marTop w:val="0"/>
                  <w:marBottom w:val="0"/>
                  <w:divBdr>
                    <w:top w:val="none" w:sz="0" w:space="0" w:color="auto"/>
                    <w:left w:val="none" w:sz="0" w:space="0" w:color="auto"/>
                    <w:bottom w:val="none" w:sz="0" w:space="0" w:color="auto"/>
                    <w:right w:val="none" w:sz="0" w:space="0" w:color="auto"/>
                  </w:divBdr>
                </w:div>
                <w:div w:id="297878330">
                  <w:marLeft w:val="0"/>
                  <w:marRight w:val="0"/>
                  <w:marTop w:val="0"/>
                  <w:marBottom w:val="0"/>
                  <w:divBdr>
                    <w:top w:val="none" w:sz="0" w:space="0" w:color="auto"/>
                    <w:left w:val="none" w:sz="0" w:space="0" w:color="auto"/>
                    <w:bottom w:val="none" w:sz="0" w:space="0" w:color="auto"/>
                    <w:right w:val="none" w:sz="0" w:space="0" w:color="auto"/>
                  </w:divBdr>
                </w:div>
                <w:div w:id="566503081">
                  <w:marLeft w:val="0"/>
                  <w:marRight w:val="0"/>
                  <w:marTop w:val="0"/>
                  <w:marBottom w:val="0"/>
                  <w:divBdr>
                    <w:top w:val="none" w:sz="0" w:space="0" w:color="auto"/>
                    <w:left w:val="none" w:sz="0" w:space="0" w:color="auto"/>
                    <w:bottom w:val="none" w:sz="0" w:space="0" w:color="auto"/>
                    <w:right w:val="none" w:sz="0" w:space="0" w:color="auto"/>
                  </w:divBdr>
                </w:div>
                <w:div w:id="1030448504">
                  <w:marLeft w:val="0"/>
                  <w:marRight w:val="0"/>
                  <w:marTop w:val="0"/>
                  <w:marBottom w:val="0"/>
                  <w:divBdr>
                    <w:top w:val="none" w:sz="0" w:space="0" w:color="auto"/>
                    <w:left w:val="none" w:sz="0" w:space="0" w:color="auto"/>
                    <w:bottom w:val="none" w:sz="0" w:space="0" w:color="auto"/>
                    <w:right w:val="none" w:sz="0" w:space="0" w:color="auto"/>
                  </w:divBdr>
                </w:div>
                <w:div w:id="1273199604">
                  <w:marLeft w:val="0"/>
                  <w:marRight w:val="0"/>
                  <w:marTop w:val="0"/>
                  <w:marBottom w:val="0"/>
                  <w:divBdr>
                    <w:top w:val="none" w:sz="0" w:space="0" w:color="auto"/>
                    <w:left w:val="none" w:sz="0" w:space="0" w:color="auto"/>
                    <w:bottom w:val="none" w:sz="0" w:space="0" w:color="auto"/>
                    <w:right w:val="none" w:sz="0" w:space="0" w:color="auto"/>
                  </w:divBdr>
                </w:div>
                <w:div w:id="1510288195">
                  <w:marLeft w:val="0"/>
                  <w:marRight w:val="0"/>
                  <w:marTop w:val="0"/>
                  <w:marBottom w:val="0"/>
                  <w:divBdr>
                    <w:top w:val="none" w:sz="0" w:space="0" w:color="auto"/>
                    <w:left w:val="none" w:sz="0" w:space="0" w:color="auto"/>
                    <w:bottom w:val="none" w:sz="0" w:space="0" w:color="auto"/>
                    <w:right w:val="none" w:sz="0" w:space="0" w:color="auto"/>
                  </w:divBdr>
                </w:div>
                <w:div w:id="1141994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546628">
          <w:marLeft w:val="0"/>
          <w:marRight w:val="0"/>
          <w:marTop w:val="15"/>
          <w:marBottom w:val="0"/>
          <w:divBdr>
            <w:top w:val="single" w:sz="48" w:space="0" w:color="auto"/>
            <w:left w:val="single" w:sz="48" w:space="0" w:color="auto"/>
            <w:bottom w:val="single" w:sz="48" w:space="0" w:color="auto"/>
            <w:right w:val="single" w:sz="48" w:space="0" w:color="auto"/>
          </w:divBdr>
          <w:divsChild>
            <w:div w:id="832796618">
              <w:marLeft w:val="0"/>
              <w:marRight w:val="0"/>
              <w:marTop w:val="0"/>
              <w:marBottom w:val="0"/>
              <w:divBdr>
                <w:top w:val="none" w:sz="0" w:space="0" w:color="auto"/>
                <w:left w:val="none" w:sz="0" w:space="0" w:color="auto"/>
                <w:bottom w:val="none" w:sz="0" w:space="0" w:color="auto"/>
                <w:right w:val="none" w:sz="0" w:space="0" w:color="auto"/>
              </w:divBdr>
              <w:divsChild>
                <w:div w:id="1208492060">
                  <w:marLeft w:val="0"/>
                  <w:marRight w:val="0"/>
                  <w:marTop w:val="0"/>
                  <w:marBottom w:val="0"/>
                  <w:divBdr>
                    <w:top w:val="none" w:sz="0" w:space="0" w:color="auto"/>
                    <w:left w:val="none" w:sz="0" w:space="0" w:color="auto"/>
                    <w:bottom w:val="none" w:sz="0" w:space="0" w:color="auto"/>
                    <w:right w:val="none" w:sz="0" w:space="0" w:color="auto"/>
                  </w:divBdr>
                </w:div>
                <w:div w:id="1692104260">
                  <w:marLeft w:val="0"/>
                  <w:marRight w:val="0"/>
                  <w:marTop w:val="0"/>
                  <w:marBottom w:val="0"/>
                  <w:divBdr>
                    <w:top w:val="none" w:sz="0" w:space="0" w:color="auto"/>
                    <w:left w:val="none" w:sz="0" w:space="0" w:color="auto"/>
                    <w:bottom w:val="none" w:sz="0" w:space="0" w:color="auto"/>
                    <w:right w:val="none" w:sz="0" w:space="0" w:color="auto"/>
                  </w:divBdr>
                </w:div>
                <w:div w:id="720324432">
                  <w:marLeft w:val="0"/>
                  <w:marRight w:val="0"/>
                  <w:marTop w:val="0"/>
                  <w:marBottom w:val="0"/>
                  <w:divBdr>
                    <w:top w:val="none" w:sz="0" w:space="0" w:color="auto"/>
                    <w:left w:val="none" w:sz="0" w:space="0" w:color="auto"/>
                    <w:bottom w:val="none" w:sz="0" w:space="0" w:color="auto"/>
                    <w:right w:val="none" w:sz="0" w:space="0" w:color="auto"/>
                  </w:divBdr>
                </w:div>
                <w:div w:id="1481387277">
                  <w:marLeft w:val="0"/>
                  <w:marRight w:val="0"/>
                  <w:marTop w:val="0"/>
                  <w:marBottom w:val="0"/>
                  <w:divBdr>
                    <w:top w:val="none" w:sz="0" w:space="0" w:color="auto"/>
                    <w:left w:val="none" w:sz="0" w:space="0" w:color="auto"/>
                    <w:bottom w:val="none" w:sz="0" w:space="0" w:color="auto"/>
                    <w:right w:val="none" w:sz="0" w:space="0" w:color="auto"/>
                  </w:divBdr>
                </w:div>
                <w:div w:id="1770392964">
                  <w:marLeft w:val="0"/>
                  <w:marRight w:val="0"/>
                  <w:marTop w:val="0"/>
                  <w:marBottom w:val="0"/>
                  <w:divBdr>
                    <w:top w:val="none" w:sz="0" w:space="0" w:color="auto"/>
                    <w:left w:val="none" w:sz="0" w:space="0" w:color="auto"/>
                    <w:bottom w:val="none" w:sz="0" w:space="0" w:color="auto"/>
                    <w:right w:val="none" w:sz="0" w:space="0" w:color="auto"/>
                  </w:divBdr>
                </w:div>
                <w:div w:id="40176081">
                  <w:marLeft w:val="0"/>
                  <w:marRight w:val="0"/>
                  <w:marTop w:val="0"/>
                  <w:marBottom w:val="0"/>
                  <w:divBdr>
                    <w:top w:val="none" w:sz="0" w:space="0" w:color="auto"/>
                    <w:left w:val="none" w:sz="0" w:space="0" w:color="auto"/>
                    <w:bottom w:val="none" w:sz="0" w:space="0" w:color="auto"/>
                    <w:right w:val="none" w:sz="0" w:space="0" w:color="auto"/>
                  </w:divBdr>
                </w:div>
                <w:div w:id="548878629">
                  <w:marLeft w:val="0"/>
                  <w:marRight w:val="0"/>
                  <w:marTop w:val="0"/>
                  <w:marBottom w:val="0"/>
                  <w:divBdr>
                    <w:top w:val="none" w:sz="0" w:space="0" w:color="auto"/>
                    <w:left w:val="none" w:sz="0" w:space="0" w:color="auto"/>
                    <w:bottom w:val="none" w:sz="0" w:space="0" w:color="auto"/>
                    <w:right w:val="none" w:sz="0" w:space="0" w:color="auto"/>
                  </w:divBdr>
                </w:div>
                <w:div w:id="1508253373">
                  <w:marLeft w:val="0"/>
                  <w:marRight w:val="0"/>
                  <w:marTop w:val="0"/>
                  <w:marBottom w:val="0"/>
                  <w:divBdr>
                    <w:top w:val="none" w:sz="0" w:space="0" w:color="auto"/>
                    <w:left w:val="none" w:sz="0" w:space="0" w:color="auto"/>
                    <w:bottom w:val="none" w:sz="0" w:space="0" w:color="auto"/>
                    <w:right w:val="none" w:sz="0" w:space="0" w:color="auto"/>
                  </w:divBdr>
                </w:div>
                <w:div w:id="1421023300">
                  <w:marLeft w:val="0"/>
                  <w:marRight w:val="0"/>
                  <w:marTop w:val="0"/>
                  <w:marBottom w:val="0"/>
                  <w:divBdr>
                    <w:top w:val="none" w:sz="0" w:space="0" w:color="auto"/>
                    <w:left w:val="none" w:sz="0" w:space="0" w:color="auto"/>
                    <w:bottom w:val="none" w:sz="0" w:space="0" w:color="auto"/>
                    <w:right w:val="none" w:sz="0" w:space="0" w:color="auto"/>
                  </w:divBdr>
                </w:div>
                <w:div w:id="1868056394">
                  <w:marLeft w:val="0"/>
                  <w:marRight w:val="0"/>
                  <w:marTop w:val="0"/>
                  <w:marBottom w:val="0"/>
                  <w:divBdr>
                    <w:top w:val="none" w:sz="0" w:space="0" w:color="auto"/>
                    <w:left w:val="none" w:sz="0" w:space="0" w:color="auto"/>
                    <w:bottom w:val="none" w:sz="0" w:space="0" w:color="auto"/>
                    <w:right w:val="none" w:sz="0" w:space="0" w:color="auto"/>
                  </w:divBdr>
                </w:div>
                <w:div w:id="1058196">
                  <w:marLeft w:val="0"/>
                  <w:marRight w:val="0"/>
                  <w:marTop w:val="0"/>
                  <w:marBottom w:val="0"/>
                  <w:divBdr>
                    <w:top w:val="none" w:sz="0" w:space="0" w:color="auto"/>
                    <w:left w:val="none" w:sz="0" w:space="0" w:color="auto"/>
                    <w:bottom w:val="none" w:sz="0" w:space="0" w:color="auto"/>
                    <w:right w:val="none" w:sz="0" w:space="0" w:color="auto"/>
                  </w:divBdr>
                </w:div>
                <w:div w:id="930552278">
                  <w:marLeft w:val="0"/>
                  <w:marRight w:val="0"/>
                  <w:marTop w:val="0"/>
                  <w:marBottom w:val="0"/>
                  <w:divBdr>
                    <w:top w:val="none" w:sz="0" w:space="0" w:color="auto"/>
                    <w:left w:val="none" w:sz="0" w:space="0" w:color="auto"/>
                    <w:bottom w:val="none" w:sz="0" w:space="0" w:color="auto"/>
                    <w:right w:val="none" w:sz="0" w:space="0" w:color="auto"/>
                  </w:divBdr>
                </w:div>
                <w:div w:id="1020661208">
                  <w:marLeft w:val="0"/>
                  <w:marRight w:val="0"/>
                  <w:marTop w:val="0"/>
                  <w:marBottom w:val="0"/>
                  <w:divBdr>
                    <w:top w:val="none" w:sz="0" w:space="0" w:color="auto"/>
                    <w:left w:val="none" w:sz="0" w:space="0" w:color="auto"/>
                    <w:bottom w:val="none" w:sz="0" w:space="0" w:color="auto"/>
                    <w:right w:val="none" w:sz="0" w:space="0" w:color="auto"/>
                  </w:divBdr>
                </w:div>
                <w:div w:id="335229282">
                  <w:marLeft w:val="0"/>
                  <w:marRight w:val="0"/>
                  <w:marTop w:val="0"/>
                  <w:marBottom w:val="0"/>
                  <w:divBdr>
                    <w:top w:val="none" w:sz="0" w:space="0" w:color="auto"/>
                    <w:left w:val="none" w:sz="0" w:space="0" w:color="auto"/>
                    <w:bottom w:val="none" w:sz="0" w:space="0" w:color="auto"/>
                    <w:right w:val="none" w:sz="0" w:space="0" w:color="auto"/>
                  </w:divBdr>
                </w:div>
                <w:div w:id="157237074">
                  <w:marLeft w:val="0"/>
                  <w:marRight w:val="0"/>
                  <w:marTop w:val="0"/>
                  <w:marBottom w:val="0"/>
                  <w:divBdr>
                    <w:top w:val="none" w:sz="0" w:space="0" w:color="auto"/>
                    <w:left w:val="none" w:sz="0" w:space="0" w:color="auto"/>
                    <w:bottom w:val="none" w:sz="0" w:space="0" w:color="auto"/>
                    <w:right w:val="none" w:sz="0" w:space="0" w:color="auto"/>
                  </w:divBdr>
                </w:div>
                <w:div w:id="1229653063">
                  <w:marLeft w:val="0"/>
                  <w:marRight w:val="0"/>
                  <w:marTop w:val="0"/>
                  <w:marBottom w:val="0"/>
                  <w:divBdr>
                    <w:top w:val="none" w:sz="0" w:space="0" w:color="auto"/>
                    <w:left w:val="none" w:sz="0" w:space="0" w:color="auto"/>
                    <w:bottom w:val="none" w:sz="0" w:space="0" w:color="auto"/>
                    <w:right w:val="none" w:sz="0" w:space="0" w:color="auto"/>
                  </w:divBdr>
                </w:div>
                <w:div w:id="395393694">
                  <w:marLeft w:val="0"/>
                  <w:marRight w:val="0"/>
                  <w:marTop w:val="0"/>
                  <w:marBottom w:val="0"/>
                  <w:divBdr>
                    <w:top w:val="none" w:sz="0" w:space="0" w:color="auto"/>
                    <w:left w:val="none" w:sz="0" w:space="0" w:color="auto"/>
                    <w:bottom w:val="none" w:sz="0" w:space="0" w:color="auto"/>
                    <w:right w:val="none" w:sz="0" w:space="0" w:color="auto"/>
                  </w:divBdr>
                </w:div>
                <w:div w:id="1545214534">
                  <w:marLeft w:val="0"/>
                  <w:marRight w:val="0"/>
                  <w:marTop w:val="0"/>
                  <w:marBottom w:val="0"/>
                  <w:divBdr>
                    <w:top w:val="none" w:sz="0" w:space="0" w:color="auto"/>
                    <w:left w:val="none" w:sz="0" w:space="0" w:color="auto"/>
                    <w:bottom w:val="none" w:sz="0" w:space="0" w:color="auto"/>
                    <w:right w:val="none" w:sz="0" w:space="0" w:color="auto"/>
                  </w:divBdr>
                </w:div>
                <w:div w:id="1974017750">
                  <w:marLeft w:val="0"/>
                  <w:marRight w:val="0"/>
                  <w:marTop w:val="0"/>
                  <w:marBottom w:val="0"/>
                  <w:divBdr>
                    <w:top w:val="none" w:sz="0" w:space="0" w:color="auto"/>
                    <w:left w:val="none" w:sz="0" w:space="0" w:color="auto"/>
                    <w:bottom w:val="none" w:sz="0" w:space="0" w:color="auto"/>
                    <w:right w:val="none" w:sz="0" w:space="0" w:color="auto"/>
                  </w:divBdr>
                </w:div>
                <w:div w:id="177429195">
                  <w:marLeft w:val="0"/>
                  <w:marRight w:val="0"/>
                  <w:marTop w:val="0"/>
                  <w:marBottom w:val="0"/>
                  <w:divBdr>
                    <w:top w:val="none" w:sz="0" w:space="0" w:color="auto"/>
                    <w:left w:val="none" w:sz="0" w:space="0" w:color="auto"/>
                    <w:bottom w:val="none" w:sz="0" w:space="0" w:color="auto"/>
                    <w:right w:val="none" w:sz="0" w:space="0" w:color="auto"/>
                  </w:divBdr>
                </w:div>
                <w:div w:id="1340229691">
                  <w:marLeft w:val="0"/>
                  <w:marRight w:val="0"/>
                  <w:marTop w:val="0"/>
                  <w:marBottom w:val="0"/>
                  <w:divBdr>
                    <w:top w:val="none" w:sz="0" w:space="0" w:color="auto"/>
                    <w:left w:val="none" w:sz="0" w:space="0" w:color="auto"/>
                    <w:bottom w:val="none" w:sz="0" w:space="0" w:color="auto"/>
                    <w:right w:val="none" w:sz="0" w:space="0" w:color="auto"/>
                  </w:divBdr>
                </w:div>
                <w:div w:id="423234288">
                  <w:marLeft w:val="0"/>
                  <w:marRight w:val="0"/>
                  <w:marTop w:val="0"/>
                  <w:marBottom w:val="0"/>
                  <w:divBdr>
                    <w:top w:val="none" w:sz="0" w:space="0" w:color="auto"/>
                    <w:left w:val="none" w:sz="0" w:space="0" w:color="auto"/>
                    <w:bottom w:val="none" w:sz="0" w:space="0" w:color="auto"/>
                    <w:right w:val="none" w:sz="0" w:space="0" w:color="auto"/>
                  </w:divBdr>
                </w:div>
                <w:div w:id="555967217">
                  <w:marLeft w:val="0"/>
                  <w:marRight w:val="0"/>
                  <w:marTop w:val="0"/>
                  <w:marBottom w:val="0"/>
                  <w:divBdr>
                    <w:top w:val="none" w:sz="0" w:space="0" w:color="auto"/>
                    <w:left w:val="none" w:sz="0" w:space="0" w:color="auto"/>
                    <w:bottom w:val="none" w:sz="0" w:space="0" w:color="auto"/>
                    <w:right w:val="none" w:sz="0" w:space="0" w:color="auto"/>
                  </w:divBdr>
                </w:div>
                <w:div w:id="1342124508">
                  <w:marLeft w:val="0"/>
                  <w:marRight w:val="0"/>
                  <w:marTop w:val="0"/>
                  <w:marBottom w:val="0"/>
                  <w:divBdr>
                    <w:top w:val="none" w:sz="0" w:space="0" w:color="auto"/>
                    <w:left w:val="none" w:sz="0" w:space="0" w:color="auto"/>
                    <w:bottom w:val="none" w:sz="0" w:space="0" w:color="auto"/>
                    <w:right w:val="none" w:sz="0" w:space="0" w:color="auto"/>
                  </w:divBdr>
                </w:div>
                <w:div w:id="1815641998">
                  <w:marLeft w:val="0"/>
                  <w:marRight w:val="0"/>
                  <w:marTop w:val="0"/>
                  <w:marBottom w:val="0"/>
                  <w:divBdr>
                    <w:top w:val="none" w:sz="0" w:space="0" w:color="auto"/>
                    <w:left w:val="none" w:sz="0" w:space="0" w:color="auto"/>
                    <w:bottom w:val="none" w:sz="0" w:space="0" w:color="auto"/>
                    <w:right w:val="none" w:sz="0" w:space="0" w:color="auto"/>
                  </w:divBdr>
                </w:div>
                <w:div w:id="609943721">
                  <w:marLeft w:val="0"/>
                  <w:marRight w:val="0"/>
                  <w:marTop w:val="0"/>
                  <w:marBottom w:val="0"/>
                  <w:divBdr>
                    <w:top w:val="none" w:sz="0" w:space="0" w:color="auto"/>
                    <w:left w:val="none" w:sz="0" w:space="0" w:color="auto"/>
                    <w:bottom w:val="none" w:sz="0" w:space="0" w:color="auto"/>
                    <w:right w:val="none" w:sz="0" w:space="0" w:color="auto"/>
                  </w:divBdr>
                </w:div>
                <w:div w:id="1397053537">
                  <w:marLeft w:val="0"/>
                  <w:marRight w:val="0"/>
                  <w:marTop w:val="0"/>
                  <w:marBottom w:val="0"/>
                  <w:divBdr>
                    <w:top w:val="none" w:sz="0" w:space="0" w:color="auto"/>
                    <w:left w:val="none" w:sz="0" w:space="0" w:color="auto"/>
                    <w:bottom w:val="none" w:sz="0" w:space="0" w:color="auto"/>
                    <w:right w:val="none" w:sz="0" w:space="0" w:color="auto"/>
                  </w:divBdr>
                </w:div>
                <w:div w:id="887112339">
                  <w:marLeft w:val="0"/>
                  <w:marRight w:val="0"/>
                  <w:marTop w:val="0"/>
                  <w:marBottom w:val="0"/>
                  <w:divBdr>
                    <w:top w:val="none" w:sz="0" w:space="0" w:color="auto"/>
                    <w:left w:val="none" w:sz="0" w:space="0" w:color="auto"/>
                    <w:bottom w:val="none" w:sz="0" w:space="0" w:color="auto"/>
                    <w:right w:val="none" w:sz="0" w:space="0" w:color="auto"/>
                  </w:divBdr>
                </w:div>
                <w:div w:id="279260245">
                  <w:marLeft w:val="0"/>
                  <w:marRight w:val="0"/>
                  <w:marTop w:val="0"/>
                  <w:marBottom w:val="0"/>
                  <w:divBdr>
                    <w:top w:val="none" w:sz="0" w:space="0" w:color="auto"/>
                    <w:left w:val="none" w:sz="0" w:space="0" w:color="auto"/>
                    <w:bottom w:val="none" w:sz="0" w:space="0" w:color="auto"/>
                    <w:right w:val="none" w:sz="0" w:space="0" w:color="auto"/>
                  </w:divBdr>
                </w:div>
                <w:div w:id="1064789753">
                  <w:marLeft w:val="0"/>
                  <w:marRight w:val="0"/>
                  <w:marTop w:val="0"/>
                  <w:marBottom w:val="0"/>
                  <w:divBdr>
                    <w:top w:val="none" w:sz="0" w:space="0" w:color="auto"/>
                    <w:left w:val="none" w:sz="0" w:space="0" w:color="auto"/>
                    <w:bottom w:val="none" w:sz="0" w:space="0" w:color="auto"/>
                    <w:right w:val="none" w:sz="0" w:space="0" w:color="auto"/>
                  </w:divBdr>
                </w:div>
                <w:div w:id="191193299">
                  <w:marLeft w:val="0"/>
                  <w:marRight w:val="0"/>
                  <w:marTop w:val="0"/>
                  <w:marBottom w:val="0"/>
                  <w:divBdr>
                    <w:top w:val="none" w:sz="0" w:space="0" w:color="auto"/>
                    <w:left w:val="none" w:sz="0" w:space="0" w:color="auto"/>
                    <w:bottom w:val="none" w:sz="0" w:space="0" w:color="auto"/>
                    <w:right w:val="none" w:sz="0" w:space="0" w:color="auto"/>
                  </w:divBdr>
                </w:div>
                <w:div w:id="853960255">
                  <w:marLeft w:val="0"/>
                  <w:marRight w:val="0"/>
                  <w:marTop w:val="0"/>
                  <w:marBottom w:val="0"/>
                  <w:divBdr>
                    <w:top w:val="none" w:sz="0" w:space="0" w:color="auto"/>
                    <w:left w:val="none" w:sz="0" w:space="0" w:color="auto"/>
                    <w:bottom w:val="none" w:sz="0" w:space="0" w:color="auto"/>
                    <w:right w:val="none" w:sz="0" w:space="0" w:color="auto"/>
                  </w:divBdr>
                </w:div>
                <w:div w:id="319113502">
                  <w:marLeft w:val="0"/>
                  <w:marRight w:val="0"/>
                  <w:marTop w:val="0"/>
                  <w:marBottom w:val="0"/>
                  <w:divBdr>
                    <w:top w:val="none" w:sz="0" w:space="0" w:color="auto"/>
                    <w:left w:val="none" w:sz="0" w:space="0" w:color="auto"/>
                    <w:bottom w:val="none" w:sz="0" w:space="0" w:color="auto"/>
                    <w:right w:val="none" w:sz="0" w:space="0" w:color="auto"/>
                  </w:divBdr>
                </w:div>
                <w:div w:id="856626856">
                  <w:marLeft w:val="0"/>
                  <w:marRight w:val="0"/>
                  <w:marTop w:val="0"/>
                  <w:marBottom w:val="0"/>
                  <w:divBdr>
                    <w:top w:val="none" w:sz="0" w:space="0" w:color="auto"/>
                    <w:left w:val="none" w:sz="0" w:space="0" w:color="auto"/>
                    <w:bottom w:val="none" w:sz="0" w:space="0" w:color="auto"/>
                    <w:right w:val="none" w:sz="0" w:space="0" w:color="auto"/>
                  </w:divBdr>
                </w:div>
                <w:div w:id="1206257239">
                  <w:marLeft w:val="0"/>
                  <w:marRight w:val="0"/>
                  <w:marTop w:val="0"/>
                  <w:marBottom w:val="0"/>
                  <w:divBdr>
                    <w:top w:val="none" w:sz="0" w:space="0" w:color="auto"/>
                    <w:left w:val="none" w:sz="0" w:space="0" w:color="auto"/>
                    <w:bottom w:val="none" w:sz="0" w:space="0" w:color="auto"/>
                    <w:right w:val="none" w:sz="0" w:space="0" w:color="auto"/>
                  </w:divBdr>
                </w:div>
                <w:div w:id="866988912">
                  <w:marLeft w:val="0"/>
                  <w:marRight w:val="0"/>
                  <w:marTop w:val="0"/>
                  <w:marBottom w:val="0"/>
                  <w:divBdr>
                    <w:top w:val="none" w:sz="0" w:space="0" w:color="auto"/>
                    <w:left w:val="none" w:sz="0" w:space="0" w:color="auto"/>
                    <w:bottom w:val="none" w:sz="0" w:space="0" w:color="auto"/>
                    <w:right w:val="none" w:sz="0" w:space="0" w:color="auto"/>
                  </w:divBdr>
                </w:div>
                <w:div w:id="1525509503">
                  <w:marLeft w:val="0"/>
                  <w:marRight w:val="0"/>
                  <w:marTop w:val="0"/>
                  <w:marBottom w:val="0"/>
                  <w:divBdr>
                    <w:top w:val="none" w:sz="0" w:space="0" w:color="auto"/>
                    <w:left w:val="none" w:sz="0" w:space="0" w:color="auto"/>
                    <w:bottom w:val="none" w:sz="0" w:space="0" w:color="auto"/>
                    <w:right w:val="none" w:sz="0" w:space="0" w:color="auto"/>
                  </w:divBdr>
                </w:div>
                <w:div w:id="1438673327">
                  <w:marLeft w:val="0"/>
                  <w:marRight w:val="0"/>
                  <w:marTop w:val="0"/>
                  <w:marBottom w:val="0"/>
                  <w:divBdr>
                    <w:top w:val="none" w:sz="0" w:space="0" w:color="auto"/>
                    <w:left w:val="none" w:sz="0" w:space="0" w:color="auto"/>
                    <w:bottom w:val="none" w:sz="0" w:space="0" w:color="auto"/>
                    <w:right w:val="none" w:sz="0" w:space="0" w:color="auto"/>
                  </w:divBdr>
                </w:div>
                <w:div w:id="2140492473">
                  <w:marLeft w:val="0"/>
                  <w:marRight w:val="0"/>
                  <w:marTop w:val="0"/>
                  <w:marBottom w:val="0"/>
                  <w:divBdr>
                    <w:top w:val="none" w:sz="0" w:space="0" w:color="auto"/>
                    <w:left w:val="none" w:sz="0" w:space="0" w:color="auto"/>
                    <w:bottom w:val="none" w:sz="0" w:space="0" w:color="auto"/>
                    <w:right w:val="none" w:sz="0" w:space="0" w:color="auto"/>
                  </w:divBdr>
                </w:div>
                <w:div w:id="469786071">
                  <w:marLeft w:val="0"/>
                  <w:marRight w:val="0"/>
                  <w:marTop w:val="0"/>
                  <w:marBottom w:val="0"/>
                  <w:divBdr>
                    <w:top w:val="none" w:sz="0" w:space="0" w:color="auto"/>
                    <w:left w:val="none" w:sz="0" w:space="0" w:color="auto"/>
                    <w:bottom w:val="none" w:sz="0" w:space="0" w:color="auto"/>
                    <w:right w:val="none" w:sz="0" w:space="0" w:color="auto"/>
                  </w:divBdr>
                </w:div>
                <w:div w:id="609355960">
                  <w:marLeft w:val="0"/>
                  <w:marRight w:val="0"/>
                  <w:marTop w:val="0"/>
                  <w:marBottom w:val="0"/>
                  <w:divBdr>
                    <w:top w:val="none" w:sz="0" w:space="0" w:color="auto"/>
                    <w:left w:val="none" w:sz="0" w:space="0" w:color="auto"/>
                    <w:bottom w:val="none" w:sz="0" w:space="0" w:color="auto"/>
                    <w:right w:val="none" w:sz="0" w:space="0" w:color="auto"/>
                  </w:divBdr>
                </w:div>
                <w:div w:id="2076076335">
                  <w:marLeft w:val="0"/>
                  <w:marRight w:val="0"/>
                  <w:marTop w:val="0"/>
                  <w:marBottom w:val="0"/>
                  <w:divBdr>
                    <w:top w:val="none" w:sz="0" w:space="0" w:color="auto"/>
                    <w:left w:val="none" w:sz="0" w:space="0" w:color="auto"/>
                    <w:bottom w:val="none" w:sz="0" w:space="0" w:color="auto"/>
                    <w:right w:val="none" w:sz="0" w:space="0" w:color="auto"/>
                  </w:divBdr>
                </w:div>
                <w:div w:id="1219781689">
                  <w:marLeft w:val="0"/>
                  <w:marRight w:val="0"/>
                  <w:marTop w:val="0"/>
                  <w:marBottom w:val="0"/>
                  <w:divBdr>
                    <w:top w:val="none" w:sz="0" w:space="0" w:color="auto"/>
                    <w:left w:val="none" w:sz="0" w:space="0" w:color="auto"/>
                    <w:bottom w:val="none" w:sz="0" w:space="0" w:color="auto"/>
                    <w:right w:val="none" w:sz="0" w:space="0" w:color="auto"/>
                  </w:divBdr>
                </w:div>
                <w:div w:id="2004165579">
                  <w:marLeft w:val="0"/>
                  <w:marRight w:val="0"/>
                  <w:marTop w:val="0"/>
                  <w:marBottom w:val="0"/>
                  <w:divBdr>
                    <w:top w:val="none" w:sz="0" w:space="0" w:color="auto"/>
                    <w:left w:val="none" w:sz="0" w:space="0" w:color="auto"/>
                    <w:bottom w:val="none" w:sz="0" w:space="0" w:color="auto"/>
                    <w:right w:val="none" w:sz="0" w:space="0" w:color="auto"/>
                  </w:divBdr>
                </w:div>
                <w:div w:id="946040321">
                  <w:marLeft w:val="0"/>
                  <w:marRight w:val="0"/>
                  <w:marTop w:val="0"/>
                  <w:marBottom w:val="0"/>
                  <w:divBdr>
                    <w:top w:val="none" w:sz="0" w:space="0" w:color="auto"/>
                    <w:left w:val="none" w:sz="0" w:space="0" w:color="auto"/>
                    <w:bottom w:val="none" w:sz="0" w:space="0" w:color="auto"/>
                    <w:right w:val="none" w:sz="0" w:space="0" w:color="auto"/>
                  </w:divBdr>
                </w:div>
                <w:div w:id="898907750">
                  <w:marLeft w:val="0"/>
                  <w:marRight w:val="0"/>
                  <w:marTop w:val="0"/>
                  <w:marBottom w:val="0"/>
                  <w:divBdr>
                    <w:top w:val="none" w:sz="0" w:space="0" w:color="auto"/>
                    <w:left w:val="none" w:sz="0" w:space="0" w:color="auto"/>
                    <w:bottom w:val="none" w:sz="0" w:space="0" w:color="auto"/>
                    <w:right w:val="none" w:sz="0" w:space="0" w:color="auto"/>
                  </w:divBdr>
                </w:div>
                <w:div w:id="1596862976">
                  <w:marLeft w:val="0"/>
                  <w:marRight w:val="0"/>
                  <w:marTop w:val="0"/>
                  <w:marBottom w:val="0"/>
                  <w:divBdr>
                    <w:top w:val="none" w:sz="0" w:space="0" w:color="auto"/>
                    <w:left w:val="none" w:sz="0" w:space="0" w:color="auto"/>
                    <w:bottom w:val="none" w:sz="0" w:space="0" w:color="auto"/>
                    <w:right w:val="none" w:sz="0" w:space="0" w:color="auto"/>
                  </w:divBdr>
                </w:div>
                <w:div w:id="818377462">
                  <w:marLeft w:val="0"/>
                  <w:marRight w:val="0"/>
                  <w:marTop w:val="0"/>
                  <w:marBottom w:val="0"/>
                  <w:divBdr>
                    <w:top w:val="none" w:sz="0" w:space="0" w:color="auto"/>
                    <w:left w:val="none" w:sz="0" w:space="0" w:color="auto"/>
                    <w:bottom w:val="none" w:sz="0" w:space="0" w:color="auto"/>
                    <w:right w:val="none" w:sz="0" w:space="0" w:color="auto"/>
                  </w:divBdr>
                </w:div>
                <w:div w:id="2089375314">
                  <w:marLeft w:val="0"/>
                  <w:marRight w:val="0"/>
                  <w:marTop w:val="0"/>
                  <w:marBottom w:val="0"/>
                  <w:divBdr>
                    <w:top w:val="none" w:sz="0" w:space="0" w:color="auto"/>
                    <w:left w:val="none" w:sz="0" w:space="0" w:color="auto"/>
                    <w:bottom w:val="none" w:sz="0" w:space="0" w:color="auto"/>
                    <w:right w:val="none" w:sz="0" w:space="0" w:color="auto"/>
                  </w:divBdr>
                </w:div>
                <w:div w:id="395324210">
                  <w:marLeft w:val="0"/>
                  <w:marRight w:val="0"/>
                  <w:marTop w:val="0"/>
                  <w:marBottom w:val="0"/>
                  <w:divBdr>
                    <w:top w:val="none" w:sz="0" w:space="0" w:color="auto"/>
                    <w:left w:val="none" w:sz="0" w:space="0" w:color="auto"/>
                    <w:bottom w:val="none" w:sz="0" w:space="0" w:color="auto"/>
                    <w:right w:val="none" w:sz="0" w:space="0" w:color="auto"/>
                  </w:divBdr>
                </w:div>
                <w:div w:id="675571093">
                  <w:marLeft w:val="0"/>
                  <w:marRight w:val="0"/>
                  <w:marTop w:val="0"/>
                  <w:marBottom w:val="0"/>
                  <w:divBdr>
                    <w:top w:val="none" w:sz="0" w:space="0" w:color="auto"/>
                    <w:left w:val="none" w:sz="0" w:space="0" w:color="auto"/>
                    <w:bottom w:val="none" w:sz="0" w:space="0" w:color="auto"/>
                    <w:right w:val="none" w:sz="0" w:space="0" w:color="auto"/>
                  </w:divBdr>
                </w:div>
                <w:div w:id="732697804">
                  <w:marLeft w:val="0"/>
                  <w:marRight w:val="0"/>
                  <w:marTop w:val="0"/>
                  <w:marBottom w:val="0"/>
                  <w:divBdr>
                    <w:top w:val="none" w:sz="0" w:space="0" w:color="auto"/>
                    <w:left w:val="none" w:sz="0" w:space="0" w:color="auto"/>
                    <w:bottom w:val="none" w:sz="0" w:space="0" w:color="auto"/>
                    <w:right w:val="none" w:sz="0" w:space="0" w:color="auto"/>
                  </w:divBdr>
                </w:div>
                <w:div w:id="1784576118">
                  <w:marLeft w:val="0"/>
                  <w:marRight w:val="0"/>
                  <w:marTop w:val="0"/>
                  <w:marBottom w:val="0"/>
                  <w:divBdr>
                    <w:top w:val="none" w:sz="0" w:space="0" w:color="auto"/>
                    <w:left w:val="none" w:sz="0" w:space="0" w:color="auto"/>
                    <w:bottom w:val="none" w:sz="0" w:space="0" w:color="auto"/>
                    <w:right w:val="none" w:sz="0" w:space="0" w:color="auto"/>
                  </w:divBdr>
                </w:div>
                <w:div w:id="2127037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7629139">
      <w:bodyDiv w:val="1"/>
      <w:marLeft w:val="0"/>
      <w:marRight w:val="0"/>
      <w:marTop w:val="0"/>
      <w:marBottom w:val="0"/>
      <w:divBdr>
        <w:top w:val="none" w:sz="0" w:space="0" w:color="auto"/>
        <w:left w:val="none" w:sz="0" w:space="0" w:color="auto"/>
        <w:bottom w:val="none" w:sz="0" w:space="0" w:color="auto"/>
        <w:right w:val="none" w:sz="0" w:space="0" w:color="auto"/>
      </w:divBdr>
      <w:divsChild>
        <w:div w:id="489635408">
          <w:marLeft w:val="0"/>
          <w:marRight w:val="0"/>
          <w:marTop w:val="0"/>
          <w:marBottom w:val="0"/>
          <w:divBdr>
            <w:top w:val="none" w:sz="0" w:space="0" w:color="auto"/>
            <w:left w:val="none" w:sz="0" w:space="0" w:color="auto"/>
            <w:bottom w:val="none" w:sz="0" w:space="0" w:color="auto"/>
            <w:right w:val="none" w:sz="0" w:space="0" w:color="auto"/>
          </w:divBdr>
        </w:div>
        <w:div w:id="495463075">
          <w:marLeft w:val="0"/>
          <w:marRight w:val="0"/>
          <w:marTop w:val="0"/>
          <w:marBottom w:val="0"/>
          <w:divBdr>
            <w:top w:val="none" w:sz="0" w:space="0" w:color="auto"/>
            <w:left w:val="none" w:sz="0" w:space="0" w:color="auto"/>
            <w:bottom w:val="none" w:sz="0" w:space="0" w:color="auto"/>
            <w:right w:val="none" w:sz="0" w:space="0" w:color="auto"/>
          </w:divBdr>
        </w:div>
      </w:divsChild>
    </w:div>
    <w:div w:id="1104230680">
      <w:bodyDiv w:val="1"/>
      <w:marLeft w:val="0"/>
      <w:marRight w:val="0"/>
      <w:marTop w:val="0"/>
      <w:marBottom w:val="0"/>
      <w:divBdr>
        <w:top w:val="none" w:sz="0" w:space="0" w:color="auto"/>
        <w:left w:val="none" w:sz="0" w:space="0" w:color="auto"/>
        <w:bottom w:val="none" w:sz="0" w:space="0" w:color="auto"/>
        <w:right w:val="none" w:sz="0" w:space="0" w:color="auto"/>
      </w:divBdr>
      <w:divsChild>
        <w:div w:id="276985999">
          <w:marLeft w:val="0"/>
          <w:marRight w:val="0"/>
          <w:marTop w:val="0"/>
          <w:marBottom w:val="0"/>
          <w:divBdr>
            <w:top w:val="none" w:sz="0" w:space="0" w:color="auto"/>
            <w:left w:val="none" w:sz="0" w:space="0" w:color="auto"/>
            <w:bottom w:val="none" w:sz="0" w:space="0" w:color="auto"/>
            <w:right w:val="none" w:sz="0" w:space="0" w:color="auto"/>
          </w:divBdr>
        </w:div>
      </w:divsChild>
    </w:div>
    <w:div w:id="1132750872">
      <w:bodyDiv w:val="1"/>
      <w:marLeft w:val="0"/>
      <w:marRight w:val="0"/>
      <w:marTop w:val="0"/>
      <w:marBottom w:val="0"/>
      <w:divBdr>
        <w:top w:val="none" w:sz="0" w:space="0" w:color="auto"/>
        <w:left w:val="none" w:sz="0" w:space="0" w:color="auto"/>
        <w:bottom w:val="none" w:sz="0" w:space="0" w:color="auto"/>
        <w:right w:val="none" w:sz="0" w:space="0" w:color="auto"/>
      </w:divBdr>
      <w:divsChild>
        <w:div w:id="700009799">
          <w:marLeft w:val="0"/>
          <w:marRight w:val="0"/>
          <w:marTop w:val="0"/>
          <w:marBottom w:val="0"/>
          <w:divBdr>
            <w:top w:val="none" w:sz="0" w:space="0" w:color="auto"/>
            <w:left w:val="none" w:sz="0" w:space="0" w:color="auto"/>
            <w:bottom w:val="none" w:sz="0" w:space="0" w:color="auto"/>
            <w:right w:val="none" w:sz="0" w:space="0" w:color="auto"/>
          </w:divBdr>
        </w:div>
      </w:divsChild>
    </w:div>
    <w:div w:id="1341734431">
      <w:bodyDiv w:val="1"/>
      <w:marLeft w:val="0"/>
      <w:marRight w:val="0"/>
      <w:marTop w:val="0"/>
      <w:marBottom w:val="0"/>
      <w:divBdr>
        <w:top w:val="none" w:sz="0" w:space="0" w:color="auto"/>
        <w:left w:val="none" w:sz="0" w:space="0" w:color="auto"/>
        <w:bottom w:val="none" w:sz="0" w:space="0" w:color="auto"/>
        <w:right w:val="none" w:sz="0" w:space="0" w:color="auto"/>
      </w:divBdr>
      <w:divsChild>
        <w:div w:id="1796025920">
          <w:marLeft w:val="0"/>
          <w:marRight w:val="0"/>
          <w:marTop w:val="0"/>
          <w:marBottom w:val="0"/>
          <w:divBdr>
            <w:top w:val="none" w:sz="0" w:space="0" w:color="auto"/>
            <w:left w:val="none" w:sz="0" w:space="0" w:color="auto"/>
            <w:bottom w:val="none" w:sz="0" w:space="0" w:color="auto"/>
            <w:right w:val="none" w:sz="0" w:space="0" w:color="auto"/>
          </w:divBdr>
        </w:div>
      </w:divsChild>
    </w:div>
    <w:div w:id="1381787191">
      <w:bodyDiv w:val="1"/>
      <w:marLeft w:val="0"/>
      <w:marRight w:val="0"/>
      <w:marTop w:val="0"/>
      <w:marBottom w:val="0"/>
      <w:divBdr>
        <w:top w:val="none" w:sz="0" w:space="0" w:color="auto"/>
        <w:left w:val="none" w:sz="0" w:space="0" w:color="auto"/>
        <w:bottom w:val="none" w:sz="0" w:space="0" w:color="auto"/>
        <w:right w:val="none" w:sz="0" w:space="0" w:color="auto"/>
      </w:divBdr>
    </w:div>
    <w:div w:id="1519848114">
      <w:bodyDiv w:val="1"/>
      <w:marLeft w:val="0"/>
      <w:marRight w:val="0"/>
      <w:marTop w:val="0"/>
      <w:marBottom w:val="0"/>
      <w:divBdr>
        <w:top w:val="none" w:sz="0" w:space="0" w:color="auto"/>
        <w:left w:val="none" w:sz="0" w:space="0" w:color="auto"/>
        <w:bottom w:val="none" w:sz="0" w:space="0" w:color="auto"/>
        <w:right w:val="none" w:sz="0" w:space="0" w:color="auto"/>
      </w:divBdr>
      <w:divsChild>
        <w:div w:id="753085489">
          <w:marLeft w:val="0"/>
          <w:marRight w:val="0"/>
          <w:marTop w:val="0"/>
          <w:marBottom w:val="0"/>
          <w:divBdr>
            <w:top w:val="none" w:sz="0" w:space="0" w:color="auto"/>
            <w:left w:val="none" w:sz="0" w:space="0" w:color="auto"/>
            <w:bottom w:val="none" w:sz="0" w:space="0" w:color="auto"/>
            <w:right w:val="none" w:sz="0" w:space="0" w:color="auto"/>
          </w:divBdr>
        </w:div>
      </w:divsChild>
    </w:div>
    <w:div w:id="1538666409">
      <w:bodyDiv w:val="1"/>
      <w:marLeft w:val="0"/>
      <w:marRight w:val="0"/>
      <w:marTop w:val="0"/>
      <w:marBottom w:val="0"/>
      <w:divBdr>
        <w:top w:val="none" w:sz="0" w:space="0" w:color="auto"/>
        <w:left w:val="none" w:sz="0" w:space="0" w:color="auto"/>
        <w:bottom w:val="none" w:sz="0" w:space="0" w:color="auto"/>
        <w:right w:val="none" w:sz="0" w:space="0" w:color="auto"/>
      </w:divBdr>
      <w:divsChild>
        <w:div w:id="1503929913">
          <w:marLeft w:val="0"/>
          <w:marRight w:val="0"/>
          <w:marTop w:val="0"/>
          <w:marBottom w:val="0"/>
          <w:divBdr>
            <w:top w:val="none" w:sz="0" w:space="0" w:color="auto"/>
            <w:left w:val="none" w:sz="0" w:space="0" w:color="auto"/>
            <w:bottom w:val="none" w:sz="0" w:space="0" w:color="auto"/>
            <w:right w:val="none" w:sz="0" w:space="0" w:color="auto"/>
          </w:divBdr>
        </w:div>
      </w:divsChild>
    </w:div>
    <w:div w:id="1633556784">
      <w:bodyDiv w:val="1"/>
      <w:marLeft w:val="0"/>
      <w:marRight w:val="0"/>
      <w:marTop w:val="0"/>
      <w:marBottom w:val="0"/>
      <w:divBdr>
        <w:top w:val="none" w:sz="0" w:space="0" w:color="auto"/>
        <w:left w:val="none" w:sz="0" w:space="0" w:color="auto"/>
        <w:bottom w:val="none" w:sz="0" w:space="0" w:color="auto"/>
        <w:right w:val="none" w:sz="0" w:space="0" w:color="auto"/>
      </w:divBdr>
      <w:divsChild>
        <w:div w:id="1338770553">
          <w:marLeft w:val="0"/>
          <w:marRight w:val="0"/>
          <w:marTop w:val="0"/>
          <w:marBottom w:val="0"/>
          <w:divBdr>
            <w:top w:val="none" w:sz="0" w:space="0" w:color="auto"/>
            <w:left w:val="none" w:sz="0" w:space="0" w:color="auto"/>
            <w:bottom w:val="none" w:sz="0" w:space="0" w:color="auto"/>
            <w:right w:val="none" w:sz="0" w:space="0" w:color="auto"/>
          </w:divBdr>
        </w:div>
        <w:div w:id="550852076">
          <w:marLeft w:val="0"/>
          <w:marRight w:val="0"/>
          <w:marTop w:val="0"/>
          <w:marBottom w:val="0"/>
          <w:divBdr>
            <w:top w:val="none" w:sz="0" w:space="0" w:color="auto"/>
            <w:left w:val="none" w:sz="0" w:space="0" w:color="auto"/>
            <w:bottom w:val="none" w:sz="0" w:space="0" w:color="auto"/>
            <w:right w:val="none" w:sz="0" w:space="0" w:color="auto"/>
          </w:divBdr>
        </w:div>
      </w:divsChild>
    </w:div>
    <w:div w:id="1910455147">
      <w:bodyDiv w:val="1"/>
      <w:marLeft w:val="0"/>
      <w:marRight w:val="0"/>
      <w:marTop w:val="0"/>
      <w:marBottom w:val="0"/>
      <w:divBdr>
        <w:top w:val="none" w:sz="0" w:space="0" w:color="auto"/>
        <w:left w:val="none" w:sz="0" w:space="0" w:color="auto"/>
        <w:bottom w:val="none" w:sz="0" w:space="0" w:color="auto"/>
        <w:right w:val="none" w:sz="0" w:space="0" w:color="auto"/>
      </w:divBdr>
    </w:div>
    <w:div w:id="2006857751">
      <w:bodyDiv w:val="1"/>
      <w:marLeft w:val="0"/>
      <w:marRight w:val="0"/>
      <w:marTop w:val="0"/>
      <w:marBottom w:val="0"/>
      <w:divBdr>
        <w:top w:val="none" w:sz="0" w:space="0" w:color="auto"/>
        <w:left w:val="none" w:sz="0" w:space="0" w:color="auto"/>
        <w:bottom w:val="none" w:sz="0" w:space="0" w:color="auto"/>
        <w:right w:val="none" w:sz="0" w:space="0" w:color="auto"/>
      </w:divBdr>
      <w:divsChild>
        <w:div w:id="563223680">
          <w:marLeft w:val="0"/>
          <w:marRight w:val="0"/>
          <w:marTop w:val="0"/>
          <w:marBottom w:val="0"/>
          <w:divBdr>
            <w:top w:val="none" w:sz="0" w:space="0" w:color="auto"/>
            <w:left w:val="none" w:sz="0" w:space="0" w:color="auto"/>
            <w:bottom w:val="none" w:sz="0" w:space="0" w:color="auto"/>
            <w:right w:val="none" w:sz="0" w:space="0" w:color="auto"/>
          </w:divBdr>
        </w:div>
      </w:divsChild>
    </w:div>
    <w:div w:id="2019768294">
      <w:bodyDiv w:val="1"/>
      <w:marLeft w:val="0"/>
      <w:marRight w:val="0"/>
      <w:marTop w:val="0"/>
      <w:marBottom w:val="0"/>
      <w:divBdr>
        <w:top w:val="none" w:sz="0" w:space="0" w:color="auto"/>
        <w:left w:val="none" w:sz="0" w:space="0" w:color="auto"/>
        <w:bottom w:val="none" w:sz="0" w:space="0" w:color="auto"/>
        <w:right w:val="none" w:sz="0" w:space="0" w:color="auto"/>
      </w:divBdr>
      <w:divsChild>
        <w:div w:id="111274480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B054D1-C95C-4321-8C2E-2E744A2CDF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8078</Words>
  <Characters>46051</Characters>
  <Application>Microsoft Office Word</Application>
  <DocSecurity>0</DocSecurity>
  <Lines>383</Lines>
  <Paragraphs>10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40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sen ali abdri</dc:creator>
  <cp:lastModifiedBy>ismail - [2010]</cp:lastModifiedBy>
  <cp:revision>2</cp:revision>
  <cp:lastPrinted>2022-06-19T07:33:00Z</cp:lastPrinted>
  <dcterms:created xsi:type="dcterms:W3CDTF">2022-12-18T14:13:00Z</dcterms:created>
  <dcterms:modified xsi:type="dcterms:W3CDTF">2022-12-18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AysltPEj"/&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